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8FE12" w14:textId="68F7908E" w:rsidR="00315051" w:rsidRPr="00CC2363" w:rsidRDefault="00315051" w:rsidP="00161F21">
      <w:pPr>
        <w:spacing w:after="120" w:line="360" w:lineRule="auto"/>
        <w:contextualSpacing/>
        <w:rPr>
          <w:rFonts w:asciiTheme="minorBidi" w:hAnsiTheme="minorBidi"/>
          <w:b/>
          <w:bCs/>
          <w:sz w:val="24"/>
          <w:szCs w:val="24"/>
        </w:rPr>
      </w:pPr>
      <w:r w:rsidRPr="00CC2363">
        <w:rPr>
          <w:rFonts w:asciiTheme="minorBidi" w:hAnsiTheme="minorBidi"/>
          <w:b/>
          <w:bCs/>
          <w:sz w:val="24"/>
          <w:szCs w:val="24"/>
        </w:rPr>
        <w:t xml:space="preserve">Resolving the spatial and cellular architecture of lung adenocarcinoma by multi-region single-cell sequencing </w:t>
      </w:r>
    </w:p>
    <w:p w14:paraId="1254A513" w14:textId="77777777" w:rsidR="00A27626" w:rsidRPr="00CC2363" w:rsidRDefault="00A27626" w:rsidP="00161F21">
      <w:pPr>
        <w:tabs>
          <w:tab w:val="left" w:pos="5640"/>
        </w:tabs>
        <w:spacing w:after="120" w:line="360" w:lineRule="auto"/>
        <w:contextualSpacing/>
        <w:rPr>
          <w:rFonts w:asciiTheme="minorBidi" w:hAnsiTheme="minorBidi"/>
          <w:sz w:val="24"/>
          <w:szCs w:val="24"/>
        </w:rPr>
      </w:pPr>
    </w:p>
    <w:p w14:paraId="715F9D72" w14:textId="2BA96253" w:rsidR="00E230A9" w:rsidRPr="00CC2363" w:rsidRDefault="00E230A9" w:rsidP="00161F21">
      <w:pPr>
        <w:tabs>
          <w:tab w:val="left" w:pos="5640"/>
        </w:tabs>
        <w:spacing w:after="120" w:line="360" w:lineRule="auto"/>
        <w:contextualSpacing/>
        <w:rPr>
          <w:rFonts w:asciiTheme="minorBidi" w:hAnsiTheme="minorBidi"/>
          <w:b/>
          <w:bCs/>
          <w:sz w:val="24"/>
          <w:szCs w:val="24"/>
        </w:rPr>
      </w:pPr>
      <w:r w:rsidRPr="00CC2363">
        <w:rPr>
          <w:rFonts w:asciiTheme="minorBidi" w:hAnsiTheme="minorBidi"/>
          <w:b/>
          <w:bCs/>
          <w:sz w:val="24"/>
          <w:szCs w:val="24"/>
        </w:rPr>
        <w:t xml:space="preserve">SUPPLEMENTARY </w:t>
      </w:r>
      <w:r w:rsidR="00243496" w:rsidRPr="00CC2363">
        <w:rPr>
          <w:rFonts w:asciiTheme="minorBidi" w:hAnsiTheme="minorBidi"/>
          <w:b/>
          <w:bCs/>
          <w:sz w:val="24"/>
          <w:szCs w:val="24"/>
        </w:rPr>
        <w:t>DATA</w:t>
      </w:r>
      <w:r w:rsidR="003537DF" w:rsidRPr="00CC2363">
        <w:rPr>
          <w:rFonts w:asciiTheme="minorBidi" w:hAnsiTheme="minorBidi"/>
          <w:b/>
          <w:bCs/>
          <w:sz w:val="24"/>
          <w:szCs w:val="24"/>
        </w:rPr>
        <w:t xml:space="preserve"> FILE 1</w:t>
      </w:r>
    </w:p>
    <w:p w14:paraId="0F60DC48" w14:textId="11EF7D0B" w:rsidR="00243496" w:rsidRPr="00CC2363" w:rsidRDefault="00243496" w:rsidP="00161F21">
      <w:pPr>
        <w:autoSpaceDE w:val="0"/>
        <w:autoSpaceDN w:val="0"/>
        <w:adjustRightInd w:val="0"/>
        <w:spacing w:after="120" w:line="360" w:lineRule="auto"/>
        <w:contextualSpacing/>
        <w:rPr>
          <w:rFonts w:asciiTheme="minorBidi" w:hAnsiTheme="minorBidi"/>
          <w:b/>
          <w:bCs/>
          <w:sz w:val="24"/>
          <w:szCs w:val="24"/>
        </w:rPr>
      </w:pPr>
    </w:p>
    <w:p w14:paraId="2B9CBC08" w14:textId="1E5B7A4C" w:rsidR="00243496" w:rsidRPr="00CC2363" w:rsidRDefault="00243496" w:rsidP="00161F21">
      <w:pPr>
        <w:autoSpaceDE w:val="0"/>
        <w:autoSpaceDN w:val="0"/>
        <w:adjustRightInd w:val="0"/>
        <w:spacing w:after="120" w:line="360" w:lineRule="auto"/>
        <w:contextualSpacing/>
        <w:rPr>
          <w:rFonts w:asciiTheme="minorBidi" w:hAnsiTheme="minorBidi"/>
          <w:b/>
          <w:bCs/>
          <w:sz w:val="24"/>
          <w:szCs w:val="24"/>
        </w:rPr>
      </w:pPr>
      <w:r w:rsidRPr="00CC2363">
        <w:rPr>
          <w:rFonts w:asciiTheme="minorBidi" w:hAnsiTheme="minorBidi"/>
          <w:b/>
          <w:bCs/>
          <w:sz w:val="24"/>
          <w:szCs w:val="24"/>
        </w:rPr>
        <w:t>Supplementary Methods</w:t>
      </w:r>
    </w:p>
    <w:p w14:paraId="5CF71A53" w14:textId="77777777" w:rsidR="00E230A9" w:rsidRPr="00CC2363" w:rsidRDefault="00E230A9" w:rsidP="00161F21">
      <w:pPr>
        <w:autoSpaceDE w:val="0"/>
        <w:autoSpaceDN w:val="0"/>
        <w:adjustRightInd w:val="0"/>
        <w:spacing w:after="120" w:line="360" w:lineRule="auto"/>
        <w:contextualSpacing/>
        <w:rPr>
          <w:rFonts w:asciiTheme="minorBidi" w:hAnsiTheme="minorBidi"/>
          <w:b/>
          <w:bCs/>
          <w:sz w:val="24"/>
          <w:szCs w:val="24"/>
        </w:rPr>
      </w:pPr>
    </w:p>
    <w:p w14:paraId="299CD65F" w14:textId="77777777" w:rsidR="00E230A9" w:rsidRPr="00CC2363" w:rsidRDefault="00E230A9" w:rsidP="00161F21">
      <w:pPr>
        <w:spacing w:after="120" w:line="360" w:lineRule="auto"/>
        <w:contextualSpacing/>
        <w:rPr>
          <w:rFonts w:asciiTheme="minorBidi" w:hAnsiTheme="minorBidi"/>
          <w:b/>
          <w:bCs/>
          <w:sz w:val="24"/>
          <w:szCs w:val="24"/>
        </w:rPr>
      </w:pPr>
      <w:r w:rsidRPr="00CC2363">
        <w:rPr>
          <w:rFonts w:asciiTheme="minorBidi" w:hAnsiTheme="minorBidi"/>
          <w:b/>
          <w:bCs/>
          <w:sz w:val="24"/>
          <w:szCs w:val="24"/>
        </w:rPr>
        <w:t>Single cell isolation from LUADs and normal spatial samples</w:t>
      </w:r>
    </w:p>
    <w:p w14:paraId="7F73CDD6" w14:textId="0ACEEA8A" w:rsidR="00161F21" w:rsidRPr="00CC2363" w:rsidRDefault="00E230A9" w:rsidP="00161F21">
      <w:pPr>
        <w:spacing w:after="120" w:line="360" w:lineRule="auto"/>
        <w:contextualSpacing/>
        <w:rPr>
          <w:rFonts w:asciiTheme="minorBidi" w:hAnsiTheme="minorBidi"/>
          <w:sz w:val="24"/>
          <w:szCs w:val="24"/>
        </w:rPr>
      </w:pPr>
      <w:r w:rsidRPr="00CC2363">
        <w:rPr>
          <w:rFonts w:asciiTheme="minorBidi" w:hAnsiTheme="minorBidi"/>
          <w:sz w:val="24"/>
          <w:szCs w:val="24"/>
        </w:rPr>
        <w:t xml:space="preserve">Fresh tissues were collected in RPMI medium supplemented with 2% fetal bovine serum (FBS) and maintained on ice for immediate processing. Tissues were placed in a cell culture dish containing Hank’s balanced salt solution (HBSS) on ice and extra-pulmonary airways and connective tissue </w:t>
      </w:r>
      <w:r w:rsidR="003B3612" w:rsidRPr="00CC2363">
        <w:rPr>
          <w:rFonts w:asciiTheme="minorBidi" w:hAnsiTheme="minorBidi"/>
          <w:sz w:val="24"/>
          <w:szCs w:val="24"/>
        </w:rPr>
        <w:t xml:space="preserve">were </w:t>
      </w:r>
      <w:r w:rsidRPr="00CC2363">
        <w:rPr>
          <w:rFonts w:asciiTheme="minorBidi" w:hAnsiTheme="minorBidi"/>
          <w:sz w:val="24"/>
          <w:szCs w:val="24"/>
        </w:rPr>
        <w:t>removed with scissors. Samples were transferred to a new dish on ice and minced into tiny pieces (approximately 1mm</w:t>
      </w:r>
      <w:r w:rsidRPr="00CC2363">
        <w:rPr>
          <w:rFonts w:asciiTheme="minorBidi" w:hAnsiTheme="minorBidi"/>
          <w:sz w:val="24"/>
          <w:szCs w:val="24"/>
          <w:vertAlign w:val="superscript"/>
        </w:rPr>
        <w:t>3</w:t>
      </w:r>
      <w:r w:rsidRPr="00CC2363">
        <w:rPr>
          <w:rFonts w:asciiTheme="minorBidi" w:hAnsiTheme="minorBidi"/>
          <w:sz w:val="24"/>
          <w:szCs w:val="24"/>
        </w:rPr>
        <w:t xml:space="preserve">) followed by enzymatic digestion using a cocktail containing Collagenase A (10103578001, Sigma Aldrich), Collagenase IV (NC9836075, Thermo Fisher Scientific), DNase I, (11284932001, Sigma Aldrich), </w:t>
      </w:r>
      <w:proofErr w:type="spellStart"/>
      <w:r w:rsidRPr="00CC2363">
        <w:rPr>
          <w:rFonts w:asciiTheme="minorBidi" w:hAnsiTheme="minorBidi"/>
          <w:sz w:val="24"/>
          <w:szCs w:val="24"/>
        </w:rPr>
        <w:t>Dispase</w:t>
      </w:r>
      <w:proofErr w:type="spellEnd"/>
      <w:r w:rsidRPr="00CC2363">
        <w:rPr>
          <w:rFonts w:asciiTheme="minorBidi" w:hAnsiTheme="minorBidi"/>
          <w:sz w:val="24"/>
          <w:szCs w:val="24"/>
        </w:rPr>
        <w:t xml:space="preserve"> II (4942078001, Sigma Aldrich), Elastase 1 (NC9301601, Thermo Fisher Scientific) and </w:t>
      </w:r>
      <w:proofErr w:type="spellStart"/>
      <w:r w:rsidRPr="00CC2363">
        <w:rPr>
          <w:rFonts w:asciiTheme="minorBidi" w:hAnsiTheme="minorBidi"/>
          <w:sz w:val="24"/>
          <w:szCs w:val="24"/>
        </w:rPr>
        <w:t>Pronase</w:t>
      </w:r>
      <w:proofErr w:type="spellEnd"/>
      <w:r w:rsidRPr="00CC2363">
        <w:rPr>
          <w:rFonts w:asciiTheme="minorBidi" w:hAnsiTheme="minorBidi"/>
          <w:sz w:val="24"/>
          <w:szCs w:val="24"/>
        </w:rPr>
        <w:t xml:space="preserve"> (10165921001, Sigma Aldrich)</w:t>
      </w:r>
      <w:r w:rsidR="00FD7CE9" w:rsidRPr="00CC2363">
        <w:rPr>
          <w:rFonts w:asciiTheme="minorBidi" w:hAnsiTheme="minorBidi"/>
          <w:sz w:val="24"/>
          <w:szCs w:val="24"/>
        </w:rPr>
        <w:t xml:space="preserve">, as previously described </w:t>
      </w:r>
      <w:r w:rsidR="0054685A" w:rsidRPr="00CC2363">
        <w:rPr>
          <w:rFonts w:asciiTheme="minorBidi" w:hAnsiTheme="minorBidi"/>
          <w:sz w:val="24"/>
          <w:szCs w:val="24"/>
        </w:rPr>
        <w:fldChar w:fldCharType="begin">
          <w:fldData xml:space="preserve">PEVuZE5vdGU+PENpdGU+PEF1dGhvcj5TbHlwZXI8L0F1dGhvcj48WWVhcj4yMDIwPC9ZZWFyPjxS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</w:fldData>
        </w:fldChar>
      </w:r>
      <w:r w:rsidR="0054685A" w:rsidRPr="00CC2363">
        <w:rPr>
          <w:rFonts w:asciiTheme="minorBidi" w:hAnsiTheme="minorBidi"/>
          <w:sz w:val="24"/>
          <w:szCs w:val="24"/>
        </w:rPr>
        <w:instrText xml:space="preserve"> ADDIN EN.CITE </w:instrText>
      </w:r>
      <w:r w:rsidR="0054685A" w:rsidRPr="00CC2363">
        <w:rPr>
          <w:rFonts w:asciiTheme="minorBidi" w:hAnsiTheme="minorBidi"/>
          <w:sz w:val="24"/>
          <w:szCs w:val="24"/>
        </w:rPr>
        <w:fldChar w:fldCharType="begin">
          <w:fldData xml:space="preserve">PEVuZE5vdGU+PENpdGU+PEF1dGhvcj5TbHlwZXI8L0F1dGhvcj48WWVhcj4yMDIwPC9ZZWFyPjxS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</w:fldData>
        </w:fldChar>
      </w:r>
      <w:r w:rsidR="0054685A" w:rsidRPr="00CC2363">
        <w:rPr>
          <w:rFonts w:asciiTheme="minorBidi" w:hAnsiTheme="minorBidi"/>
          <w:sz w:val="24"/>
          <w:szCs w:val="24"/>
        </w:rPr>
        <w:instrText xml:space="preserve"> ADDIN EN.CITE.DATA </w:instrText>
      </w:r>
      <w:r w:rsidR="0054685A" w:rsidRPr="00CC2363">
        <w:rPr>
          <w:rFonts w:asciiTheme="minorBidi" w:hAnsiTheme="minorBidi"/>
          <w:sz w:val="24"/>
          <w:szCs w:val="24"/>
        </w:rPr>
      </w:r>
      <w:r w:rsidR="0054685A" w:rsidRPr="00CC2363">
        <w:rPr>
          <w:rFonts w:asciiTheme="minorBidi" w:hAnsiTheme="minorBidi"/>
          <w:sz w:val="24"/>
          <w:szCs w:val="24"/>
        </w:rPr>
        <w:fldChar w:fldCharType="end"/>
      </w:r>
      <w:r w:rsidR="0054685A" w:rsidRPr="00CC2363">
        <w:rPr>
          <w:rFonts w:asciiTheme="minorBidi" w:hAnsiTheme="minorBidi"/>
          <w:sz w:val="24"/>
          <w:szCs w:val="24"/>
        </w:rPr>
      </w:r>
      <w:r w:rsidR="0054685A" w:rsidRPr="00CC2363">
        <w:rPr>
          <w:rFonts w:asciiTheme="minorBidi" w:hAnsiTheme="minorBidi"/>
          <w:sz w:val="24"/>
          <w:szCs w:val="24"/>
        </w:rPr>
        <w:fldChar w:fldCharType="separate"/>
      </w:r>
      <w:r w:rsidR="0054685A" w:rsidRPr="00CC2363">
        <w:rPr>
          <w:rFonts w:asciiTheme="minorBidi" w:hAnsiTheme="minorBidi"/>
          <w:noProof/>
          <w:sz w:val="24"/>
          <w:szCs w:val="24"/>
        </w:rPr>
        <w:t>(1)</w:t>
      </w:r>
      <w:r w:rsidR="0054685A" w:rsidRPr="00CC2363">
        <w:rPr>
          <w:rFonts w:asciiTheme="minorBidi" w:hAnsiTheme="minorBidi"/>
          <w:sz w:val="24"/>
          <w:szCs w:val="24"/>
        </w:rPr>
        <w:fldChar w:fldCharType="end"/>
      </w:r>
      <w:r w:rsidRPr="00CC2363">
        <w:rPr>
          <w:rFonts w:asciiTheme="minorBidi" w:hAnsiTheme="minorBidi"/>
          <w:sz w:val="24"/>
          <w:szCs w:val="24"/>
        </w:rPr>
        <w:t>. Samples were incubated in a 37 °C oven for 10 minutes with gentle rotation</w:t>
      </w:r>
      <w:r w:rsidR="009C34E5" w:rsidRPr="00CC2363">
        <w:rPr>
          <w:rFonts w:asciiTheme="minorBidi" w:hAnsiTheme="minorBidi"/>
          <w:sz w:val="24"/>
          <w:szCs w:val="24"/>
        </w:rPr>
        <w:t xml:space="preserve">, </w:t>
      </w:r>
      <w:r w:rsidR="008D0700" w:rsidRPr="00CC2363">
        <w:rPr>
          <w:rFonts w:asciiTheme="minorBidi" w:hAnsiTheme="minorBidi"/>
          <w:sz w:val="24"/>
          <w:szCs w:val="24"/>
        </w:rPr>
        <w:t>pipet mixed at room temperature for further disaggregation,</w:t>
      </w:r>
      <w:r w:rsidRPr="00CC2363">
        <w:rPr>
          <w:rFonts w:asciiTheme="minorBidi" w:hAnsiTheme="minorBidi"/>
          <w:sz w:val="24"/>
          <w:szCs w:val="24"/>
        </w:rPr>
        <w:t xml:space="preserve"> and then incubated</w:t>
      </w:r>
      <w:r w:rsidR="008D0700" w:rsidRPr="00CC2363">
        <w:rPr>
          <w:rFonts w:asciiTheme="minorBidi" w:hAnsiTheme="minorBidi"/>
          <w:sz w:val="24"/>
          <w:szCs w:val="24"/>
        </w:rPr>
        <w:t xml:space="preserve"> at 37 °C</w:t>
      </w:r>
      <w:r w:rsidRPr="00CC2363">
        <w:rPr>
          <w:rFonts w:asciiTheme="minorBidi" w:hAnsiTheme="minorBidi"/>
          <w:sz w:val="24"/>
          <w:szCs w:val="24"/>
        </w:rPr>
        <w:t xml:space="preserve"> for an additional 10 minutes. Samples were then filtered through 70 </w:t>
      </w:r>
      <w:proofErr w:type="spellStart"/>
      <w:r w:rsidRPr="00CC2363">
        <w:rPr>
          <w:rFonts w:asciiTheme="minorBidi" w:hAnsiTheme="minorBidi"/>
          <w:sz w:val="24"/>
          <w:szCs w:val="24"/>
        </w:rPr>
        <w:t>μm</w:t>
      </w:r>
      <w:proofErr w:type="spellEnd"/>
      <w:r w:rsidRPr="00CC2363">
        <w:rPr>
          <w:rFonts w:asciiTheme="minorBidi" w:hAnsiTheme="minorBidi"/>
          <w:sz w:val="24"/>
          <w:szCs w:val="24"/>
        </w:rPr>
        <w:t xml:space="preserve"> strainers (</w:t>
      </w:r>
      <w:proofErr w:type="spellStart"/>
      <w:r w:rsidRPr="00CC2363">
        <w:rPr>
          <w:rFonts w:asciiTheme="minorBidi" w:hAnsiTheme="minorBidi"/>
          <w:sz w:val="24"/>
          <w:szCs w:val="24"/>
        </w:rPr>
        <w:t>Miltenyi</w:t>
      </w:r>
      <w:proofErr w:type="spellEnd"/>
      <w:r w:rsidRPr="00CC2363">
        <w:rPr>
          <w:rFonts w:asciiTheme="minorBidi" w:hAnsiTheme="minorBidi"/>
          <w:sz w:val="24"/>
          <w:szCs w:val="24"/>
        </w:rPr>
        <w:t xml:space="preserve"> biotech, 130-098-462) and washed with ice-cold HBSS. Filtrates were then centrifuged and re-suspended in ice-cold ACK lysis buffer (A1049201, Thermo Fisher Scientific) for red blood cell (RBC) lysis. Following RBC lysis, samples were centrifuged and re-suspended in ice-cold FBS, filtered (using 40 </w:t>
      </w:r>
      <w:proofErr w:type="spellStart"/>
      <w:r w:rsidRPr="00CC2363">
        <w:rPr>
          <w:rFonts w:asciiTheme="minorBidi" w:hAnsiTheme="minorBidi"/>
          <w:sz w:val="24"/>
          <w:szCs w:val="24"/>
        </w:rPr>
        <w:t>μm</w:t>
      </w:r>
      <w:proofErr w:type="spellEnd"/>
      <w:r w:rsidRPr="00CC2363">
        <w:rPr>
          <w:rFonts w:asciiTheme="minorBidi" w:hAnsiTheme="minorBidi"/>
          <w:sz w:val="24"/>
          <w:szCs w:val="24"/>
        </w:rPr>
        <w:t xml:space="preserve"> </w:t>
      </w:r>
      <w:proofErr w:type="spellStart"/>
      <w:r w:rsidRPr="00CC2363">
        <w:rPr>
          <w:rFonts w:asciiTheme="minorBidi" w:hAnsiTheme="minorBidi"/>
          <w:sz w:val="24"/>
          <w:szCs w:val="24"/>
        </w:rPr>
        <w:t>FlowMi</w:t>
      </w:r>
      <w:proofErr w:type="spellEnd"/>
      <w:r w:rsidRPr="00CC2363">
        <w:rPr>
          <w:rFonts w:asciiTheme="minorBidi" w:hAnsiTheme="minorBidi"/>
          <w:sz w:val="24"/>
          <w:szCs w:val="24"/>
        </w:rPr>
        <w:t xml:space="preserve"> tip filters; H13680-0040, Millipore)</w:t>
      </w:r>
      <w:r w:rsidR="001D37E5" w:rsidRPr="00CC2363">
        <w:rPr>
          <w:rFonts w:asciiTheme="minorBidi" w:hAnsiTheme="minorBidi"/>
          <w:sz w:val="24"/>
          <w:szCs w:val="24"/>
        </w:rPr>
        <w:t xml:space="preserve">, and </w:t>
      </w:r>
      <w:r w:rsidR="00F404D0" w:rsidRPr="00CC2363">
        <w:rPr>
          <w:rFonts w:asciiTheme="minorBidi" w:hAnsiTheme="minorBidi"/>
          <w:sz w:val="24"/>
          <w:szCs w:val="24"/>
        </w:rPr>
        <w:t>an aliquot</w:t>
      </w:r>
      <w:r w:rsidR="001D37E5" w:rsidRPr="00CC2363">
        <w:rPr>
          <w:rFonts w:asciiTheme="minorBidi" w:hAnsiTheme="minorBidi"/>
          <w:sz w:val="24"/>
          <w:szCs w:val="24"/>
        </w:rPr>
        <w:t xml:space="preserve"> was taken </w:t>
      </w:r>
      <w:r w:rsidR="008F1236" w:rsidRPr="00CC2363">
        <w:rPr>
          <w:rFonts w:asciiTheme="minorBidi" w:hAnsiTheme="minorBidi"/>
          <w:sz w:val="24"/>
          <w:szCs w:val="24"/>
        </w:rPr>
        <w:t>to enumerate cells</w:t>
      </w:r>
      <w:r w:rsidRPr="00CC2363">
        <w:rPr>
          <w:rFonts w:asciiTheme="minorBidi" w:hAnsiTheme="minorBidi"/>
          <w:sz w:val="24"/>
          <w:szCs w:val="24"/>
        </w:rPr>
        <w:t xml:space="preserve"> and </w:t>
      </w:r>
      <w:r w:rsidR="008F1236" w:rsidRPr="00CC2363">
        <w:rPr>
          <w:rFonts w:asciiTheme="minorBidi" w:hAnsiTheme="minorBidi"/>
          <w:sz w:val="24"/>
          <w:szCs w:val="24"/>
        </w:rPr>
        <w:t xml:space="preserve">check for </w:t>
      </w:r>
      <w:r w:rsidRPr="00CC2363">
        <w:rPr>
          <w:rFonts w:asciiTheme="minorBidi" w:hAnsiTheme="minorBidi"/>
          <w:sz w:val="24"/>
          <w:szCs w:val="24"/>
        </w:rPr>
        <w:t xml:space="preserve">viability by Trypan blue exclusion analysis. </w:t>
      </w:r>
    </w:p>
    <w:p w14:paraId="5B5AF996" w14:textId="3C634C8B" w:rsidR="00070A2D" w:rsidRPr="00CC2363" w:rsidRDefault="00070A2D" w:rsidP="00353067">
      <w:pPr>
        <w:spacing w:after="120" w:line="360" w:lineRule="auto"/>
        <w:contextualSpacing/>
        <w:rPr>
          <w:rFonts w:asciiTheme="minorBidi" w:hAnsiTheme="minorBidi"/>
          <w:b/>
          <w:bCs/>
          <w:sz w:val="24"/>
          <w:szCs w:val="24"/>
        </w:rPr>
      </w:pPr>
    </w:p>
    <w:p w14:paraId="1CD7E122" w14:textId="1A416F63" w:rsidR="00E230A9" w:rsidRPr="00CC2363" w:rsidRDefault="00E230A9" w:rsidP="00161F21">
      <w:pPr>
        <w:spacing w:after="120" w:line="360" w:lineRule="auto"/>
        <w:contextualSpacing/>
        <w:rPr>
          <w:rFonts w:asciiTheme="minorBidi" w:hAnsiTheme="minorBidi"/>
          <w:b/>
          <w:bCs/>
          <w:sz w:val="24"/>
          <w:szCs w:val="24"/>
        </w:rPr>
      </w:pPr>
      <w:r w:rsidRPr="00CC2363">
        <w:rPr>
          <w:rFonts w:asciiTheme="minorBidi" w:hAnsiTheme="minorBidi"/>
          <w:b/>
          <w:bCs/>
          <w:sz w:val="24"/>
          <w:szCs w:val="24"/>
        </w:rPr>
        <w:t>Sorting and enrichment of viable lung EPCAM+ epithelial and EPCAM- non-epithelial singlets</w:t>
      </w:r>
    </w:p>
    <w:p w14:paraId="20E4875E" w14:textId="3424C382" w:rsidR="00E230A9" w:rsidRPr="00CC2363" w:rsidRDefault="00F404D0" w:rsidP="00161F21">
      <w:pPr>
        <w:spacing w:after="120" w:line="360" w:lineRule="auto"/>
        <w:contextualSpacing/>
        <w:rPr>
          <w:rFonts w:asciiTheme="minorBidi" w:hAnsiTheme="minorBidi"/>
          <w:sz w:val="24"/>
          <w:szCs w:val="24"/>
        </w:rPr>
      </w:pPr>
      <w:r w:rsidRPr="00CC2363">
        <w:rPr>
          <w:rFonts w:asciiTheme="minorBidi" w:hAnsiTheme="minorBidi"/>
          <w:sz w:val="24"/>
          <w:szCs w:val="24"/>
        </w:rPr>
        <w:t>Single</w:t>
      </w:r>
      <w:r w:rsidR="00E230A9" w:rsidRPr="00CC2363">
        <w:rPr>
          <w:rFonts w:asciiTheme="minorBidi" w:hAnsiTheme="minorBidi"/>
          <w:sz w:val="24"/>
          <w:szCs w:val="24"/>
        </w:rPr>
        <w:t xml:space="preserve"> cells from patient 1 </w:t>
      </w:r>
      <w:r w:rsidR="00A121D2" w:rsidRPr="00CC2363">
        <w:rPr>
          <w:rFonts w:asciiTheme="minorBidi" w:hAnsiTheme="minorBidi"/>
          <w:sz w:val="24"/>
          <w:szCs w:val="24"/>
        </w:rPr>
        <w:t xml:space="preserve">(P1) </w:t>
      </w:r>
      <w:r w:rsidR="00E230A9" w:rsidRPr="00CC2363">
        <w:rPr>
          <w:rFonts w:asciiTheme="minorBidi" w:hAnsiTheme="minorBidi"/>
          <w:sz w:val="24"/>
          <w:szCs w:val="24"/>
        </w:rPr>
        <w:t xml:space="preserve">were stained with SYTOX Blue viability dye (S34857, Life Technologies), and processed on a </w:t>
      </w:r>
      <w:r w:rsidR="008E7F75" w:rsidRPr="00CC2363">
        <w:rPr>
          <w:rFonts w:asciiTheme="minorBidi" w:hAnsiTheme="minorBidi"/>
          <w:sz w:val="24"/>
          <w:szCs w:val="24"/>
        </w:rPr>
        <w:t>fluorescence-activated cell sorting (</w:t>
      </w:r>
      <w:r w:rsidR="00E230A9" w:rsidRPr="00CC2363">
        <w:rPr>
          <w:rFonts w:asciiTheme="minorBidi" w:hAnsiTheme="minorBidi"/>
          <w:sz w:val="24"/>
          <w:szCs w:val="24"/>
        </w:rPr>
        <w:t>FACS</w:t>
      </w:r>
      <w:r w:rsidR="008E7F75" w:rsidRPr="00CC2363">
        <w:rPr>
          <w:rFonts w:asciiTheme="minorBidi" w:hAnsiTheme="minorBidi"/>
          <w:sz w:val="24"/>
          <w:szCs w:val="24"/>
        </w:rPr>
        <w:t>)</w:t>
      </w:r>
      <w:r w:rsidR="00E230A9" w:rsidRPr="00CC2363">
        <w:rPr>
          <w:rFonts w:asciiTheme="minorBidi" w:hAnsiTheme="minorBidi"/>
          <w:sz w:val="24"/>
          <w:szCs w:val="24"/>
        </w:rPr>
        <w:t xml:space="preserve"> Aria </w:t>
      </w:r>
      <w:r w:rsidR="00E230A9" w:rsidRPr="00CC2363">
        <w:rPr>
          <w:rFonts w:asciiTheme="minorBidi" w:hAnsiTheme="minorBidi"/>
          <w:sz w:val="24"/>
          <w:szCs w:val="24"/>
        </w:rPr>
        <w:lastRenderedPageBreak/>
        <w:t xml:space="preserve">I instrument. Cells from patients 2 through 5 </w:t>
      </w:r>
      <w:r w:rsidR="00167D86" w:rsidRPr="00CC2363">
        <w:rPr>
          <w:rFonts w:asciiTheme="minorBidi" w:hAnsiTheme="minorBidi"/>
          <w:sz w:val="24"/>
          <w:szCs w:val="24"/>
        </w:rPr>
        <w:t xml:space="preserve">(P2-P5) </w:t>
      </w:r>
      <w:r w:rsidR="00E230A9" w:rsidRPr="00CC2363">
        <w:rPr>
          <w:rFonts w:asciiTheme="minorBidi" w:hAnsiTheme="minorBidi"/>
          <w:sz w:val="24"/>
          <w:szCs w:val="24"/>
        </w:rPr>
        <w:t>were stained with anti-EPCAM-PE (347198, BD Biosciences;1:50 dilution in ice-cold phosphate-buffered saline, PBS, containing 2% FBS) for 30 minutes</w:t>
      </w:r>
      <w:r w:rsidR="002B20A3" w:rsidRPr="00CC2363">
        <w:rPr>
          <w:rFonts w:asciiTheme="minorBidi" w:hAnsiTheme="minorBidi"/>
          <w:sz w:val="24"/>
          <w:szCs w:val="24"/>
        </w:rPr>
        <w:t xml:space="preserve"> with gentle rotation at 4°C</w:t>
      </w:r>
      <w:r w:rsidR="00E230A9" w:rsidRPr="00CC2363">
        <w:rPr>
          <w:rFonts w:asciiTheme="minorBidi" w:hAnsiTheme="minorBidi"/>
          <w:sz w:val="24"/>
          <w:szCs w:val="24"/>
        </w:rPr>
        <w:t xml:space="preserve">. EPCAM-stained cells were then washed, filtered using 40 </w:t>
      </w:r>
      <w:proofErr w:type="spellStart"/>
      <w:r w:rsidR="00E230A9" w:rsidRPr="00CC2363">
        <w:rPr>
          <w:rFonts w:asciiTheme="minorBidi" w:hAnsiTheme="minorBidi"/>
          <w:sz w:val="24"/>
          <w:szCs w:val="24"/>
        </w:rPr>
        <w:t>μm</w:t>
      </w:r>
      <w:proofErr w:type="spellEnd"/>
      <w:r w:rsidR="00E230A9" w:rsidRPr="00CC2363">
        <w:rPr>
          <w:rFonts w:asciiTheme="minorBidi" w:hAnsiTheme="minorBidi"/>
          <w:sz w:val="24"/>
          <w:szCs w:val="24"/>
        </w:rPr>
        <w:t xml:space="preserve"> tip filters, stained with SYTOX Blue and processed on a FACS Aria II instrument. Doublets and dead cells were eliminated, and two populations of viable (SYTOX-negative) singlets were separately collected in PBS containing 2% FBS: EPCAM-positive (EPCAM+, epithelial) and EPCAM-negative (EPCAM-, non-epithelial). Cells were washed again to eliminate ambient RNA, and a sample was taken for counting by Trypan Blue exclusion (T8154, Sigma Aldrich) before loading on 10X Chromium microfluidic chips.</w:t>
      </w:r>
    </w:p>
    <w:p w14:paraId="7A29F135" w14:textId="77777777" w:rsidR="00E230A9" w:rsidRPr="00CC2363" w:rsidRDefault="00E230A9" w:rsidP="00161F21">
      <w:pPr>
        <w:spacing w:after="120" w:line="360" w:lineRule="auto"/>
        <w:contextualSpacing/>
        <w:rPr>
          <w:rFonts w:asciiTheme="minorBidi" w:hAnsiTheme="minorBidi"/>
          <w:sz w:val="24"/>
          <w:szCs w:val="24"/>
        </w:rPr>
      </w:pPr>
    </w:p>
    <w:p w14:paraId="36176E76" w14:textId="77777777" w:rsidR="00E230A9" w:rsidRPr="00CC2363" w:rsidRDefault="00E230A9" w:rsidP="00161F21">
      <w:pPr>
        <w:spacing w:after="120" w:line="360" w:lineRule="auto"/>
        <w:contextualSpacing/>
        <w:rPr>
          <w:rFonts w:asciiTheme="minorBidi" w:hAnsiTheme="minorBidi"/>
          <w:sz w:val="24"/>
          <w:szCs w:val="24"/>
        </w:rPr>
      </w:pPr>
      <w:r w:rsidRPr="00CC2363">
        <w:rPr>
          <w:rFonts w:asciiTheme="minorBidi" w:hAnsiTheme="minorBidi"/>
          <w:b/>
          <w:bCs/>
          <w:sz w:val="24"/>
          <w:szCs w:val="24"/>
        </w:rPr>
        <w:t>Preparation of single-cell 5’ gene expression libraries</w:t>
      </w:r>
    </w:p>
    <w:p w14:paraId="235DD976" w14:textId="1D35EF6E" w:rsidR="00F404D0" w:rsidRPr="00CC2363" w:rsidRDefault="00E230A9" w:rsidP="00161F21">
      <w:pPr>
        <w:spacing w:after="120" w:line="360" w:lineRule="auto"/>
        <w:contextualSpacing/>
        <w:rPr>
          <w:rFonts w:asciiTheme="minorBidi" w:hAnsiTheme="minorBidi"/>
          <w:sz w:val="24"/>
          <w:szCs w:val="24"/>
        </w:rPr>
      </w:pPr>
      <w:r w:rsidRPr="00CC2363">
        <w:rPr>
          <w:rFonts w:asciiTheme="minorBidi" w:hAnsiTheme="minorBidi"/>
          <w:sz w:val="24"/>
          <w:szCs w:val="24"/>
        </w:rPr>
        <w:t>Up to 10,000 cells per sample were partitioned into nanoliter-scale Gel beads-in-emulsion (GEMs) using Chromium Next GEM Single Cell 5' Gel Bead Kit v1.1 (1000169, 10X Genomics) and by loading onto Chromium Next GEM Chips G (1000127, 10X Genomics). GEMs were then recovered to construct single-cell 5’ gene expression libraries using the Chromium Next GEM Single Cell 5’ Library kit (1000166, 10X Genomics) according to the manufacturer’s protocol. Briefly, recovered barcoded GEMs were broken and pooled, followed by magnetic bead clean-up (</w:t>
      </w:r>
      <w:proofErr w:type="spellStart"/>
      <w:r w:rsidRPr="00CC2363">
        <w:rPr>
          <w:rFonts w:asciiTheme="minorBidi" w:hAnsiTheme="minorBidi"/>
          <w:sz w:val="24"/>
          <w:szCs w:val="24"/>
        </w:rPr>
        <w:t>Dynabeads</w:t>
      </w:r>
      <w:proofErr w:type="spellEnd"/>
      <w:r w:rsidRPr="00CC2363">
        <w:rPr>
          <w:rFonts w:asciiTheme="minorBidi" w:hAnsiTheme="minorBidi"/>
          <w:sz w:val="24"/>
          <w:szCs w:val="24"/>
        </w:rPr>
        <w:t xml:space="preserve"> </w:t>
      </w:r>
      <w:proofErr w:type="spellStart"/>
      <w:r w:rsidRPr="00CC2363">
        <w:rPr>
          <w:rFonts w:asciiTheme="minorBidi" w:hAnsiTheme="minorBidi"/>
          <w:sz w:val="24"/>
          <w:szCs w:val="24"/>
        </w:rPr>
        <w:t>MyOne</w:t>
      </w:r>
      <w:proofErr w:type="spellEnd"/>
      <w:r w:rsidRPr="00CC2363">
        <w:rPr>
          <w:rFonts w:asciiTheme="minorBidi" w:hAnsiTheme="minorBidi"/>
          <w:sz w:val="24"/>
          <w:szCs w:val="24"/>
        </w:rPr>
        <w:t xml:space="preserve"> Silane, 37002D, Thermo Fisher Scientific). 10X-barcoded full-length cDNA was then amplified by PCR and analyzed using Bioanalyzer High Sensitivity DNA kit (5067-4626, Agilent). Up to 50 ng of cDNA was carried over to construct gene expression libraries and was enzymatically fragmented and size-selected to optimize the cDNA amplicon size prior to 5’ gene expression library construction. Further, samples were subject to end-repair, A-tailing, adaptor ligation, and sample index PCR using Single Index Kit T Set A (2000240, 10X Genomics) to generate Illumina-ready barcoded gene expression libraries. Library quality and yield was measured using Bioanalyzer High Sensitivity DNA (5067-4626, Agilent) and Qubit dsDNA High Sensitivity Assay (Q32854, Thermo Fisher Scientific</w:t>
      </w:r>
      <w:r w:rsidR="008F1236" w:rsidRPr="00CC2363">
        <w:rPr>
          <w:rFonts w:asciiTheme="minorBidi" w:hAnsiTheme="minorBidi"/>
          <w:sz w:val="24"/>
          <w:szCs w:val="24"/>
        </w:rPr>
        <w:t>) kits</w:t>
      </w:r>
      <w:r w:rsidRPr="00CC2363">
        <w:rPr>
          <w:rFonts w:asciiTheme="minorBidi" w:hAnsiTheme="minorBidi"/>
          <w:sz w:val="24"/>
          <w:szCs w:val="24"/>
        </w:rPr>
        <w:t xml:space="preserve">. Indexed libraries were normalized by adjusting for the ratio of the targeted cells per library as well as individual library concentration and </w:t>
      </w:r>
      <w:r w:rsidR="008F1236" w:rsidRPr="00CC2363">
        <w:rPr>
          <w:rFonts w:asciiTheme="minorBidi" w:hAnsiTheme="minorBidi"/>
          <w:sz w:val="24"/>
          <w:szCs w:val="24"/>
        </w:rPr>
        <w:t xml:space="preserve">then </w:t>
      </w:r>
      <w:r w:rsidRPr="00CC2363">
        <w:rPr>
          <w:rFonts w:asciiTheme="minorBidi" w:hAnsiTheme="minorBidi"/>
          <w:sz w:val="24"/>
          <w:szCs w:val="24"/>
        </w:rPr>
        <w:lastRenderedPageBreak/>
        <w:t xml:space="preserve">pooled to a final concentration of 10 </w:t>
      </w:r>
      <w:proofErr w:type="spellStart"/>
      <w:r w:rsidRPr="00CC2363">
        <w:rPr>
          <w:rFonts w:asciiTheme="minorBidi" w:hAnsiTheme="minorBidi"/>
          <w:sz w:val="24"/>
          <w:szCs w:val="24"/>
        </w:rPr>
        <w:t>nM.</w:t>
      </w:r>
      <w:proofErr w:type="spellEnd"/>
      <w:r w:rsidRPr="00CC2363">
        <w:rPr>
          <w:rFonts w:asciiTheme="minorBidi" w:hAnsiTheme="minorBidi"/>
          <w:sz w:val="24"/>
          <w:szCs w:val="24"/>
        </w:rPr>
        <w:t xml:space="preserve"> Library pools were then denatured and diluted as recommended for sequencing on the Illumina </w:t>
      </w:r>
      <w:proofErr w:type="spellStart"/>
      <w:r w:rsidRPr="00CC2363">
        <w:rPr>
          <w:rFonts w:asciiTheme="minorBidi" w:hAnsiTheme="minorBidi"/>
          <w:sz w:val="24"/>
          <w:szCs w:val="24"/>
        </w:rPr>
        <w:t>NovaSeq</w:t>
      </w:r>
      <w:proofErr w:type="spellEnd"/>
      <w:r w:rsidRPr="00CC2363">
        <w:rPr>
          <w:rFonts w:asciiTheme="minorBidi" w:hAnsiTheme="minorBidi"/>
          <w:sz w:val="24"/>
          <w:szCs w:val="24"/>
        </w:rPr>
        <w:t xml:space="preserve"> 6000 platform.</w:t>
      </w:r>
    </w:p>
    <w:p w14:paraId="4978482F" w14:textId="267605A6" w:rsidR="00161F21" w:rsidRPr="00CC2363" w:rsidRDefault="00161F21" w:rsidP="00161F21">
      <w:pPr>
        <w:spacing w:after="120" w:line="360" w:lineRule="auto"/>
        <w:contextualSpacing/>
        <w:rPr>
          <w:rFonts w:asciiTheme="minorBidi" w:hAnsiTheme="minorBidi"/>
          <w:sz w:val="24"/>
          <w:szCs w:val="24"/>
        </w:rPr>
      </w:pPr>
    </w:p>
    <w:p w14:paraId="5900801A" w14:textId="0CCEBF74" w:rsidR="00F404D0" w:rsidRPr="00CC2363" w:rsidRDefault="00F404D0" w:rsidP="00161F21">
      <w:pPr>
        <w:spacing w:after="120" w:line="360" w:lineRule="auto"/>
        <w:contextualSpacing/>
        <w:rPr>
          <w:rFonts w:asciiTheme="minorBidi" w:hAnsiTheme="minorBidi"/>
          <w:b/>
          <w:iCs/>
          <w:sz w:val="24"/>
          <w:szCs w:val="24"/>
        </w:rPr>
      </w:pPr>
      <w:r w:rsidRPr="00CC2363">
        <w:rPr>
          <w:rFonts w:asciiTheme="minorBidi" w:hAnsiTheme="minorBidi"/>
          <w:b/>
          <w:iCs/>
          <w:sz w:val="24"/>
          <w:szCs w:val="24"/>
        </w:rPr>
        <w:t xml:space="preserve">Raw single-cell sequencing data processing and quality control </w:t>
      </w:r>
    </w:p>
    <w:p w14:paraId="44E5F2E8" w14:textId="659F669B" w:rsidR="00357B8E" w:rsidRPr="00CC2363" w:rsidRDefault="00F404D0" w:rsidP="00161F21">
      <w:pPr>
        <w:spacing w:after="120" w:line="360" w:lineRule="auto"/>
        <w:contextualSpacing/>
        <w:rPr>
          <w:rFonts w:asciiTheme="minorBidi" w:hAnsiTheme="minorBidi"/>
          <w:sz w:val="24"/>
          <w:szCs w:val="24"/>
        </w:rPr>
      </w:pPr>
      <w:r w:rsidRPr="00CC2363">
        <w:rPr>
          <w:rFonts w:asciiTheme="minorBidi" w:hAnsiTheme="minorBidi"/>
          <w:sz w:val="24"/>
          <w:szCs w:val="24"/>
        </w:rPr>
        <w:t xml:space="preserve">Detailed quality control metrics were generated and </w:t>
      </w:r>
      <w:r w:rsidR="00357B8E" w:rsidRPr="00CC2363">
        <w:rPr>
          <w:rFonts w:asciiTheme="minorBidi" w:hAnsiTheme="minorBidi"/>
          <w:sz w:val="24"/>
          <w:szCs w:val="24"/>
        </w:rPr>
        <w:t xml:space="preserve">carefully </w:t>
      </w:r>
      <w:r w:rsidRPr="00CC2363">
        <w:rPr>
          <w:rFonts w:asciiTheme="minorBidi" w:hAnsiTheme="minorBidi"/>
          <w:sz w:val="24"/>
          <w:szCs w:val="24"/>
        </w:rPr>
        <w:t>evaluated. Cells with low complexity libraries or likely cellular debris (in which detected transcripts are aligned to less than 200 genes) were filtered out. Low-quality cells where &gt;15% of transcripts were derived from the mitochondrial genome were also excluded (</w:t>
      </w:r>
      <w:r w:rsidRPr="00CC2363">
        <w:rPr>
          <w:rFonts w:asciiTheme="minorBidi" w:hAnsiTheme="minorBidi"/>
          <w:b/>
          <w:bCs/>
          <w:sz w:val="24"/>
          <w:szCs w:val="24"/>
        </w:rPr>
        <w:t>Supplementary Fig. S</w:t>
      </w:r>
      <w:r w:rsidR="00D73B65" w:rsidRPr="00CC2363">
        <w:rPr>
          <w:rFonts w:asciiTheme="minorBidi" w:hAnsiTheme="minorBidi"/>
          <w:b/>
          <w:bCs/>
          <w:sz w:val="24"/>
          <w:szCs w:val="24"/>
        </w:rPr>
        <w:t>2</w:t>
      </w:r>
      <w:r w:rsidRPr="00CC2363">
        <w:rPr>
          <w:rFonts w:asciiTheme="minorBidi" w:hAnsiTheme="minorBidi"/>
          <w:b/>
          <w:bCs/>
          <w:sz w:val="24"/>
          <w:szCs w:val="24"/>
        </w:rPr>
        <w:t>A</w:t>
      </w:r>
      <w:r w:rsidR="00240E9C" w:rsidRPr="00CC2363">
        <w:rPr>
          <w:rFonts w:asciiTheme="minorBidi" w:hAnsiTheme="minorBidi"/>
          <w:b/>
          <w:bCs/>
          <w:sz w:val="24"/>
          <w:szCs w:val="24"/>
        </w:rPr>
        <w:t xml:space="preserve"> </w:t>
      </w:r>
      <w:r w:rsidR="00240E9C" w:rsidRPr="00CC2363">
        <w:rPr>
          <w:rFonts w:asciiTheme="minorBidi" w:hAnsiTheme="minorBidi"/>
          <w:sz w:val="24"/>
          <w:szCs w:val="24"/>
        </w:rPr>
        <w:t>middle panel)</w:t>
      </w:r>
      <w:r w:rsidRPr="00CC2363">
        <w:rPr>
          <w:rFonts w:asciiTheme="minorBidi" w:hAnsiTheme="minorBidi"/>
          <w:sz w:val="24"/>
          <w:szCs w:val="24"/>
        </w:rPr>
        <w:t xml:space="preserve">. Doublets were identified for exclusion using a multi-step approach: 1) library complexity: cells with highly complex libraries (in which detected transcripts are aligned to more than 6500 genes); 2) cluster distribution: doublets or </w:t>
      </w:r>
      <w:proofErr w:type="spellStart"/>
      <w:r w:rsidRPr="00CC2363">
        <w:rPr>
          <w:rFonts w:asciiTheme="minorBidi" w:hAnsiTheme="minorBidi"/>
          <w:sz w:val="24"/>
          <w:szCs w:val="24"/>
        </w:rPr>
        <w:t>multiplets</w:t>
      </w:r>
      <w:proofErr w:type="spellEnd"/>
      <w:r w:rsidRPr="00CC2363">
        <w:rPr>
          <w:rFonts w:asciiTheme="minorBidi" w:hAnsiTheme="minorBidi"/>
          <w:sz w:val="24"/>
          <w:szCs w:val="24"/>
        </w:rPr>
        <w:t xml:space="preserve"> likely forming distinct clusters with hybrid expression features and exhibiting an aberrantly high gene count; 3) cluster marker gene expression: cells of a cluster expressing markers from distinct lineages (e.g., cells in the T-cell cluster show</w:t>
      </w:r>
      <w:r w:rsidR="00420BC1" w:rsidRPr="00CC2363">
        <w:rPr>
          <w:rFonts w:asciiTheme="minorBidi" w:hAnsiTheme="minorBidi"/>
          <w:sz w:val="24"/>
          <w:szCs w:val="24"/>
        </w:rPr>
        <w:t>ing</w:t>
      </w:r>
      <w:r w:rsidRPr="00CC2363">
        <w:rPr>
          <w:rFonts w:asciiTheme="minorBidi" w:hAnsiTheme="minorBidi"/>
          <w:sz w:val="24"/>
          <w:szCs w:val="24"/>
        </w:rPr>
        <w:t xml:space="preserve"> expression of </w:t>
      </w:r>
      <w:r w:rsidR="00357B8E" w:rsidRPr="00CC2363">
        <w:rPr>
          <w:rFonts w:asciiTheme="minorBidi" w:hAnsiTheme="minorBidi"/>
          <w:sz w:val="24"/>
          <w:szCs w:val="24"/>
        </w:rPr>
        <w:t xml:space="preserve">epithelial </w:t>
      </w:r>
      <w:r w:rsidRPr="00CC2363">
        <w:rPr>
          <w:rFonts w:asciiTheme="minorBidi" w:hAnsiTheme="minorBidi"/>
          <w:sz w:val="24"/>
          <w:szCs w:val="24"/>
        </w:rPr>
        <w:t xml:space="preserve">cell markers). </w:t>
      </w:r>
      <w:r w:rsidR="00D73B65" w:rsidRPr="00CC2363">
        <w:rPr>
          <w:rFonts w:asciiTheme="minorBidi" w:hAnsiTheme="minorBidi"/>
          <w:sz w:val="24"/>
          <w:szCs w:val="24"/>
        </w:rPr>
        <w:t xml:space="preserve">Step 3 was performed after batch effect assessment and </w:t>
      </w:r>
      <w:r w:rsidR="00AB2CB0" w:rsidRPr="00CC2363">
        <w:rPr>
          <w:rFonts w:asciiTheme="minorBidi" w:hAnsiTheme="minorBidi"/>
          <w:sz w:val="24"/>
          <w:szCs w:val="24"/>
        </w:rPr>
        <w:t xml:space="preserve">correction </w:t>
      </w:r>
      <w:r w:rsidR="00D73B65" w:rsidRPr="00CC2363">
        <w:rPr>
          <w:rFonts w:asciiTheme="minorBidi" w:hAnsiTheme="minorBidi"/>
          <w:sz w:val="24"/>
          <w:szCs w:val="24"/>
        </w:rPr>
        <w:t xml:space="preserve">(see below). </w:t>
      </w:r>
      <w:r w:rsidRPr="00CC2363">
        <w:rPr>
          <w:rFonts w:asciiTheme="minorBidi" w:hAnsiTheme="minorBidi"/>
          <w:sz w:val="24"/>
          <w:szCs w:val="24"/>
        </w:rPr>
        <w:t xml:space="preserve">The above steps were repeated multiple times to ensure elimination of most barcodes associated with cell doublets. </w:t>
      </w:r>
    </w:p>
    <w:p w14:paraId="5E13B6FC" w14:textId="77777777" w:rsidR="00420BC1" w:rsidRPr="00CC2363" w:rsidRDefault="00420BC1" w:rsidP="00161F21">
      <w:pPr>
        <w:spacing w:after="120" w:line="360" w:lineRule="auto"/>
        <w:contextualSpacing/>
        <w:rPr>
          <w:rFonts w:asciiTheme="minorBidi" w:hAnsiTheme="minorBidi"/>
          <w:sz w:val="24"/>
          <w:szCs w:val="24"/>
        </w:rPr>
      </w:pPr>
    </w:p>
    <w:p w14:paraId="2E9F0BD8" w14:textId="7913B358" w:rsidR="00F404D0" w:rsidRPr="00CC2363" w:rsidRDefault="00A25627" w:rsidP="0004406D">
      <w:pPr>
        <w:spacing w:after="0" w:line="360" w:lineRule="auto"/>
        <w:rPr>
          <w:rFonts w:asciiTheme="minorBidi" w:hAnsiTheme="minorBidi"/>
          <w:sz w:val="24"/>
          <w:szCs w:val="24"/>
        </w:rPr>
      </w:pPr>
      <w:bookmarkStart w:id="0" w:name="_Hlk64565933"/>
      <w:r w:rsidRPr="00CC2363">
        <w:rPr>
          <w:rFonts w:asciiTheme="minorBidi" w:hAnsiTheme="minorBidi"/>
          <w:sz w:val="24"/>
          <w:szCs w:val="24"/>
        </w:rPr>
        <w:t xml:space="preserve">We then used </w:t>
      </w:r>
      <w:r w:rsidR="00C47425" w:rsidRPr="00CC2363">
        <w:rPr>
          <w:rFonts w:asciiTheme="minorBidi" w:hAnsiTheme="minorBidi"/>
          <w:sz w:val="24"/>
          <w:szCs w:val="24"/>
        </w:rPr>
        <w:t xml:space="preserve">k-BET </w:t>
      </w:r>
      <w:r w:rsidR="00D92E08" w:rsidRPr="00CC2363">
        <w:rPr>
          <w:rFonts w:asciiTheme="minorBidi" w:hAnsiTheme="minorBidi"/>
          <w:sz w:val="24"/>
          <w:szCs w:val="24"/>
        </w:rPr>
        <w:fldChar w:fldCharType="begin">
          <w:fldData xml:space="preserve">PEVuZE5vdGU+PENpdGU+PEF1dGhvcj5Cw7x0dG5lcjwvQXV0aG9yPjxZZWFyPjIwMTk8L1llYXI+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</w:fldData>
        </w:fldChar>
      </w:r>
      <w:r w:rsidR="00D92E08" w:rsidRPr="00CC2363">
        <w:rPr>
          <w:rFonts w:asciiTheme="minorBidi" w:hAnsiTheme="minorBidi"/>
          <w:sz w:val="24"/>
          <w:szCs w:val="24"/>
        </w:rPr>
        <w:instrText xml:space="preserve"> ADDIN EN.CITE </w:instrText>
      </w:r>
      <w:r w:rsidR="00D92E08" w:rsidRPr="00CC2363">
        <w:rPr>
          <w:rFonts w:asciiTheme="minorBidi" w:hAnsiTheme="minorBidi"/>
          <w:sz w:val="24"/>
          <w:szCs w:val="24"/>
        </w:rPr>
        <w:fldChar w:fldCharType="begin">
          <w:fldData xml:space="preserve">PEVuZE5vdGU+PENpdGU+PEF1dGhvcj5Cw7x0dG5lcjwvQXV0aG9yPjxZZWFyPjIwMTk8L1llYXI+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</w:fldData>
        </w:fldChar>
      </w:r>
      <w:r w:rsidR="00D92E08" w:rsidRPr="00CC2363">
        <w:rPr>
          <w:rFonts w:asciiTheme="minorBidi" w:hAnsiTheme="minorBidi"/>
          <w:sz w:val="24"/>
          <w:szCs w:val="24"/>
        </w:rPr>
        <w:instrText xml:space="preserve"> ADDIN EN.CITE.DATA </w:instrText>
      </w:r>
      <w:r w:rsidR="00D92E08" w:rsidRPr="00CC2363">
        <w:rPr>
          <w:rFonts w:asciiTheme="minorBidi" w:hAnsiTheme="minorBidi"/>
          <w:sz w:val="24"/>
          <w:szCs w:val="24"/>
        </w:rPr>
      </w:r>
      <w:r w:rsidR="00D92E08" w:rsidRPr="00CC2363">
        <w:rPr>
          <w:rFonts w:asciiTheme="minorBidi" w:hAnsiTheme="minorBidi"/>
          <w:sz w:val="24"/>
          <w:szCs w:val="24"/>
        </w:rPr>
        <w:fldChar w:fldCharType="end"/>
      </w:r>
      <w:r w:rsidR="00D92E08" w:rsidRPr="00CC2363">
        <w:rPr>
          <w:rFonts w:asciiTheme="minorBidi" w:hAnsiTheme="minorBidi"/>
          <w:sz w:val="24"/>
          <w:szCs w:val="24"/>
        </w:rPr>
      </w:r>
      <w:r w:rsidR="00D92E08" w:rsidRPr="00CC2363">
        <w:rPr>
          <w:rFonts w:asciiTheme="minorBidi" w:hAnsiTheme="minorBidi"/>
          <w:sz w:val="24"/>
          <w:szCs w:val="24"/>
        </w:rPr>
        <w:fldChar w:fldCharType="separate"/>
      </w:r>
      <w:r w:rsidR="00D92E08" w:rsidRPr="00CC2363">
        <w:rPr>
          <w:rFonts w:asciiTheme="minorBidi" w:hAnsiTheme="minorBidi"/>
          <w:noProof/>
          <w:sz w:val="24"/>
          <w:szCs w:val="24"/>
        </w:rPr>
        <w:t>(2)</w:t>
      </w:r>
      <w:r w:rsidR="00D92E08" w:rsidRPr="00CC2363">
        <w:rPr>
          <w:rFonts w:asciiTheme="minorBidi" w:hAnsiTheme="minorBidi"/>
          <w:sz w:val="24"/>
          <w:szCs w:val="24"/>
        </w:rPr>
        <w:fldChar w:fldCharType="end"/>
      </w:r>
      <w:r w:rsidR="00D92E08" w:rsidRPr="00CC2363">
        <w:rPr>
          <w:rFonts w:asciiTheme="minorBidi" w:hAnsiTheme="minorBidi"/>
          <w:sz w:val="24"/>
          <w:szCs w:val="24"/>
        </w:rPr>
        <w:t xml:space="preserve"> </w:t>
      </w:r>
      <w:r w:rsidR="00C47425" w:rsidRPr="00CC2363">
        <w:rPr>
          <w:rFonts w:asciiTheme="minorBidi" w:hAnsiTheme="minorBidi"/>
          <w:sz w:val="24"/>
          <w:szCs w:val="24"/>
        </w:rPr>
        <w:t xml:space="preserve">for batch effect assessment and </w:t>
      </w:r>
      <w:r w:rsidRPr="00CC2363">
        <w:rPr>
          <w:rFonts w:asciiTheme="minorBidi" w:hAnsiTheme="minorBidi"/>
          <w:sz w:val="24"/>
          <w:szCs w:val="24"/>
        </w:rPr>
        <w:t>applied</w:t>
      </w:r>
      <w:r w:rsidR="00C47425" w:rsidRPr="00CC2363">
        <w:rPr>
          <w:rFonts w:asciiTheme="minorBidi" w:hAnsiTheme="minorBidi"/>
          <w:sz w:val="24"/>
          <w:szCs w:val="24"/>
        </w:rPr>
        <w:t xml:space="preserve"> Harmony </w:t>
      </w:r>
      <w:r w:rsidR="00D92E08" w:rsidRPr="00CC2363">
        <w:rPr>
          <w:rFonts w:asciiTheme="minorBidi" w:hAnsiTheme="minorBidi"/>
          <w:sz w:val="24"/>
          <w:szCs w:val="24"/>
        </w:rPr>
        <w:fldChar w:fldCharType="begin">
          <w:fldData xml:space="preserve">PEVuZE5vdGU+PENpdGU+PEF1dGhvcj5Lb3JzdW5za3k8L0F1dGhvcj48WWVhcj4yMDE5PC9ZZWFy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</w:fldData>
        </w:fldChar>
      </w:r>
      <w:r w:rsidR="00D92E08" w:rsidRPr="00CC2363">
        <w:rPr>
          <w:rFonts w:asciiTheme="minorBidi" w:hAnsiTheme="minorBidi"/>
          <w:sz w:val="24"/>
          <w:szCs w:val="24"/>
        </w:rPr>
        <w:instrText xml:space="preserve"> ADDIN EN.CITE </w:instrText>
      </w:r>
      <w:r w:rsidR="00D92E08" w:rsidRPr="00CC2363">
        <w:rPr>
          <w:rFonts w:asciiTheme="minorBidi" w:hAnsiTheme="minorBidi"/>
          <w:sz w:val="24"/>
          <w:szCs w:val="24"/>
        </w:rPr>
        <w:fldChar w:fldCharType="begin">
          <w:fldData xml:space="preserve">PEVuZE5vdGU+PENpdGU+PEF1dGhvcj5Lb3JzdW5za3k8L0F1dGhvcj48WWVhcj4yMDE5PC9ZZWFy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</w:fldData>
        </w:fldChar>
      </w:r>
      <w:r w:rsidR="00D92E08" w:rsidRPr="00CC2363">
        <w:rPr>
          <w:rFonts w:asciiTheme="minorBidi" w:hAnsiTheme="minorBidi"/>
          <w:sz w:val="24"/>
          <w:szCs w:val="24"/>
        </w:rPr>
        <w:instrText xml:space="preserve"> ADDIN EN.CITE.DATA </w:instrText>
      </w:r>
      <w:r w:rsidR="00D92E08" w:rsidRPr="00CC2363">
        <w:rPr>
          <w:rFonts w:asciiTheme="minorBidi" w:hAnsiTheme="minorBidi"/>
          <w:sz w:val="24"/>
          <w:szCs w:val="24"/>
        </w:rPr>
      </w:r>
      <w:r w:rsidR="00D92E08" w:rsidRPr="00CC2363">
        <w:rPr>
          <w:rFonts w:asciiTheme="minorBidi" w:hAnsiTheme="minorBidi"/>
          <w:sz w:val="24"/>
          <w:szCs w:val="24"/>
        </w:rPr>
        <w:fldChar w:fldCharType="end"/>
      </w:r>
      <w:r w:rsidR="00D92E08" w:rsidRPr="00CC2363">
        <w:rPr>
          <w:rFonts w:asciiTheme="minorBidi" w:hAnsiTheme="minorBidi"/>
          <w:sz w:val="24"/>
          <w:szCs w:val="24"/>
        </w:rPr>
      </w:r>
      <w:r w:rsidR="00D92E08" w:rsidRPr="00CC2363">
        <w:rPr>
          <w:rFonts w:asciiTheme="minorBidi" w:hAnsiTheme="minorBidi"/>
          <w:sz w:val="24"/>
          <w:szCs w:val="24"/>
        </w:rPr>
        <w:fldChar w:fldCharType="separate"/>
      </w:r>
      <w:r w:rsidR="00D92E08" w:rsidRPr="00CC2363">
        <w:rPr>
          <w:rFonts w:asciiTheme="minorBidi" w:hAnsiTheme="minorBidi"/>
          <w:noProof/>
          <w:sz w:val="24"/>
          <w:szCs w:val="24"/>
        </w:rPr>
        <w:t>(3)</w:t>
      </w:r>
      <w:r w:rsidR="00D92E08" w:rsidRPr="00CC2363">
        <w:rPr>
          <w:rFonts w:asciiTheme="minorBidi" w:hAnsiTheme="minorBidi"/>
          <w:sz w:val="24"/>
          <w:szCs w:val="24"/>
        </w:rPr>
        <w:fldChar w:fldCharType="end"/>
      </w:r>
      <w:r w:rsidR="00D92E08" w:rsidRPr="00CC2363">
        <w:rPr>
          <w:rFonts w:asciiTheme="minorBidi" w:hAnsiTheme="minorBidi"/>
          <w:sz w:val="24"/>
          <w:szCs w:val="24"/>
        </w:rPr>
        <w:t xml:space="preserve"> </w:t>
      </w:r>
      <w:r w:rsidR="00C47425" w:rsidRPr="00CC2363">
        <w:rPr>
          <w:rFonts w:asciiTheme="minorBidi" w:hAnsiTheme="minorBidi"/>
          <w:sz w:val="24"/>
          <w:szCs w:val="24"/>
        </w:rPr>
        <w:t>for actual batch effect correction</w:t>
      </w:r>
      <w:r w:rsidRPr="00CC2363">
        <w:rPr>
          <w:rFonts w:asciiTheme="minorBidi" w:hAnsiTheme="minorBidi"/>
          <w:sz w:val="24"/>
          <w:szCs w:val="24"/>
        </w:rPr>
        <w:t>. As outline</w:t>
      </w:r>
      <w:r w:rsidR="003B45F5" w:rsidRPr="00CC2363">
        <w:rPr>
          <w:rFonts w:asciiTheme="minorBidi" w:hAnsiTheme="minorBidi"/>
          <w:sz w:val="24"/>
          <w:szCs w:val="24"/>
        </w:rPr>
        <w:t>d</w:t>
      </w:r>
      <w:r w:rsidRPr="00CC2363">
        <w:rPr>
          <w:rFonts w:asciiTheme="minorBidi" w:hAnsiTheme="minorBidi"/>
          <w:sz w:val="24"/>
          <w:szCs w:val="24"/>
        </w:rPr>
        <w:t xml:space="preserve"> below, these tools were</w:t>
      </w:r>
      <w:r w:rsidR="00C47425" w:rsidRPr="00CC2363">
        <w:rPr>
          <w:rFonts w:asciiTheme="minorBidi" w:hAnsiTheme="minorBidi"/>
          <w:sz w:val="24"/>
          <w:szCs w:val="24"/>
        </w:rPr>
        <w:t xml:space="preserve"> applied to clustering</w:t>
      </w:r>
      <w:r w:rsidR="008F1236" w:rsidRPr="00CC2363">
        <w:rPr>
          <w:rFonts w:asciiTheme="minorBidi" w:hAnsiTheme="minorBidi"/>
          <w:sz w:val="24"/>
          <w:szCs w:val="24"/>
        </w:rPr>
        <w:t xml:space="preserve"> of major lineages</w:t>
      </w:r>
      <w:r w:rsidR="00C47425" w:rsidRPr="00CC2363">
        <w:rPr>
          <w:rFonts w:asciiTheme="minorBidi" w:hAnsiTheme="minorBidi"/>
          <w:sz w:val="24"/>
          <w:szCs w:val="24"/>
        </w:rPr>
        <w:t xml:space="preserve"> and </w:t>
      </w:r>
      <w:r w:rsidR="008F1236" w:rsidRPr="00CC2363">
        <w:rPr>
          <w:rFonts w:asciiTheme="minorBidi" w:hAnsiTheme="minorBidi"/>
          <w:sz w:val="24"/>
          <w:szCs w:val="24"/>
        </w:rPr>
        <w:t xml:space="preserve">specific subsets </w:t>
      </w:r>
      <w:r w:rsidR="00C47425" w:rsidRPr="00CC2363">
        <w:rPr>
          <w:rFonts w:asciiTheme="minorBidi" w:hAnsiTheme="minorBidi"/>
          <w:sz w:val="24"/>
          <w:szCs w:val="24"/>
        </w:rPr>
        <w:t xml:space="preserve">before any clustering analysis or cell type identification/annotation was </w:t>
      </w:r>
      <w:r w:rsidR="00874954" w:rsidRPr="00CC2363">
        <w:rPr>
          <w:rFonts w:asciiTheme="minorBidi" w:hAnsiTheme="minorBidi"/>
          <w:sz w:val="24"/>
          <w:szCs w:val="24"/>
        </w:rPr>
        <w:t>performed</w:t>
      </w:r>
      <w:r w:rsidR="00C47425" w:rsidRPr="00CC2363">
        <w:rPr>
          <w:rFonts w:asciiTheme="minorBidi" w:hAnsiTheme="minorBidi"/>
          <w:sz w:val="24"/>
          <w:szCs w:val="24"/>
        </w:rPr>
        <w:t xml:space="preserve">. </w:t>
      </w:r>
      <w:bookmarkEnd w:id="0"/>
      <w:r w:rsidR="00F404D0" w:rsidRPr="00CC2363">
        <w:rPr>
          <w:rFonts w:asciiTheme="minorBidi" w:hAnsiTheme="minorBidi"/>
          <w:sz w:val="24"/>
          <w:szCs w:val="24"/>
        </w:rPr>
        <w:t xml:space="preserve">Statistical assessment of possible batch effects was performed using the R package k-BET (a robust and sensitive k-nearest neighbor batch-effect test) </w:t>
      </w:r>
      <w:r w:rsidR="0054685A" w:rsidRPr="00CC2363">
        <w:rPr>
          <w:rFonts w:asciiTheme="minorBidi" w:hAnsiTheme="minorBidi"/>
          <w:sz w:val="24"/>
          <w:szCs w:val="24"/>
        </w:rPr>
        <w:fldChar w:fldCharType="begin">
          <w:fldData xml:space="preserve">PEVuZE5vdGU+PENpdGU+PEF1dGhvcj5Cw7x0dG5lcjwvQXV0aG9yPjxZZWFyPjIwMTk8L1llYXI+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</w:fldData>
        </w:fldChar>
      </w:r>
      <w:r w:rsidR="0054685A" w:rsidRPr="00CC2363">
        <w:rPr>
          <w:rFonts w:asciiTheme="minorBidi" w:hAnsiTheme="minorBidi"/>
          <w:sz w:val="24"/>
          <w:szCs w:val="24"/>
        </w:rPr>
        <w:instrText xml:space="preserve"> ADDIN EN.CITE </w:instrText>
      </w:r>
      <w:r w:rsidR="0054685A" w:rsidRPr="00CC2363">
        <w:rPr>
          <w:rFonts w:asciiTheme="minorBidi" w:hAnsiTheme="minorBidi"/>
          <w:sz w:val="24"/>
          <w:szCs w:val="24"/>
        </w:rPr>
        <w:fldChar w:fldCharType="begin">
          <w:fldData xml:space="preserve">PEVuZE5vdGU+PENpdGU+PEF1dGhvcj5Cw7x0dG5lcjwvQXV0aG9yPjxZZWFyPjIwMTk8L1llYXI+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</w:fldData>
        </w:fldChar>
      </w:r>
      <w:r w:rsidR="0054685A" w:rsidRPr="00CC2363">
        <w:rPr>
          <w:rFonts w:asciiTheme="minorBidi" w:hAnsiTheme="minorBidi"/>
          <w:sz w:val="24"/>
          <w:szCs w:val="24"/>
        </w:rPr>
        <w:instrText xml:space="preserve"> ADDIN EN.CITE.DATA </w:instrText>
      </w:r>
      <w:r w:rsidR="0054685A" w:rsidRPr="00CC2363">
        <w:rPr>
          <w:rFonts w:asciiTheme="minorBidi" w:hAnsiTheme="minorBidi"/>
          <w:sz w:val="24"/>
          <w:szCs w:val="24"/>
        </w:rPr>
      </w:r>
      <w:r w:rsidR="0054685A" w:rsidRPr="00CC2363">
        <w:rPr>
          <w:rFonts w:asciiTheme="minorBidi" w:hAnsiTheme="minorBidi"/>
          <w:sz w:val="24"/>
          <w:szCs w:val="24"/>
        </w:rPr>
        <w:fldChar w:fldCharType="end"/>
      </w:r>
      <w:r w:rsidR="0054685A" w:rsidRPr="00CC2363">
        <w:rPr>
          <w:rFonts w:asciiTheme="minorBidi" w:hAnsiTheme="minorBidi"/>
          <w:sz w:val="24"/>
          <w:szCs w:val="24"/>
        </w:rPr>
      </w:r>
      <w:r w:rsidR="0054685A" w:rsidRPr="00CC2363">
        <w:rPr>
          <w:rFonts w:asciiTheme="minorBidi" w:hAnsiTheme="minorBidi"/>
          <w:sz w:val="24"/>
          <w:szCs w:val="24"/>
        </w:rPr>
        <w:fldChar w:fldCharType="separate"/>
      </w:r>
      <w:r w:rsidR="0054685A" w:rsidRPr="00CC2363">
        <w:rPr>
          <w:rFonts w:asciiTheme="minorBidi" w:hAnsiTheme="minorBidi"/>
          <w:noProof/>
          <w:sz w:val="24"/>
          <w:szCs w:val="24"/>
        </w:rPr>
        <w:t>(2)</w:t>
      </w:r>
      <w:r w:rsidR="0054685A" w:rsidRPr="00CC2363">
        <w:rPr>
          <w:rFonts w:asciiTheme="minorBidi" w:hAnsiTheme="minorBidi"/>
          <w:sz w:val="24"/>
          <w:szCs w:val="24"/>
        </w:rPr>
        <w:fldChar w:fldCharType="end"/>
      </w:r>
      <w:r w:rsidR="00F404D0" w:rsidRPr="00CC2363">
        <w:rPr>
          <w:rFonts w:asciiTheme="minorBidi" w:hAnsiTheme="minorBidi"/>
          <w:sz w:val="24"/>
          <w:szCs w:val="24"/>
        </w:rPr>
        <w:t xml:space="preserve">. </w:t>
      </w:r>
      <w:bookmarkStart w:id="1" w:name="_Hlk64565994"/>
      <w:r w:rsidR="00F404D0" w:rsidRPr="00CC2363">
        <w:rPr>
          <w:rFonts w:asciiTheme="minorBidi" w:hAnsiTheme="minorBidi"/>
          <w:sz w:val="24"/>
          <w:szCs w:val="24"/>
        </w:rPr>
        <w:t xml:space="preserve">k-BET was run on </w:t>
      </w:r>
      <w:r w:rsidR="001B5ADB" w:rsidRPr="00CC2363">
        <w:rPr>
          <w:rFonts w:asciiTheme="minorBidi" w:hAnsiTheme="minorBidi"/>
          <w:sz w:val="24"/>
          <w:szCs w:val="24"/>
        </w:rPr>
        <w:t xml:space="preserve">cells from all patient samples including P1, and on </w:t>
      </w:r>
      <w:r w:rsidR="00F404D0" w:rsidRPr="00CC2363">
        <w:rPr>
          <w:rFonts w:asciiTheme="minorBidi" w:hAnsiTheme="minorBidi"/>
          <w:sz w:val="24"/>
          <w:szCs w:val="24"/>
        </w:rPr>
        <w:t>major lymphoid cell types including B cells, CD4 T cells, CD8 T cells, myeloid cells, and epithelial cells separately with default parameters.</w:t>
      </w:r>
      <w:bookmarkEnd w:id="1"/>
      <w:r w:rsidR="00F404D0" w:rsidRPr="00CC2363">
        <w:rPr>
          <w:rFonts w:asciiTheme="minorBidi" w:hAnsiTheme="minorBidi"/>
          <w:sz w:val="24"/>
          <w:szCs w:val="24"/>
        </w:rPr>
        <w:t xml:space="preserve"> Each cell type was down sampled to 500 cells. We chose the k input value from 1% to 100% of the sample size. In each run, the number of tested neighborhoods was 10% of the sample size. The mean and maximal rejection rates were then calculated based on a total of 100 repeated k-BET runs. A low rejection rate indicates homogeneous mixing of samples from different batches.</w:t>
      </w:r>
      <w:bookmarkStart w:id="2" w:name="_Hlk64566064"/>
      <w:r w:rsidR="00F404D0" w:rsidRPr="00CC2363">
        <w:rPr>
          <w:rFonts w:asciiTheme="minorBidi" w:hAnsiTheme="minorBidi"/>
          <w:sz w:val="24"/>
          <w:szCs w:val="24"/>
        </w:rPr>
        <w:t xml:space="preserve"> </w:t>
      </w:r>
      <w:r w:rsidR="001B5ADB" w:rsidRPr="00CC2363">
        <w:rPr>
          <w:rFonts w:asciiTheme="minorBidi" w:hAnsiTheme="minorBidi"/>
          <w:sz w:val="24"/>
          <w:szCs w:val="24"/>
        </w:rPr>
        <w:t>Following estimation of s</w:t>
      </w:r>
      <w:r w:rsidR="00F404D0" w:rsidRPr="00CC2363">
        <w:rPr>
          <w:rFonts w:asciiTheme="minorBidi" w:hAnsiTheme="minorBidi"/>
          <w:sz w:val="24"/>
          <w:szCs w:val="24"/>
        </w:rPr>
        <w:t>ample</w:t>
      </w:r>
      <w:r w:rsidR="00BF39BE" w:rsidRPr="00CC2363">
        <w:rPr>
          <w:rFonts w:asciiTheme="minorBidi" w:hAnsiTheme="minorBidi"/>
          <w:sz w:val="24"/>
          <w:szCs w:val="24"/>
        </w:rPr>
        <w:t xml:space="preserve"> </w:t>
      </w:r>
      <w:r w:rsidR="00F404D0" w:rsidRPr="00CC2363">
        <w:rPr>
          <w:rFonts w:asciiTheme="minorBidi" w:hAnsiTheme="minorBidi"/>
          <w:sz w:val="24"/>
          <w:szCs w:val="24"/>
        </w:rPr>
        <w:t>processing- or sequencing-</w:t>
      </w:r>
      <w:r w:rsidR="00F404D0" w:rsidRPr="00CC2363">
        <w:rPr>
          <w:rFonts w:asciiTheme="minorBidi" w:hAnsiTheme="minorBidi"/>
          <w:sz w:val="24"/>
          <w:szCs w:val="24"/>
        </w:rPr>
        <w:lastRenderedPageBreak/>
        <w:t xml:space="preserve">related batch effects </w:t>
      </w:r>
      <w:r w:rsidR="001B5ADB" w:rsidRPr="00CC2363">
        <w:rPr>
          <w:rFonts w:asciiTheme="minorBidi" w:hAnsiTheme="minorBidi"/>
          <w:sz w:val="24"/>
          <w:szCs w:val="24"/>
        </w:rPr>
        <w:t>using k-BET, and t</w:t>
      </w:r>
      <w:r w:rsidR="00F404D0" w:rsidRPr="00CC2363">
        <w:rPr>
          <w:rFonts w:asciiTheme="minorBidi" w:hAnsiTheme="minorBidi"/>
          <w:sz w:val="24"/>
          <w:szCs w:val="24"/>
        </w:rPr>
        <w:t xml:space="preserve">o </w:t>
      </w:r>
      <w:r w:rsidR="005E51CA" w:rsidRPr="00CC2363">
        <w:rPr>
          <w:rFonts w:asciiTheme="minorBidi" w:hAnsiTheme="minorBidi"/>
          <w:sz w:val="24"/>
          <w:szCs w:val="24"/>
        </w:rPr>
        <w:t xml:space="preserve">remove </w:t>
      </w:r>
      <w:r w:rsidR="00F404D0" w:rsidRPr="00CC2363">
        <w:rPr>
          <w:rFonts w:asciiTheme="minorBidi" w:hAnsiTheme="minorBidi"/>
          <w:sz w:val="24"/>
          <w:szCs w:val="24"/>
        </w:rPr>
        <w:t xml:space="preserve">batch effects, we </w:t>
      </w:r>
      <w:r w:rsidR="001B5ADB" w:rsidRPr="00CC2363">
        <w:rPr>
          <w:rFonts w:asciiTheme="minorBidi" w:hAnsiTheme="minorBidi"/>
          <w:sz w:val="24"/>
          <w:szCs w:val="24"/>
        </w:rPr>
        <w:t xml:space="preserve">next </w:t>
      </w:r>
      <w:r w:rsidR="00F404D0" w:rsidRPr="00CC2363">
        <w:rPr>
          <w:rFonts w:asciiTheme="minorBidi" w:hAnsiTheme="minorBidi"/>
          <w:sz w:val="24"/>
          <w:szCs w:val="24"/>
        </w:rPr>
        <w:t xml:space="preserve">employed </w:t>
      </w:r>
      <w:r w:rsidR="00D73B65" w:rsidRPr="00CC2363">
        <w:rPr>
          <w:rFonts w:asciiTheme="minorBidi" w:hAnsiTheme="minorBidi"/>
          <w:sz w:val="24"/>
          <w:szCs w:val="24"/>
        </w:rPr>
        <w:t>H</w:t>
      </w:r>
      <w:r w:rsidR="00F404D0" w:rsidRPr="00CC2363">
        <w:rPr>
          <w:rFonts w:asciiTheme="minorBidi" w:hAnsiTheme="minorBidi"/>
          <w:sz w:val="24"/>
          <w:szCs w:val="24"/>
        </w:rPr>
        <w:t xml:space="preserve">armony </w:t>
      </w:r>
      <w:r w:rsidR="0054685A" w:rsidRPr="00CC2363">
        <w:rPr>
          <w:rFonts w:asciiTheme="minorBidi" w:hAnsiTheme="minorBidi"/>
          <w:sz w:val="24"/>
          <w:szCs w:val="24"/>
        </w:rPr>
        <w:fldChar w:fldCharType="begin">
          <w:fldData xml:space="preserve">PEVuZE5vdGU+PENpdGU+PEF1dGhvcj5Lb3JzdW5za3k8L0F1dGhvcj48WWVhcj4yMDE5PC9ZZWFy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</w:fldData>
        </w:fldChar>
      </w:r>
      <w:r w:rsidR="0054685A" w:rsidRPr="00CC2363">
        <w:rPr>
          <w:rFonts w:asciiTheme="minorBidi" w:hAnsiTheme="minorBidi"/>
          <w:sz w:val="24"/>
          <w:szCs w:val="24"/>
        </w:rPr>
        <w:instrText xml:space="preserve"> ADDIN EN.CITE </w:instrText>
      </w:r>
      <w:r w:rsidR="0054685A" w:rsidRPr="00CC2363">
        <w:rPr>
          <w:rFonts w:asciiTheme="minorBidi" w:hAnsiTheme="minorBidi"/>
          <w:sz w:val="24"/>
          <w:szCs w:val="24"/>
        </w:rPr>
        <w:fldChar w:fldCharType="begin">
          <w:fldData xml:space="preserve">PEVuZE5vdGU+PENpdGU+PEF1dGhvcj5Lb3JzdW5za3k8L0F1dGhvcj48WWVhcj4yMDE5PC9ZZWFy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</w:fldData>
        </w:fldChar>
      </w:r>
      <w:r w:rsidR="0054685A" w:rsidRPr="00CC2363">
        <w:rPr>
          <w:rFonts w:asciiTheme="minorBidi" w:hAnsiTheme="minorBidi"/>
          <w:sz w:val="24"/>
          <w:szCs w:val="24"/>
        </w:rPr>
        <w:instrText xml:space="preserve"> ADDIN EN.CITE.DATA </w:instrText>
      </w:r>
      <w:r w:rsidR="0054685A" w:rsidRPr="00CC2363">
        <w:rPr>
          <w:rFonts w:asciiTheme="minorBidi" w:hAnsiTheme="minorBidi"/>
          <w:sz w:val="24"/>
          <w:szCs w:val="24"/>
        </w:rPr>
      </w:r>
      <w:r w:rsidR="0054685A" w:rsidRPr="00CC2363">
        <w:rPr>
          <w:rFonts w:asciiTheme="minorBidi" w:hAnsiTheme="minorBidi"/>
          <w:sz w:val="24"/>
          <w:szCs w:val="24"/>
        </w:rPr>
        <w:fldChar w:fldCharType="end"/>
      </w:r>
      <w:r w:rsidR="0054685A" w:rsidRPr="00CC2363">
        <w:rPr>
          <w:rFonts w:asciiTheme="minorBidi" w:hAnsiTheme="minorBidi"/>
          <w:sz w:val="24"/>
          <w:szCs w:val="24"/>
        </w:rPr>
      </w:r>
      <w:r w:rsidR="0054685A" w:rsidRPr="00CC2363">
        <w:rPr>
          <w:rFonts w:asciiTheme="minorBidi" w:hAnsiTheme="minorBidi"/>
          <w:sz w:val="24"/>
          <w:szCs w:val="24"/>
        </w:rPr>
        <w:fldChar w:fldCharType="separate"/>
      </w:r>
      <w:r w:rsidR="0054685A" w:rsidRPr="00CC2363">
        <w:rPr>
          <w:rFonts w:asciiTheme="minorBidi" w:hAnsiTheme="minorBidi"/>
          <w:noProof/>
          <w:sz w:val="24"/>
          <w:szCs w:val="24"/>
        </w:rPr>
        <w:t>(3)</w:t>
      </w:r>
      <w:r w:rsidR="0054685A" w:rsidRPr="00CC2363">
        <w:rPr>
          <w:rFonts w:asciiTheme="minorBidi" w:hAnsiTheme="minorBidi"/>
          <w:sz w:val="24"/>
          <w:szCs w:val="24"/>
        </w:rPr>
        <w:fldChar w:fldCharType="end"/>
      </w:r>
      <w:r w:rsidR="00F404D0" w:rsidRPr="00CC2363">
        <w:rPr>
          <w:rFonts w:asciiTheme="minorBidi" w:hAnsiTheme="minorBidi"/>
          <w:sz w:val="24"/>
          <w:szCs w:val="24"/>
        </w:rPr>
        <w:t xml:space="preserve"> before clustering </w:t>
      </w:r>
      <w:r w:rsidR="005E51CA" w:rsidRPr="00CC2363">
        <w:rPr>
          <w:rFonts w:asciiTheme="minorBidi" w:hAnsiTheme="minorBidi"/>
          <w:sz w:val="24"/>
          <w:szCs w:val="24"/>
        </w:rPr>
        <w:t xml:space="preserve">analysis </w:t>
      </w:r>
      <w:r w:rsidR="00F404D0" w:rsidRPr="00CC2363">
        <w:rPr>
          <w:rFonts w:asciiTheme="minorBidi" w:hAnsiTheme="minorBidi"/>
          <w:sz w:val="24"/>
          <w:szCs w:val="24"/>
        </w:rPr>
        <w:t>(</w:t>
      </w:r>
      <w:r w:rsidR="008F1236" w:rsidRPr="00CC2363">
        <w:rPr>
          <w:rFonts w:asciiTheme="minorBidi" w:hAnsiTheme="minorBidi"/>
          <w:b/>
          <w:bCs/>
          <w:sz w:val="24"/>
          <w:szCs w:val="24"/>
        </w:rPr>
        <w:t>S</w:t>
      </w:r>
      <w:r w:rsidR="00F404D0" w:rsidRPr="00CC2363">
        <w:rPr>
          <w:rFonts w:asciiTheme="minorBidi" w:hAnsiTheme="minorBidi"/>
          <w:b/>
          <w:bCs/>
          <w:sz w:val="24"/>
          <w:szCs w:val="24"/>
        </w:rPr>
        <w:t>upplementary Fig. S</w:t>
      </w:r>
      <w:r w:rsidR="00D73B65" w:rsidRPr="00CC2363">
        <w:rPr>
          <w:rFonts w:asciiTheme="minorBidi" w:hAnsiTheme="minorBidi"/>
          <w:b/>
          <w:bCs/>
          <w:sz w:val="24"/>
          <w:szCs w:val="24"/>
        </w:rPr>
        <w:t>2</w:t>
      </w:r>
      <w:r w:rsidR="00F404D0" w:rsidRPr="00CC2363">
        <w:rPr>
          <w:rFonts w:asciiTheme="minorBidi" w:hAnsiTheme="minorBidi"/>
          <w:b/>
          <w:bCs/>
          <w:sz w:val="24"/>
          <w:szCs w:val="24"/>
        </w:rPr>
        <w:t xml:space="preserve">A, </w:t>
      </w:r>
      <w:r w:rsidR="00070A2D" w:rsidRPr="00CC2363">
        <w:rPr>
          <w:rFonts w:asciiTheme="minorBidi" w:hAnsiTheme="minorBidi"/>
          <w:b/>
          <w:bCs/>
          <w:sz w:val="24"/>
          <w:szCs w:val="24"/>
        </w:rPr>
        <w:t xml:space="preserve">Fig. </w:t>
      </w:r>
      <w:r w:rsidR="00F404D0" w:rsidRPr="00CC2363">
        <w:rPr>
          <w:rFonts w:asciiTheme="minorBidi" w:hAnsiTheme="minorBidi"/>
          <w:b/>
          <w:bCs/>
          <w:sz w:val="24"/>
          <w:szCs w:val="24"/>
        </w:rPr>
        <w:t>S</w:t>
      </w:r>
      <w:r w:rsidR="00D73B65" w:rsidRPr="00CC2363">
        <w:rPr>
          <w:rFonts w:asciiTheme="minorBidi" w:hAnsiTheme="minorBidi"/>
          <w:b/>
          <w:bCs/>
          <w:sz w:val="24"/>
          <w:szCs w:val="24"/>
        </w:rPr>
        <w:t>5</w:t>
      </w:r>
      <w:r w:rsidR="00F404D0" w:rsidRPr="00CC2363">
        <w:rPr>
          <w:rFonts w:asciiTheme="minorBidi" w:hAnsiTheme="minorBidi"/>
          <w:b/>
          <w:bCs/>
          <w:sz w:val="24"/>
          <w:szCs w:val="24"/>
        </w:rPr>
        <w:t xml:space="preserve">A, </w:t>
      </w:r>
      <w:r w:rsidR="00070A2D" w:rsidRPr="00CC2363">
        <w:rPr>
          <w:rFonts w:asciiTheme="minorBidi" w:hAnsiTheme="minorBidi"/>
          <w:b/>
          <w:bCs/>
          <w:sz w:val="24"/>
          <w:szCs w:val="24"/>
        </w:rPr>
        <w:t xml:space="preserve">Fig. </w:t>
      </w:r>
      <w:r w:rsidR="00F404D0" w:rsidRPr="00CC2363">
        <w:rPr>
          <w:rFonts w:asciiTheme="minorBidi" w:hAnsiTheme="minorBidi"/>
          <w:b/>
          <w:bCs/>
          <w:sz w:val="24"/>
          <w:szCs w:val="24"/>
        </w:rPr>
        <w:t>S</w:t>
      </w:r>
      <w:r w:rsidR="00D73B65" w:rsidRPr="00CC2363">
        <w:rPr>
          <w:rFonts w:asciiTheme="minorBidi" w:hAnsiTheme="minorBidi"/>
          <w:b/>
          <w:bCs/>
          <w:sz w:val="24"/>
          <w:szCs w:val="24"/>
        </w:rPr>
        <w:t>11B</w:t>
      </w:r>
      <w:r w:rsidR="00F404D0" w:rsidRPr="00CC2363">
        <w:rPr>
          <w:rFonts w:asciiTheme="minorBidi" w:hAnsiTheme="minorBidi"/>
          <w:b/>
          <w:bCs/>
          <w:sz w:val="24"/>
          <w:szCs w:val="24"/>
        </w:rPr>
        <w:t xml:space="preserve">, </w:t>
      </w:r>
      <w:r w:rsidR="00070A2D" w:rsidRPr="00CC2363">
        <w:rPr>
          <w:rFonts w:asciiTheme="minorBidi" w:hAnsiTheme="minorBidi"/>
          <w:b/>
          <w:bCs/>
          <w:sz w:val="24"/>
          <w:szCs w:val="24"/>
        </w:rPr>
        <w:t xml:space="preserve">Fig. </w:t>
      </w:r>
      <w:r w:rsidR="00F404D0" w:rsidRPr="00CC2363">
        <w:rPr>
          <w:rFonts w:asciiTheme="minorBidi" w:hAnsiTheme="minorBidi"/>
          <w:b/>
          <w:bCs/>
          <w:sz w:val="24"/>
          <w:szCs w:val="24"/>
        </w:rPr>
        <w:t>S</w:t>
      </w:r>
      <w:r w:rsidR="00D73B65" w:rsidRPr="00CC2363">
        <w:rPr>
          <w:rFonts w:asciiTheme="minorBidi" w:hAnsiTheme="minorBidi"/>
          <w:b/>
          <w:bCs/>
          <w:sz w:val="24"/>
          <w:szCs w:val="24"/>
        </w:rPr>
        <w:t>16B</w:t>
      </w:r>
      <w:r w:rsidR="00F404D0" w:rsidRPr="00CC2363">
        <w:rPr>
          <w:rFonts w:asciiTheme="minorBidi" w:hAnsiTheme="minorBidi"/>
          <w:b/>
          <w:bCs/>
          <w:sz w:val="24"/>
          <w:szCs w:val="24"/>
        </w:rPr>
        <w:t xml:space="preserve">, </w:t>
      </w:r>
      <w:r w:rsidR="00070A2D" w:rsidRPr="00CC2363">
        <w:rPr>
          <w:rFonts w:asciiTheme="minorBidi" w:hAnsiTheme="minorBidi"/>
          <w:b/>
          <w:bCs/>
          <w:sz w:val="24"/>
          <w:szCs w:val="24"/>
        </w:rPr>
        <w:t xml:space="preserve">Fig. </w:t>
      </w:r>
      <w:r w:rsidR="00D73B65" w:rsidRPr="00CC2363">
        <w:rPr>
          <w:rFonts w:asciiTheme="minorBidi" w:hAnsiTheme="minorBidi"/>
          <w:b/>
          <w:bCs/>
          <w:sz w:val="24"/>
          <w:szCs w:val="24"/>
        </w:rPr>
        <w:t>S20A</w:t>
      </w:r>
      <w:r w:rsidR="00240E9C" w:rsidRPr="00CC2363">
        <w:rPr>
          <w:rFonts w:asciiTheme="minorBidi" w:hAnsiTheme="minorBidi"/>
          <w:sz w:val="24"/>
          <w:szCs w:val="24"/>
        </w:rPr>
        <w:t>)</w:t>
      </w:r>
      <w:r w:rsidR="00F404D0" w:rsidRPr="00CC2363">
        <w:rPr>
          <w:rFonts w:asciiTheme="minorBidi" w:hAnsiTheme="minorBidi"/>
          <w:sz w:val="24"/>
          <w:szCs w:val="24"/>
        </w:rPr>
        <w:t>.</w:t>
      </w:r>
      <w:bookmarkEnd w:id="2"/>
      <w:r w:rsidR="000D6731" w:rsidRPr="00CC2363">
        <w:rPr>
          <w:rFonts w:asciiTheme="minorBidi" w:hAnsiTheme="minorBidi"/>
          <w:sz w:val="24"/>
          <w:szCs w:val="24"/>
        </w:rPr>
        <w:t xml:space="preserve"> </w:t>
      </w:r>
    </w:p>
    <w:p w14:paraId="0D1AA036" w14:textId="77777777" w:rsidR="00D0643D" w:rsidRPr="00CC2363" w:rsidRDefault="00D0643D" w:rsidP="0004406D">
      <w:pPr>
        <w:spacing w:after="0" w:line="360" w:lineRule="auto"/>
        <w:rPr>
          <w:rFonts w:asciiTheme="minorBidi" w:hAnsiTheme="minorBidi"/>
          <w:b/>
          <w:iCs/>
          <w:sz w:val="24"/>
          <w:szCs w:val="24"/>
        </w:rPr>
      </w:pPr>
    </w:p>
    <w:p w14:paraId="0B660735" w14:textId="0BB39E34" w:rsidR="00D0643D" w:rsidRPr="00CC2363" w:rsidRDefault="00D0643D" w:rsidP="0004406D">
      <w:pPr>
        <w:spacing w:after="0" w:line="360" w:lineRule="auto"/>
        <w:rPr>
          <w:rFonts w:asciiTheme="minorBidi" w:hAnsiTheme="minorBidi"/>
          <w:iCs/>
          <w:sz w:val="24"/>
          <w:szCs w:val="24"/>
        </w:rPr>
      </w:pPr>
      <w:r w:rsidRPr="00CC2363">
        <w:rPr>
          <w:rFonts w:asciiTheme="minorBidi" w:hAnsiTheme="minorBidi"/>
          <w:b/>
          <w:iCs/>
          <w:sz w:val="24"/>
          <w:szCs w:val="24"/>
        </w:rPr>
        <w:t>Determination of major cell types</w:t>
      </w:r>
      <w:r w:rsidR="008F1236" w:rsidRPr="00CC2363">
        <w:rPr>
          <w:rFonts w:asciiTheme="minorBidi" w:hAnsiTheme="minorBidi"/>
          <w:b/>
          <w:iCs/>
          <w:sz w:val="24"/>
          <w:szCs w:val="24"/>
        </w:rPr>
        <w:t xml:space="preserve"> and </w:t>
      </w:r>
      <w:r w:rsidRPr="00CC2363">
        <w:rPr>
          <w:rFonts w:asciiTheme="minorBidi" w:hAnsiTheme="minorBidi"/>
          <w:b/>
          <w:iCs/>
          <w:sz w:val="24"/>
          <w:szCs w:val="24"/>
        </w:rPr>
        <w:t xml:space="preserve">states </w:t>
      </w:r>
      <w:r w:rsidR="008F1236" w:rsidRPr="00CC2363">
        <w:rPr>
          <w:rFonts w:asciiTheme="minorBidi" w:hAnsiTheme="minorBidi"/>
          <w:b/>
          <w:iCs/>
          <w:sz w:val="24"/>
          <w:szCs w:val="24"/>
        </w:rPr>
        <w:t xml:space="preserve">as well as inference of </w:t>
      </w:r>
      <w:r w:rsidRPr="00CC2363">
        <w:rPr>
          <w:rFonts w:asciiTheme="minorBidi" w:eastAsia="Times New Roman" w:hAnsiTheme="minorBidi"/>
          <w:b/>
          <w:iCs/>
          <w:sz w:val="24"/>
          <w:szCs w:val="24"/>
          <w:lang w:eastAsia="zh-CN"/>
        </w:rPr>
        <w:t xml:space="preserve">cell cycle stage </w:t>
      </w:r>
    </w:p>
    <w:p w14:paraId="54632AF0" w14:textId="3B96CF2B" w:rsidR="00F468A1" w:rsidRPr="00CC2363" w:rsidRDefault="00651867" w:rsidP="0004406D">
      <w:pPr>
        <w:spacing w:after="0" w:line="360" w:lineRule="auto"/>
        <w:rPr>
          <w:rFonts w:asciiTheme="minorBidi" w:hAnsiTheme="minorBidi"/>
          <w:sz w:val="24"/>
          <w:szCs w:val="24"/>
        </w:rPr>
      </w:pPr>
      <w:r w:rsidRPr="00CC2363">
        <w:rPr>
          <w:rFonts w:asciiTheme="minorBidi" w:hAnsiTheme="minorBidi"/>
          <w:sz w:val="24"/>
          <w:szCs w:val="24"/>
        </w:rPr>
        <w:t xml:space="preserve">Cell type identification was performed on Harmony-defined clusters following batch effect correction. </w:t>
      </w:r>
      <w:r w:rsidR="00D0643D" w:rsidRPr="00CC2363">
        <w:rPr>
          <w:rFonts w:asciiTheme="minorBidi" w:hAnsiTheme="minorBidi"/>
          <w:sz w:val="24"/>
          <w:szCs w:val="24"/>
        </w:rPr>
        <w:t xml:space="preserve">To determine the major cell type of each cell, </w:t>
      </w:r>
      <w:r w:rsidR="00C27556" w:rsidRPr="00CC2363">
        <w:rPr>
          <w:rFonts w:asciiTheme="minorBidi" w:hAnsiTheme="minorBidi"/>
          <w:sz w:val="24"/>
          <w:szCs w:val="24"/>
        </w:rPr>
        <w:t>differentially expressed genes (</w:t>
      </w:r>
      <w:r w:rsidR="00D0643D" w:rsidRPr="00CC2363">
        <w:rPr>
          <w:rFonts w:asciiTheme="minorBidi" w:hAnsiTheme="minorBidi"/>
          <w:sz w:val="24"/>
          <w:szCs w:val="24"/>
        </w:rPr>
        <w:t>DEGs</w:t>
      </w:r>
      <w:r w:rsidR="00C27556" w:rsidRPr="00CC2363">
        <w:rPr>
          <w:rFonts w:asciiTheme="minorBidi" w:hAnsiTheme="minorBidi"/>
          <w:sz w:val="24"/>
          <w:szCs w:val="24"/>
        </w:rPr>
        <w:t>)</w:t>
      </w:r>
      <w:r w:rsidR="00D0643D" w:rsidRPr="00CC2363">
        <w:rPr>
          <w:rFonts w:asciiTheme="minorBidi" w:hAnsiTheme="minorBidi"/>
          <w:sz w:val="24"/>
          <w:szCs w:val="24"/>
        </w:rPr>
        <w:t xml:space="preserve"> were identified for each cell cluster using the </w:t>
      </w:r>
      <w:proofErr w:type="spellStart"/>
      <w:r w:rsidR="00D0643D" w:rsidRPr="00CC2363">
        <w:rPr>
          <w:rFonts w:asciiTheme="minorBidi" w:hAnsiTheme="minorBidi"/>
          <w:i/>
          <w:iCs/>
          <w:sz w:val="24"/>
          <w:szCs w:val="24"/>
        </w:rPr>
        <w:t>FindAllMarkers</w:t>
      </w:r>
      <w:proofErr w:type="spellEnd"/>
      <w:r w:rsidR="00D0643D" w:rsidRPr="00CC2363">
        <w:rPr>
          <w:rFonts w:asciiTheme="minorBidi" w:hAnsiTheme="minorBidi"/>
          <w:sz w:val="24"/>
          <w:szCs w:val="24"/>
        </w:rPr>
        <w:t xml:space="preserve"> function in Seurat and the top 50 most significant DEGs were reviewed. In parallel, feature plots were generated for top 50 DEGs and for a suggested set of canonical immune and stromal cell markers, as described in previous reports </w:t>
      </w:r>
      <w:r w:rsidR="0054685A" w:rsidRPr="00CC2363">
        <w:rPr>
          <w:rFonts w:asciiTheme="minorBidi" w:hAnsiTheme="minorBidi"/>
          <w:sz w:val="24"/>
          <w:szCs w:val="24"/>
        </w:rPr>
        <w:fldChar w:fldCharType="begin">
          <w:fldData xml:space="preserve">PEVuZE5vdGU+PENpdGU+PEF1dGhvcj5CasO2cmtsdW5kIMOFPC9BdXRob3I+PFllYXI+MjAxNjwv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EyNzctMTI4OTwv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</w:fldData>
        </w:fldChar>
      </w:r>
      <w:r w:rsidR="000E2BF9" w:rsidRPr="00CC2363">
        <w:rPr>
          <w:rFonts w:asciiTheme="minorBidi" w:hAnsiTheme="minorBidi"/>
          <w:sz w:val="24"/>
          <w:szCs w:val="24"/>
        </w:rPr>
        <w:instrText xml:space="preserve"> ADDIN EN.CITE </w:instrText>
      </w:r>
      <w:r w:rsidR="000E2BF9" w:rsidRPr="00CC2363">
        <w:rPr>
          <w:rFonts w:asciiTheme="minorBidi" w:hAnsiTheme="minorBidi"/>
          <w:sz w:val="24"/>
          <w:szCs w:val="24"/>
        </w:rPr>
        <w:fldChar w:fldCharType="begin">
          <w:fldData xml:space="preserve">PEVuZE5vdGU+PENpdGU+PEF1dGhvcj5CasO2cmtsdW5kIMOFPC9BdXRob3I+PFllYXI+MjAxNjwv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EyNzctMTI4OTwv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</w:fldData>
        </w:fldChar>
      </w:r>
      <w:r w:rsidR="000E2BF9" w:rsidRPr="00CC2363">
        <w:rPr>
          <w:rFonts w:asciiTheme="minorBidi" w:hAnsiTheme="minorBidi"/>
          <w:sz w:val="24"/>
          <w:szCs w:val="24"/>
        </w:rPr>
        <w:instrText xml:space="preserve"> ADDIN EN.CITE.DATA </w:instrText>
      </w:r>
      <w:r w:rsidR="000E2BF9" w:rsidRPr="00CC2363">
        <w:rPr>
          <w:rFonts w:asciiTheme="minorBidi" w:hAnsiTheme="minorBidi"/>
          <w:sz w:val="24"/>
          <w:szCs w:val="24"/>
        </w:rPr>
      </w:r>
      <w:r w:rsidR="000E2BF9" w:rsidRPr="00CC2363">
        <w:rPr>
          <w:rFonts w:asciiTheme="minorBidi" w:hAnsiTheme="minorBidi"/>
          <w:sz w:val="24"/>
          <w:szCs w:val="24"/>
        </w:rPr>
        <w:fldChar w:fldCharType="end"/>
      </w:r>
      <w:r w:rsidR="0054685A" w:rsidRPr="00CC2363">
        <w:rPr>
          <w:rFonts w:asciiTheme="minorBidi" w:hAnsiTheme="minorBidi"/>
          <w:sz w:val="24"/>
          <w:szCs w:val="24"/>
        </w:rPr>
      </w:r>
      <w:r w:rsidR="0054685A" w:rsidRPr="00CC2363">
        <w:rPr>
          <w:rFonts w:asciiTheme="minorBidi" w:hAnsiTheme="minorBidi"/>
          <w:sz w:val="24"/>
          <w:szCs w:val="24"/>
        </w:rPr>
        <w:fldChar w:fldCharType="separate"/>
      </w:r>
      <w:r w:rsidR="0054685A" w:rsidRPr="00CC2363">
        <w:rPr>
          <w:rFonts w:asciiTheme="minorBidi" w:hAnsiTheme="minorBidi"/>
          <w:noProof/>
          <w:sz w:val="24"/>
          <w:szCs w:val="24"/>
        </w:rPr>
        <w:t>(4-7)</w:t>
      </w:r>
      <w:r w:rsidR="0054685A" w:rsidRPr="00CC2363">
        <w:rPr>
          <w:rFonts w:asciiTheme="minorBidi" w:hAnsiTheme="minorBidi"/>
          <w:sz w:val="24"/>
          <w:szCs w:val="24"/>
        </w:rPr>
        <w:fldChar w:fldCharType="end"/>
      </w:r>
      <w:r w:rsidR="00D0643D" w:rsidRPr="00CC2363">
        <w:rPr>
          <w:rFonts w:asciiTheme="minorBidi" w:hAnsiTheme="minorBidi"/>
          <w:sz w:val="24"/>
          <w:szCs w:val="24"/>
        </w:rPr>
        <w:t>, followed by a manual review process. Enrichment of these markers (</w:t>
      </w:r>
      <w:r w:rsidR="00C27556" w:rsidRPr="00CC2363">
        <w:rPr>
          <w:rFonts w:asciiTheme="minorBidi" w:hAnsiTheme="minorBidi"/>
          <w:sz w:val="24"/>
          <w:szCs w:val="24"/>
        </w:rPr>
        <w:t>e.g.,</w:t>
      </w:r>
      <w:r w:rsidR="00D0643D" w:rsidRPr="00CC2363">
        <w:rPr>
          <w:rFonts w:asciiTheme="minorBidi" w:hAnsiTheme="minorBidi"/>
          <w:sz w:val="24"/>
          <w:szCs w:val="24"/>
        </w:rPr>
        <w:t xml:space="preserve"> </w:t>
      </w:r>
      <w:r w:rsidR="00D0643D" w:rsidRPr="00CC2363">
        <w:rPr>
          <w:rFonts w:asciiTheme="minorBidi" w:hAnsiTheme="minorBidi"/>
          <w:i/>
          <w:iCs/>
          <w:sz w:val="24"/>
          <w:szCs w:val="24"/>
        </w:rPr>
        <w:t>EPCAM</w:t>
      </w:r>
      <w:r w:rsidR="00D0643D" w:rsidRPr="00CC2363">
        <w:rPr>
          <w:rFonts w:asciiTheme="minorBidi" w:hAnsiTheme="minorBidi"/>
          <w:sz w:val="24"/>
          <w:szCs w:val="24"/>
        </w:rPr>
        <w:t xml:space="preserve"> for epithelial cells; </w:t>
      </w:r>
      <w:r w:rsidR="00D0643D" w:rsidRPr="00CC2363">
        <w:rPr>
          <w:rFonts w:asciiTheme="minorBidi" w:hAnsiTheme="minorBidi"/>
          <w:i/>
          <w:iCs/>
          <w:sz w:val="24"/>
          <w:szCs w:val="24"/>
        </w:rPr>
        <w:t>PTPRC</w:t>
      </w:r>
      <w:r w:rsidR="00D0643D" w:rsidRPr="00CC2363">
        <w:rPr>
          <w:rFonts w:asciiTheme="minorBidi" w:hAnsiTheme="minorBidi"/>
          <w:sz w:val="24"/>
          <w:szCs w:val="24"/>
        </w:rPr>
        <w:t xml:space="preserve"> for immune cells; </w:t>
      </w:r>
      <w:r w:rsidR="00D0643D" w:rsidRPr="00CC2363">
        <w:rPr>
          <w:rFonts w:asciiTheme="minorBidi" w:hAnsiTheme="minorBidi"/>
          <w:i/>
          <w:iCs/>
          <w:sz w:val="24"/>
          <w:szCs w:val="24"/>
        </w:rPr>
        <w:t>CD3D/E</w:t>
      </w:r>
      <w:r w:rsidR="00D0643D" w:rsidRPr="00CC2363">
        <w:rPr>
          <w:rFonts w:asciiTheme="minorBidi" w:hAnsiTheme="minorBidi"/>
          <w:sz w:val="24"/>
          <w:szCs w:val="24"/>
        </w:rPr>
        <w:t xml:space="preserve"> for T cells; </w:t>
      </w:r>
      <w:r w:rsidR="00D0643D" w:rsidRPr="00CC2363">
        <w:rPr>
          <w:rFonts w:asciiTheme="minorBidi" w:hAnsiTheme="minorBidi"/>
          <w:i/>
          <w:iCs/>
          <w:sz w:val="24"/>
          <w:szCs w:val="24"/>
        </w:rPr>
        <w:t>CD8A/B</w:t>
      </w:r>
      <w:r w:rsidR="00D0643D" w:rsidRPr="00CC2363">
        <w:rPr>
          <w:rFonts w:asciiTheme="minorBidi" w:hAnsiTheme="minorBidi"/>
          <w:sz w:val="24"/>
          <w:szCs w:val="24"/>
        </w:rPr>
        <w:t xml:space="preserve"> for CD8 T cells, </w:t>
      </w:r>
      <w:r w:rsidR="00D0643D" w:rsidRPr="00CC2363">
        <w:rPr>
          <w:rFonts w:asciiTheme="minorBidi" w:hAnsiTheme="minorBidi"/>
          <w:i/>
          <w:iCs/>
          <w:sz w:val="24"/>
          <w:szCs w:val="24"/>
        </w:rPr>
        <w:t>CD4/CD40LG</w:t>
      </w:r>
      <w:r w:rsidR="00D0643D" w:rsidRPr="00CC2363">
        <w:rPr>
          <w:rFonts w:asciiTheme="minorBidi" w:hAnsiTheme="minorBidi"/>
          <w:sz w:val="24"/>
          <w:szCs w:val="24"/>
        </w:rPr>
        <w:t xml:space="preserve"> for CD4 T cells; </w:t>
      </w:r>
      <w:r w:rsidR="00D0643D" w:rsidRPr="00CC2363">
        <w:rPr>
          <w:rFonts w:asciiTheme="minorBidi" w:hAnsiTheme="minorBidi"/>
          <w:i/>
          <w:iCs/>
          <w:sz w:val="24"/>
          <w:szCs w:val="24"/>
        </w:rPr>
        <w:t>CD19/MS4A1/CD79A</w:t>
      </w:r>
      <w:r w:rsidR="00D0643D" w:rsidRPr="00CC2363">
        <w:rPr>
          <w:rFonts w:asciiTheme="minorBidi" w:hAnsiTheme="minorBidi"/>
          <w:sz w:val="24"/>
          <w:szCs w:val="24"/>
        </w:rPr>
        <w:t xml:space="preserve"> for B cells, </w:t>
      </w:r>
      <w:r w:rsidR="00D0643D" w:rsidRPr="00CC2363">
        <w:rPr>
          <w:rFonts w:asciiTheme="minorBidi" w:hAnsiTheme="minorBidi"/>
          <w:i/>
          <w:iCs/>
          <w:sz w:val="24"/>
          <w:szCs w:val="24"/>
        </w:rPr>
        <w:t>COL1A1/COL1A2</w:t>
      </w:r>
      <w:r w:rsidR="00D0643D" w:rsidRPr="00CC2363">
        <w:rPr>
          <w:rFonts w:asciiTheme="minorBidi" w:hAnsiTheme="minorBidi"/>
          <w:sz w:val="24"/>
          <w:szCs w:val="24"/>
        </w:rPr>
        <w:t xml:space="preserve"> for fibroblasts) was considered a strong indication of the clusters representing the corresponding cell types. </w:t>
      </w:r>
      <w:r w:rsidR="000E2BF9" w:rsidRPr="00CC2363">
        <w:rPr>
          <w:rFonts w:asciiTheme="minorBidi" w:hAnsiTheme="minorBidi"/>
          <w:sz w:val="24"/>
          <w:szCs w:val="24"/>
        </w:rPr>
        <w:t>T</w:t>
      </w:r>
      <w:r w:rsidR="00357B8E" w:rsidRPr="00CC2363">
        <w:rPr>
          <w:rFonts w:asciiTheme="minorBidi" w:hAnsiTheme="minorBidi"/>
          <w:sz w:val="24"/>
          <w:szCs w:val="24"/>
        </w:rPr>
        <w:t xml:space="preserve">op-ranked DEGs and the enrichment of canonical marker genes </w:t>
      </w:r>
      <w:r w:rsidR="00D0643D" w:rsidRPr="00CC2363">
        <w:rPr>
          <w:rFonts w:asciiTheme="minorBidi" w:hAnsiTheme="minorBidi"/>
          <w:sz w:val="24"/>
          <w:szCs w:val="24"/>
        </w:rPr>
        <w:t xml:space="preserve">were </w:t>
      </w:r>
      <w:r w:rsidR="00357B8E" w:rsidRPr="00CC2363">
        <w:rPr>
          <w:rFonts w:asciiTheme="minorBidi" w:hAnsiTheme="minorBidi"/>
          <w:sz w:val="24"/>
          <w:szCs w:val="24"/>
        </w:rPr>
        <w:t xml:space="preserve">integrated with global cluster distribution </w:t>
      </w:r>
      <w:r w:rsidR="00D0643D" w:rsidRPr="00CC2363">
        <w:rPr>
          <w:rFonts w:asciiTheme="minorBidi" w:hAnsiTheme="minorBidi"/>
          <w:sz w:val="24"/>
          <w:szCs w:val="24"/>
        </w:rPr>
        <w:t xml:space="preserve">to infer major cell types </w:t>
      </w:r>
      <w:r w:rsidR="00357B8E" w:rsidRPr="00CC2363">
        <w:rPr>
          <w:rFonts w:asciiTheme="minorBidi" w:hAnsiTheme="minorBidi"/>
          <w:sz w:val="24"/>
          <w:szCs w:val="24"/>
        </w:rPr>
        <w:t>and cellular states</w:t>
      </w:r>
      <w:r w:rsidR="00D0643D" w:rsidRPr="00CC2363">
        <w:rPr>
          <w:rFonts w:asciiTheme="minorBidi" w:hAnsiTheme="minorBidi"/>
          <w:sz w:val="24"/>
          <w:szCs w:val="24"/>
        </w:rPr>
        <w:t xml:space="preserve">, as previously described </w:t>
      </w:r>
      <w:r w:rsidR="0054685A" w:rsidRPr="00CC2363">
        <w:rPr>
          <w:rFonts w:asciiTheme="minorBidi" w:hAnsiTheme="minorBidi"/>
          <w:sz w:val="24"/>
          <w:szCs w:val="24"/>
        </w:rPr>
        <w:fldChar w:fldCharType="begin">
          <w:fldData xml:space="preserve">PEVuZE5vdGU+PENpdGU+PEF1dGhvcj5WaWxsYW5pPC9BdXRob3I+PFllYXI+MjAxNzwvWWVhcj48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OTk4LTEwMTMuZTIwPC9wYWdlcz48dm9sdW1lPjE3NTwvdm9sdW1lPjxudW1iZXI+NDwvbnVt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</w:fldData>
        </w:fldChar>
      </w:r>
      <w:r w:rsidR="00963102" w:rsidRPr="00CC2363">
        <w:rPr>
          <w:rFonts w:asciiTheme="minorBidi" w:hAnsiTheme="minorBidi"/>
          <w:sz w:val="24"/>
          <w:szCs w:val="24"/>
        </w:rPr>
        <w:instrText xml:space="preserve"> ADDIN EN.CITE </w:instrText>
      </w:r>
      <w:r w:rsidR="00963102" w:rsidRPr="00CC2363">
        <w:rPr>
          <w:rFonts w:asciiTheme="minorBidi" w:hAnsiTheme="minorBidi"/>
          <w:sz w:val="24"/>
          <w:szCs w:val="24"/>
        </w:rPr>
        <w:fldChar w:fldCharType="begin">
          <w:fldData xml:space="preserve">PEVuZE5vdGU+PENpdGU+PEF1dGhvcj5WaWxsYW5pPC9BdXRob3I+PFllYXI+MjAxNzwvWWVhcj48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OTk4LTEwMTMuZTIwPC9wYWdlcz48dm9sdW1lPjE3NTwvdm9sdW1lPjxudW1iZXI+NDwvbnVt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</w:fldData>
        </w:fldChar>
      </w:r>
      <w:r w:rsidR="00963102" w:rsidRPr="00CC2363">
        <w:rPr>
          <w:rFonts w:asciiTheme="minorBidi" w:hAnsiTheme="minorBidi"/>
          <w:sz w:val="24"/>
          <w:szCs w:val="24"/>
        </w:rPr>
        <w:instrText xml:space="preserve"> ADDIN EN.CITE.DATA </w:instrText>
      </w:r>
      <w:r w:rsidR="00963102" w:rsidRPr="00CC2363">
        <w:rPr>
          <w:rFonts w:asciiTheme="minorBidi" w:hAnsiTheme="minorBidi"/>
          <w:sz w:val="24"/>
          <w:szCs w:val="24"/>
        </w:rPr>
      </w:r>
      <w:r w:rsidR="00963102" w:rsidRPr="00CC2363">
        <w:rPr>
          <w:rFonts w:asciiTheme="minorBidi" w:hAnsiTheme="minorBidi"/>
          <w:sz w:val="24"/>
          <w:szCs w:val="24"/>
        </w:rPr>
        <w:fldChar w:fldCharType="end"/>
      </w:r>
      <w:r w:rsidR="0054685A" w:rsidRPr="00CC2363">
        <w:rPr>
          <w:rFonts w:asciiTheme="minorBidi" w:hAnsiTheme="minorBidi"/>
          <w:sz w:val="24"/>
          <w:szCs w:val="24"/>
        </w:rPr>
      </w:r>
      <w:r w:rsidR="0054685A" w:rsidRPr="00CC2363">
        <w:rPr>
          <w:rFonts w:asciiTheme="minorBidi" w:hAnsiTheme="minorBidi"/>
          <w:sz w:val="24"/>
          <w:szCs w:val="24"/>
        </w:rPr>
        <w:fldChar w:fldCharType="separate"/>
      </w:r>
      <w:r w:rsidR="00963102" w:rsidRPr="00CC2363">
        <w:rPr>
          <w:rFonts w:asciiTheme="minorBidi" w:hAnsiTheme="minorBidi"/>
          <w:noProof/>
          <w:sz w:val="24"/>
          <w:szCs w:val="24"/>
        </w:rPr>
        <w:t>(8,9)</w:t>
      </w:r>
      <w:r w:rsidR="0054685A" w:rsidRPr="00CC2363">
        <w:rPr>
          <w:rFonts w:asciiTheme="minorBidi" w:hAnsiTheme="minorBidi"/>
          <w:sz w:val="24"/>
          <w:szCs w:val="24"/>
        </w:rPr>
        <w:fldChar w:fldCharType="end"/>
      </w:r>
      <w:r w:rsidR="00D0643D" w:rsidRPr="00CC2363">
        <w:rPr>
          <w:rFonts w:asciiTheme="minorBidi" w:hAnsiTheme="minorBidi"/>
          <w:sz w:val="24"/>
          <w:szCs w:val="24"/>
        </w:rPr>
        <w:t xml:space="preserve">. Cell cycle stage was computationally assigned for each individual cell by the function </w:t>
      </w:r>
      <w:proofErr w:type="spellStart"/>
      <w:r w:rsidR="00D0643D" w:rsidRPr="00CC2363">
        <w:rPr>
          <w:rFonts w:asciiTheme="minorBidi" w:hAnsiTheme="minorBidi"/>
          <w:i/>
          <w:iCs/>
          <w:sz w:val="24"/>
          <w:szCs w:val="24"/>
        </w:rPr>
        <w:t>CellCycleScoring</w:t>
      </w:r>
      <w:proofErr w:type="spellEnd"/>
      <w:r w:rsidR="00D0643D" w:rsidRPr="00CC2363">
        <w:rPr>
          <w:rFonts w:asciiTheme="minorBidi" w:hAnsiTheme="minorBidi"/>
          <w:sz w:val="24"/>
          <w:szCs w:val="24"/>
        </w:rPr>
        <w:t xml:space="preserve"> that is implemented in Seurat. Cell cycle stage was inferred based on expression profile</w:t>
      </w:r>
      <w:r w:rsidR="008F1236" w:rsidRPr="00CC2363">
        <w:rPr>
          <w:rFonts w:asciiTheme="minorBidi" w:hAnsiTheme="minorBidi"/>
          <w:sz w:val="24"/>
          <w:szCs w:val="24"/>
        </w:rPr>
        <w:t>s</w:t>
      </w:r>
      <w:r w:rsidR="00D0643D" w:rsidRPr="00CC2363">
        <w:rPr>
          <w:rFonts w:asciiTheme="minorBidi" w:hAnsiTheme="minorBidi"/>
          <w:sz w:val="24"/>
          <w:szCs w:val="24"/>
        </w:rPr>
        <w:t xml:space="preserve"> of the cell cycle related signature genes, as previously described </w:t>
      </w:r>
      <w:r w:rsidR="0054685A" w:rsidRPr="00CC2363">
        <w:rPr>
          <w:rFonts w:asciiTheme="minorBidi" w:hAnsiTheme="minorBidi"/>
          <w:sz w:val="24"/>
          <w:szCs w:val="24"/>
        </w:rPr>
        <w:fldChar w:fldCharType="begin">
          <w:fldData xml:space="preserve">PEVuZE5vdGU+PENpdGU+PEF1dGhvcj5KZXJieS1Bcm5vbjwvQXV0aG9yPjxZZWFyPjIwMTg8L1ll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</w:fldData>
        </w:fldChar>
      </w:r>
      <w:r w:rsidR="00963102" w:rsidRPr="00CC2363">
        <w:rPr>
          <w:rFonts w:asciiTheme="minorBidi" w:hAnsiTheme="minorBidi"/>
          <w:sz w:val="24"/>
          <w:szCs w:val="24"/>
        </w:rPr>
        <w:instrText xml:space="preserve"> ADDIN EN.CITE </w:instrText>
      </w:r>
      <w:r w:rsidR="00963102" w:rsidRPr="00CC2363">
        <w:rPr>
          <w:rFonts w:asciiTheme="minorBidi" w:hAnsiTheme="minorBidi"/>
          <w:sz w:val="24"/>
          <w:szCs w:val="24"/>
        </w:rPr>
        <w:fldChar w:fldCharType="begin">
          <w:fldData xml:space="preserve">PEVuZE5vdGU+PENpdGU+PEF1dGhvcj5KZXJieS1Bcm5vbjwvQXV0aG9yPjxZZWFyPjIwMTg8L1ll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</w:fldData>
        </w:fldChar>
      </w:r>
      <w:r w:rsidR="00963102" w:rsidRPr="00CC2363">
        <w:rPr>
          <w:rFonts w:asciiTheme="minorBidi" w:hAnsiTheme="minorBidi"/>
          <w:sz w:val="24"/>
          <w:szCs w:val="24"/>
        </w:rPr>
        <w:instrText xml:space="preserve"> ADDIN EN.CITE.DATA </w:instrText>
      </w:r>
      <w:r w:rsidR="00963102" w:rsidRPr="00CC2363">
        <w:rPr>
          <w:rFonts w:asciiTheme="minorBidi" w:hAnsiTheme="minorBidi"/>
          <w:sz w:val="24"/>
          <w:szCs w:val="24"/>
        </w:rPr>
      </w:r>
      <w:r w:rsidR="00963102" w:rsidRPr="00CC2363">
        <w:rPr>
          <w:rFonts w:asciiTheme="minorBidi" w:hAnsiTheme="minorBidi"/>
          <w:sz w:val="24"/>
          <w:szCs w:val="24"/>
        </w:rPr>
        <w:fldChar w:fldCharType="end"/>
      </w:r>
      <w:r w:rsidR="0054685A" w:rsidRPr="00CC2363">
        <w:rPr>
          <w:rFonts w:asciiTheme="minorBidi" w:hAnsiTheme="minorBidi"/>
          <w:sz w:val="24"/>
          <w:szCs w:val="24"/>
        </w:rPr>
      </w:r>
      <w:r w:rsidR="0054685A" w:rsidRPr="00CC2363">
        <w:rPr>
          <w:rFonts w:asciiTheme="minorBidi" w:hAnsiTheme="minorBidi"/>
          <w:sz w:val="24"/>
          <w:szCs w:val="24"/>
        </w:rPr>
        <w:fldChar w:fldCharType="separate"/>
      </w:r>
      <w:r w:rsidR="00963102" w:rsidRPr="00CC2363">
        <w:rPr>
          <w:rFonts w:asciiTheme="minorBidi" w:hAnsiTheme="minorBidi"/>
          <w:noProof/>
          <w:sz w:val="24"/>
          <w:szCs w:val="24"/>
        </w:rPr>
        <w:t>(10)</w:t>
      </w:r>
      <w:r w:rsidR="0054685A" w:rsidRPr="00CC2363">
        <w:rPr>
          <w:rFonts w:asciiTheme="minorBidi" w:hAnsiTheme="minorBidi"/>
          <w:sz w:val="24"/>
          <w:szCs w:val="24"/>
        </w:rPr>
        <w:fldChar w:fldCharType="end"/>
      </w:r>
      <w:r w:rsidR="00D0643D" w:rsidRPr="00CC2363">
        <w:rPr>
          <w:rFonts w:asciiTheme="minorBidi" w:hAnsiTheme="minorBidi"/>
          <w:sz w:val="24"/>
          <w:szCs w:val="24"/>
        </w:rPr>
        <w:t>.</w:t>
      </w:r>
      <w:r w:rsidR="00606CDD" w:rsidRPr="00CC2363">
        <w:rPr>
          <w:rFonts w:asciiTheme="minorBidi" w:hAnsiTheme="minorBidi"/>
          <w:sz w:val="24"/>
          <w:szCs w:val="24"/>
        </w:rPr>
        <w:t xml:space="preserve"> </w:t>
      </w:r>
      <w:r w:rsidR="00606CDD" w:rsidRPr="00CC2363">
        <w:rPr>
          <w:rFonts w:asciiTheme="minorBidi" w:hAnsiTheme="minorBidi"/>
          <w:color w:val="000000" w:themeColor="text1"/>
          <w:sz w:val="24"/>
          <w:szCs w:val="24"/>
        </w:rPr>
        <w:t>For transcriptional signature analysis, single-sample GSVA (</w:t>
      </w:r>
      <w:proofErr w:type="spellStart"/>
      <w:r w:rsidR="00606CDD" w:rsidRPr="00CC2363">
        <w:rPr>
          <w:rFonts w:asciiTheme="minorBidi" w:hAnsiTheme="minorBidi"/>
          <w:color w:val="000000" w:themeColor="text1"/>
          <w:sz w:val="24"/>
          <w:szCs w:val="24"/>
        </w:rPr>
        <w:t>ssGSVA</w:t>
      </w:r>
      <w:proofErr w:type="spellEnd"/>
      <w:r w:rsidR="00606CDD" w:rsidRPr="00CC2363">
        <w:rPr>
          <w:rFonts w:asciiTheme="minorBidi" w:hAnsiTheme="minorBidi"/>
          <w:color w:val="000000" w:themeColor="text1"/>
          <w:sz w:val="24"/>
          <w:szCs w:val="24"/>
        </w:rPr>
        <w:t xml:space="preserve">) was applied to the scRNA-seq data and pathway scores were calculated for each cell using </w:t>
      </w:r>
      <w:proofErr w:type="spellStart"/>
      <w:r w:rsidR="00606CDD" w:rsidRPr="00CC2363">
        <w:rPr>
          <w:rFonts w:asciiTheme="minorBidi" w:hAnsiTheme="minorBidi"/>
          <w:i/>
          <w:iCs/>
          <w:color w:val="000000" w:themeColor="text1"/>
          <w:sz w:val="24"/>
          <w:szCs w:val="24"/>
        </w:rPr>
        <w:t>gsva</w:t>
      </w:r>
      <w:proofErr w:type="spellEnd"/>
      <w:r w:rsidR="00606CDD" w:rsidRPr="00CC2363">
        <w:rPr>
          <w:rFonts w:asciiTheme="minorBidi" w:hAnsiTheme="minorBidi"/>
          <w:color w:val="000000" w:themeColor="text1"/>
          <w:sz w:val="24"/>
          <w:szCs w:val="24"/>
        </w:rPr>
        <w:t xml:space="preserve"> function in GSVA software package </w:t>
      </w:r>
      <w:r w:rsidR="00606CDD" w:rsidRPr="00CC2363">
        <w:rPr>
          <w:rFonts w:asciiTheme="minorBidi" w:hAnsiTheme="minorBidi"/>
          <w:color w:val="000000" w:themeColor="text1"/>
          <w:sz w:val="24"/>
          <w:szCs w:val="24"/>
        </w:rPr>
        <w:fldChar w:fldCharType="begin"/>
      </w:r>
      <w:r w:rsidR="00963102" w:rsidRPr="00CC2363">
        <w:rPr>
          <w:rFonts w:asciiTheme="minorBidi" w:hAnsiTheme="minorBidi"/>
          <w:color w:val="000000" w:themeColor="text1"/>
          <w:sz w:val="24"/>
          <w:szCs w:val="24"/>
        </w:rPr>
        <w:instrText xml:space="preserve"> ADDIN EN.CITE &lt;EndNote&gt;&lt;Cite&gt;&lt;Author&gt;Hänzelmann&lt;/Author&gt;&lt;Year&gt;2013&lt;/Year&gt;&lt;RecNum&gt;176&lt;/RecNum&gt;&lt;DisplayText&gt;(11)&lt;/DisplayText&gt;&lt;record&gt;&lt;rec-number&gt;176&lt;/rec-number&gt;&lt;foreign-keys&gt;&lt;key app="EN" db-id="0rv9twd97tf2e1evrtzv02a5d90vvrtv0s2p" timestamp="1598923199"&gt;176&lt;/key&gt;&lt;/foreign-keys&gt;&lt;ref-type name="Journal Article"&gt;17&lt;/ref-type&gt;&lt;contributors&gt;&lt;authors&gt;&lt;author&gt;Hänzelmann, Sonja&lt;/author&gt;&lt;author&gt;Castelo, Robert&lt;/author&gt;&lt;author&gt;Guinney, Justin&lt;/author&gt;&lt;/authors&gt;&lt;/contributors&gt;&lt;titles&gt;&lt;title&gt;GSVA: gene set variation analysis for microarray and RNA-Seq data&lt;/title&gt;&lt;secondary-title&gt;BMC Bioinformatics&lt;/secondary-title&gt;&lt;/titles&gt;&lt;pages&gt;7&lt;/pages&gt;&lt;volume&gt;14&lt;/volume&gt;&lt;number&gt;1&lt;/number&gt;&lt;dates&gt;&lt;year&gt;2013&lt;/year&gt;&lt;pub-dates&gt;&lt;date&gt;2013/01/16&lt;/date&gt;&lt;/pub-dates&gt;&lt;/dates&gt;&lt;isbn&gt;1471-2105&lt;/isbn&gt;&lt;urls&gt;&lt;related-urls&gt;&lt;url&gt;https://doi.org/10.1186/1471-2105-14-7&lt;/url&gt;&lt;/related-urls&gt;&lt;/urls&gt;&lt;electronic-resource-num&gt;10.1186/1471-2105-14-7&lt;/electronic-resource-num&gt;&lt;/record&gt;&lt;/Cite&gt;&lt;/EndNote&gt;</w:instrText>
      </w:r>
      <w:r w:rsidR="00606CDD" w:rsidRPr="00CC2363">
        <w:rPr>
          <w:rFonts w:asciiTheme="minorBidi" w:hAnsiTheme="minorBidi"/>
          <w:color w:val="000000" w:themeColor="text1"/>
          <w:sz w:val="24"/>
          <w:szCs w:val="24"/>
        </w:rPr>
        <w:fldChar w:fldCharType="separate"/>
      </w:r>
      <w:r w:rsidR="00963102" w:rsidRPr="00CC2363">
        <w:rPr>
          <w:rFonts w:asciiTheme="minorBidi" w:hAnsiTheme="minorBidi"/>
          <w:noProof/>
          <w:color w:val="000000" w:themeColor="text1"/>
          <w:sz w:val="24"/>
          <w:szCs w:val="24"/>
        </w:rPr>
        <w:t>(11)</w:t>
      </w:r>
      <w:r w:rsidR="00606CDD" w:rsidRPr="00CC2363">
        <w:rPr>
          <w:rFonts w:asciiTheme="minorBidi" w:hAnsiTheme="minorBidi"/>
          <w:color w:val="000000" w:themeColor="text1"/>
          <w:sz w:val="24"/>
          <w:szCs w:val="24"/>
        </w:rPr>
        <w:fldChar w:fldCharType="end"/>
      </w:r>
      <w:r w:rsidR="00606CDD" w:rsidRPr="00CC2363">
        <w:rPr>
          <w:rFonts w:asciiTheme="minorBidi" w:hAnsiTheme="minorBidi"/>
          <w:color w:val="000000" w:themeColor="text1"/>
          <w:sz w:val="24"/>
          <w:szCs w:val="24"/>
        </w:rPr>
        <w:t>.</w:t>
      </w:r>
    </w:p>
    <w:p w14:paraId="7AE4FD68" w14:textId="77777777" w:rsidR="008919C9" w:rsidRPr="00CC2363" w:rsidRDefault="008919C9" w:rsidP="0004406D">
      <w:pPr>
        <w:spacing w:after="0" w:line="360" w:lineRule="auto"/>
        <w:rPr>
          <w:rFonts w:asciiTheme="minorBidi" w:hAnsiTheme="minorBidi"/>
          <w:sz w:val="24"/>
          <w:szCs w:val="24"/>
        </w:rPr>
      </w:pPr>
    </w:p>
    <w:p w14:paraId="3DDA7ED6" w14:textId="4006DD62" w:rsidR="008919C9" w:rsidRPr="00CC2363" w:rsidRDefault="008F1236" w:rsidP="0004406D">
      <w:pPr>
        <w:spacing w:after="0" w:line="360" w:lineRule="auto"/>
        <w:rPr>
          <w:rFonts w:asciiTheme="minorBidi" w:hAnsiTheme="minorBidi"/>
          <w:b/>
          <w:iCs/>
          <w:sz w:val="24"/>
          <w:szCs w:val="24"/>
        </w:rPr>
      </w:pPr>
      <w:r w:rsidRPr="00CC2363">
        <w:rPr>
          <w:rFonts w:asciiTheme="minorBidi" w:hAnsiTheme="minorBidi"/>
          <w:b/>
          <w:iCs/>
          <w:sz w:val="24"/>
          <w:szCs w:val="24"/>
        </w:rPr>
        <w:t>Analysis of clustering robustness</w:t>
      </w:r>
    </w:p>
    <w:p w14:paraId="48C18BE8" w14:textId="6065FCE1" w:rsidR="003A3CD2" w:rsidRPr="00CC2363" w:rsidRDefault="008919C9" w:rsidP="0004406D">
      <w:pPr>
        <w:spacing w:after="0" w:line="360" w:lineRule="auto"/>
        <w:rPr>
          <w:rFonts w:asciiTheme="minorBidi" w:hAnsiTheme="minorBidi"/>
          <w:iCs/>
          <w:sz w:val="24"/>
          <w:szCs w:val="24"/>
        </w:rPr>
      </w:pPr>
      <w:r w:rsidRPr="00CC2363">
        <w:rPr>
          <w:rFonts w:asciiTheme="minorBidi" w:hAnsiTheme="minorBidi"/>
          <w:iCs/>
          <w:sz w:val="24"/>
          <w:szCs w:val="24"/>
        </w:rPr>
        <w:t xml:space="preserve">Multiple methods were applied to assess the robustness of the clustering results in this study. </w:t>
      </w:r>
      <w:r w:rsidR="00492AED" w:rsidRPr="00CC2363">
        <w:rPr>
          <w:rFonts w:asciiTheme="minorBidi" w:hAnsiTheme="minorBidi"/>
          <w:iCs/>
          <w:sz w:val="24"/>
          <w:szCs w:val="24"/>
        </w:rPr>
        <w:t xml:space="preserve">In addition to Harmony, reciprocal PCA (rPCA) </w:t>
      </w:r>
      <w:r w:rsidR="003C2146" w:rsidRPr="00CC2363">
        <w:rPr>
          <w:rFonts w:asciiTheme="minorBidi" w:hAnsiTheme="minorBidi"/>
          <w:iCs/>
          <w:sz w:val="24"/>
          <w:szCs w:val="24"/>
        </w:rPr>
        <w:fldChar w:fldCharType="begin">
          <w:fldData xml:space="preserve">PEVuZE5vdGU+PENpdGU+PEF1dGhvcj5TdHVhcnQ8L0F1dGhvcj48WWVhcj4yMDE5PC9ZZWFyPjxS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</w:fldData>
        </w:fldChar>
      </w:r>
      <w:r w:rsidR="00963102" w:rsidRPr="00CC2363">
        <w:rPr>
          <w:rFonts w:asciiTheme="minorBidi" w:hAnsiTheme="minorBidi"/>
          <w:iCs/>
          <w:sz w:val="24"/>
          <w:szCs w:val="24"/>
        </w:rPr>
        <w:instrText xml:space="preserve"> ADDIN EN.CITE </w:instrText>
      </w:r>
      <w:r w:rsidR="00963102" w:rsidRPr="00CC2363">
        <w:rPr>
          <w:rFonts w:asciiTheme="minorBidi" w:hAnsiTheme="minorBidi"/>
          <w:iCs/>
          <w:sz w:val="24"/>
          <w:szCs w:val="24"/>
        </w:rPr>
        <w:fldChar w:fldCharType="begin">
          <w:fldData xml:space="preserve">PEVuZE5vdGU+PENpdGU+PEF1dGhvcj5TdHVhcnQ8L0F1dGhvcj48WWVhcj4yMDE5PC9ZZWFyPjxS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</w:fldData>
        </w:fldChar>
      </w:r>
      <w:r w:rsidR="00963102" w:rsidRPr="00CC2363">
        <w:rPr>
          <w:rFonts w:asciiTheme="minorBidi" w:hAnsiTheme="minorBidi"/>
          <w:iCs/>
          <w:sz w:val="24"/>
          <w:szCs w:val="24"/>
        </w:rPr>
        <w:instrText xml:space="preserve"> ADDIN EN.CITE.DATA </w:instrText>
      </w:r>
      <w:r w:rsidR="00963102" w:rsidRPr="00CC2363">
        <w:rPr>
          <w:rFonts w:asciiTheme="minorBidi" w:hAnsiTheme="minorBidi"/>
          <w:iCs/>
          <w:sz w:val="24"/>
          <w:szCs w:val="24"/>
        </w:rPr>
      </w:r>
      <w:r w:rsidR="00963102" w:rsidRPr="00CC2363">
        <w:rPr>
          <w:rFonts w:asciiTheme="minorBidi" w:hAnsiTheme="minorBidi"/>
          <w:iCs/>
          <w:sz w:val="24"/>
          <w:szCs w:val="24"/>
        </w:rPr>
        <w:fldChar w:fldCharType="end"/>
      </w:r>
      <w:r w:rsidR="003C2146" w:rsidRPr="00CC2363">
        <w:rPr>
          <w:rFonts w:asciiTheme="minorBidi" w:hAnsiTheme="minorBidi"/>
          <w:iCs/>
          <w:sz w:val="24"/>
          <w:szCs w:val="24"/>
        </w:rPr>
      </w:r>
      <w:r w:rsidR="003C2146" w:rsidRPr="00CC2363">
        <w:rPr>
          <w:rFonts w:asciiTheme="minorBidi" w:hAnsiTheme="minorBidi"/>
          <w:iCs/>
          <w:sz w:val="24"/>
          <w:szCs w:val="24"/>
        </w:rPr>
        <w:fldChar w:fldCharType="separate"/>
      </w:r>
      <w:r w:rsidR="00963102" w:rsidRPr="00CC2363">
        <w:rPr>
          <w:rFonts w:asciiTheme="minorBidi" w:hAnsiTheme="minorBidi"/>
          <w:iCs/>
          <w:noProof/>
          <w:sz w:val="24"/>
          <w:szCs w:val="24"/>
        </w:rPr>
        <w:t>(12)</w:t>
      </w:r>
      <w:r w:rsidR="003C2146" w:rsidRPr="00CC2363">
        <w:rPr>
          <w:rFonts w:asciiTheme="minorBidi" w:hAnsiTheme="minorBidi"/>
          <w:iCs/>
          <w:sz w:val="24"/>
          <w:szCs w:val="24"/>
        </w:rPr>
        <w:fldChar w:fldCharType="end"/>
      </w:r>
      <w:r w:rsidR="00D73B65" w:rsidRPr="00CC2363">
        <w:rPr>
          <w:rFonts w:asciiTheme="minorBidi" w:hAnsiTheme="minorBidi"/>
          <w:iCs/>
          <w:sz w:val="24"/>
          <w:szCs w:val="24"/>
        </w:rPr>
        <w:t xml:space="preserve"> </w:t>
      </w:r>
      <w:r w:rsidR="00492AED" w:rsidRPr="00CC2363">
        <w:rPr>
          <w:rFonts w:asciiTheme="minorBidi" w:hAnsiTheme="minorBidi"/>
          <w:iCs/>
          <w:sz w:val="24"/>
          <w:szCs w:val="24"/>
        </w:rPr>
        <w:t xml:space="preserve">was used as an independent integration method to cluster and </w:t>
      </w:r>
      <w:proofErr w:type="spellStart"/>
      <w:r w:rsidR="009F1F4F" w:rsidRPr="00CC2363">
        <w:rPr>
          <w:rFonts w:asciiTheme="minorBidi" w:hAnsiTheme="minorBidi"/>
          <w:iCs/>
          <w:sz w:val="24"/>
          <w:szCs w:val="24"/>
        </w:rPr>
        <w:t>sub</w:t>
      </w:r>
      <w:r w:rsidR="00492AED" w:rsidRPr="00CC2363">
        <w:rPr>
          <w:rFonts w:asciiTheme="minorBidi" w:hAnsiTheme="minorBidi"/>
          <w:iCs/>
          <w:sz w:val="24"/>
          <w:szCs w:val="24"/>
        </w:rPr>
        <w:t>cluster</w:t>
      </w:r>
      <w:proofErr w:type="spellEnd"/>
      <w:r w:rsidR="00492AED" w:rsidRPr="00CC2363">
        <w:rPr>
          <w:rFonts w:asciiTheme="minorBidi" w:hAnsiTheme="minorBidi"/>
          <w:iCs/>
          <w:sz w:val="24"/>
          <w:szCs w:val="24"/>
        </w:rPr>
        <w:t xml:space="preserve"> multiple cellular subsets</w:t>
      </w:r>
      <w:r w:rsidRPr="00CC2363">
        <w:rPr>
          <w:rFonts w:asciiTheme="minorBidi" w:hAnsiTheme="minorBidi"/>
          <w:iCs/>
          <w:sz w:val="24"/>
          <w:szCs w:val="24"/>
        </w:rPr>
        <w:t>. Cluster</w:t>
      </w:r>
      <w:r w:rsidR="00E06A38" w:rsidRPr="00CC2363">
        <w:rPr>
          <w:rFonts w:asciiTheme="minorBidi" w:hAnsiTheme="minorBidi"/>
          <w:iCs/>
          <w:sz w:val="24"/>
          <w:szCs w:val="24"/>
        </w:rPr>
        <w:t xml:space="preserve">ing consistency </w:t>
      </w:r>
      <w:r w:rsidRPr="00CC2363">
        <w:rPr>
          <w:rFonts w:asciiTheme="minorBidi" w:hAnsiTheme="minorBidi"/>
          <w:iCs/>
          <w:sz w:val="24"/>
          <w:szCs w:val="24"/>
        </w:rPr>
        <w:t xml:space="preserve">was </w:t>
      </w:r>
      <w:r w:rsidR="00E06A38" w:rsidRPr="00CC2363">
        <w:rPr>
          <w:rFonts w:asciiTheme="minorBidi" w:hAnsiTheme="minorBidi"/>
          <w:iCs/>
          <w:sz w:val="24"/>
          <w:szCs w:val="24"/>
        </w:rPr>
        <w:t xml:space="preserve">quantified by calculating the </w:t>
      </w:r>
      <w:r w:rsidR="00492AED" w:rsidRPr="00CC2363">
        <w:rPr>
          <w:rFonts w:asciiTheme="minorBidi" w:hAnsiTheme="minorBidi"/>
          <w:iCs/>
          <w:sz w:val="24"/>
          <w:szCs w:val="24"/>
        </w:rPr>
        <w:t xml:space="preserve">Jaccard index as a measure of the </w:t>
      </w:r>
      <w:r w:rsidR="00E06A38" w:rsidRPr="00CC2363">
        <w:rPr>
          <w:rFonts w:asciiTheme="minorBidi" w:hAnsiTheme="minorBidi"/>
          <w:iCs/>
          <w:sz w:val="24"/>
          <w:szCs w:val="24"/>
        </w:rPr>
        <w:t>overlap</w:t>
      </w:r>
      <w:r w:rsidRPr="00CC2363">
        <w:rPr>
          <w:rFonts w:asciiTheme="minorBidi" w:hAnsiTheme="minorBidi"/>
          <w:iCs/>
          <w:sz w:val="24"/>
          <w:szCs w:val="24"/>
        </w:rPr>
        <w:t xml:space="preserve"> </w:t>
      </w:r>
      <w:r w:rsidR="00E06A38" w:rsidRPr="00CC2363">
        <w:rPr>
          <w:rFonts w:asciiTheme="minorBidi" w:hAnsiTheme="minorBidi"/>
          <w:iCs/>
          <w:sz w:val="24"/>
          <w:szCs w:val="24"/>
        </w:rPr>
        <w:t xml:space="preserve">between the </w:t>
      </w:r>
      <w:r w:rsidR="00492AED" w:rsidRPr="00CC2363">
        <w:rPr>
          <w:rFonts w:asciiTheme="minorBidi" w:hAnsiTheme="minorBidi"/>
          <w:iCs/>
          <w:sz w:val="24"/>
          <w:szCs w:val="24"/>
        </w:rPr>
        <w:t xml:space="preserve">results obtained with </w:t>
      </w:r>
      <w:r w:rsidR="00E06A38" w:rsidRPr="00CC2363">
        <w:rPr>
          <w:rFonts w:asciiTheme="minorBidi" w:hAnsiTheme="minorBidi"/>
          <w:iCs/>
          <w:sz w:val="24"/>
          <w:szCs w:val="24"/>
        </w:rPr>
        <w:t xml:space="preserve">Harmony and </w:t>
      </w:r>
      <w:r w:rsidR="00492AED" w:rsidRPr="00CC2363">
        <w:rPr>
          <w:rFonts w:asciiTheme="minorBidi" w:hAnsiTheme="minorBidi"/>
          <w:iCs/>
          <w:sz w:val="24"/>
          <w:szCs w:val="24"/>
        </w:rPr>
        <w:t xml:space="preserve">those obtained with </w:t>
      </w:r>
      <w:r w:rsidR="00E06A38" w:rsidRPr="00CC2363">
        <w:rPr>
          <w:rFonts w:asciiTheme="minorBidi" w:hAnsiTheme="minorBidi"/>
          <w:iCs/>
          <w:sz w:val="24"/>
          <w:szCs w:val="24"/>
        </w:rPr>
        <w:t>rPCA</w:t>
      </w:r>
      <w:r w:rsidRPr="00CC2363">
        <w:rPr>
          <w:rFonts w:asciiTheme="minorBidi" w:hAnsiTheme="minorBidi"/>
          <w:iCs/>
          <w:sz w:val="24"/>
          <w:szCs w:val="24"/>
        </w:rPr>
        <w:t xml:space="preserve">. </w:t>
      </w:r>
      <w:r w:rsidR="00F22CEF" w:rsidRPr="00CC2363">
        <w:rPr>
          <w:rFonts w:asciiTheme="minorBidi" w:hAnsiTheme="minorBidi"/>
          <w:iCs/>
          <w:sz w:val="24"/>
          <w:szCs w:val="24"/>
        </w:rPr>
        <w:t xml:space="preserve">Due </w:t>
      </w:r>
      <w:r w:rsidR="00F22CEF" w:rsidRPr="00CC2363">
        <w:rPr>
          <w:rFonts w:asciiTheme="minorBidi" w:hAnsiTheme="minorBidi"/>
          <w:iCs/>
          <w:sz w:val="24"/>
          <w:szCs w:val="24"/>
        </w:rPr>
        <w:lastRenderedPageBreak/>
        <w:t xml:space="preserve">to the </w:t>
      </w:r>
      <w:r w:rsidR="002C1323" w:rsidRPr="00CC2363">
        <w:rPr>
          <w:rFonts w:asciiTheme="minorBidi" w:hAnsiTheme="minorBidi"/>
          <w:iCs/>
          <w:sz w:val="24"/>
          <w:szCs w:val="24"/>
        </w:rPr>
        <w:t xml:space="preserve">large number of cells </w:t>
      </w:r>
      <w:r w:rsidR="00F74B29" w:rsidRPr="00CC2363">
        <w:rPr>
          <w:rFonts w:asciiTheme="minorBidi" w:hAnsiTheme="minorBidi"/>
          <w:iCs/>
          <w:sz w:val="24"/>
          <w:szCs w:val="24"/>
        </w:rPr>
        <w:t xml:space="preserve">in </w:t>
      </w:r>
      <w:r w:rsidR="008F1236" w:rsidRPr="00CC2363">
        <w:rPr>
          <w:rFonts w:asciiTheme="minorBidi" w:hAnsiTheme="minorBidi"/>
          <w:iCs/>
          <w:sz w:val="24"/>
          <w:szCs w:val="24"/>
        </w:rPr>
        <w:t>the analysis of the five major lineages</w:t>
      </w:r>
      <w:r w:rsidR="00C27556" w:rsidRPr="00CC2363">
        <w:rPr>
          <w:rFonts w:asciiTheme="minorBidi" w:hAnsiTheme="minorBidi"/>
          <w:iCs/>
          <w:sz w:val="24"/>
          <w:szCs w:val="24"/>
        </w:rPr>
        <w:t xml:space="preserve"> (n</w:t>
      </w:r>
      <w:r w:rsidR="00190AC7" w:rsidRPr="00CC2363">
        <w:rPr>
          <w:rFonts w:asciiTheme="minorBidi" w:hAnsiTheme="minorBidi"/>
          <w:iCs/>
          <w:sz w:val="24"/>
          <w:szCs w:val="24"/>
        </w:rPr>
        <w:t xml:space="preserve"> </w:t>
      </w:r>
      <w:r w:rsidR="00C27556" w:rsidRPr="00CC2363">
        <w:rPr>
          <w:rFonts w:asciiTheme="minorBidi" w:hAnsiTheme="minorBidi"/>
          <w:iCs/>
          <w:sz w:val="24"/>
          <w:szCs w:val="24"/>
        </w:rPr>
        <w:t>=</w:t>
      </w:r>
      <w:r w:rsidR="00190AC7" w:rsidRPr="00CC2363">
        <w:rPr>
          <w:rFonts w:asciiTheme="minorBidi" w:hAnsiTheme="minorBidi"/>
          <w:iCs/>
          <w:sz w:val="24"/>
          <w:szCs w:val="24"/>
        </w:rPr>
        <w:t xml:space="preserve"> </w:t>
      </w:r>
      <w:r w:rsidR="00C27556" w:rsidRPr="00CC2363">
        <w:rPr>
          <w:rFonts w:asciiTheme="minorBidi" w:hAnsiTheme="minorBidi"/>
          <w:iCs/>
          <w:sz w:val="24"/>
          <w:szCs w:val="24"/>
        </w:rPr>
        <w:t>186,916 cells in total)</w:t>
      </w:r>
      <w:r w:rsidR="002C1323" w:rsidRPr="00CC2363">
        <w:rPr>
          <w:rFonts w:asciiTheme="minorBidi" w:hAnsiTheme="minorBidi"/>
          <w:iCs/>
          <w:sz w:val="24"/>
          <w:szCs w:val="24"/>
        </w:rPr>
        <w:t>, w</w:t>
      </w:r>
      <w:r w:rsidR="00022F03" w:rsidRPr="00CC2363">
        <w:rPr>
          <w:rFonts w:asciiTheme="minorBidi" w:hAnsiTheme="minorBidi"/>
          <w:iCs/>
          <w:sz w:val="24"/>
          <w:szCs w:val="24"/>
        </w:rPr>
        <w:t xml:space="preserve">e </w:t>
      </w:r>
      <w:r w:rsidR="00971A2E" w:rsidRPr="00CC2363">
        <w:rPr>
          <w:rFonts w:asciiTheme="minorBidi" w:hAnsiTheme="minorBidi"/>
          <w:iCs/>
          <w:sz w:val="24"/>
          <w:szCs w:val="24"/>
        </w:rPr>
        <w:t xml:space="preserve">randomly sampled </w:t>
      </w:r>
      <w:r w:rsidR="00022F03" w:rsidRPr="00CC2363">
        <w:rPr>
          <w:rFonts w:asciiTheme="minorBidi" w:hAnsiTheme="minorBidi"/>
          <w:iCs/>
          <w:sz w:val="24"/>
          <w:szCs w:val="24"/>
        </w:rPr>
        <w:t xml:space="preserve">75% of all cells </w:t>
      </w:r>
      <w:r w:rsidR="00971A2E" w:rsidRPr="00CC2363">
        <w:rPr>
          <w:rFonts w:asciiTheme="minorBidi" w:hAnsiTheme="minorBidi"/>
          <w:iCs/>
          <w:sz w:val="24"/>
          <w:szCs w:val="24"/>
        </w:rPr>
        <w:t>in rPCA analysis for computational efficiency</w:t>
      </w:r>
      <w:r w:rsidR="002C1323" w:rsidRPr="00CC2363">
        <w:rPr>
          <w:rFonts w:asciiTheme="minorBidi" w:hAnsiTheme="minorBidi"/>
          <w:iCs/>
          <w:sz w:val="24"/>
          <w:szCs w:val="24"/>
        </w:rPr>
        <w:t xml:space="preserve"> (</w:t>
      </w:r>
      <w:r w:rsidR="00421D9C" w:rsidRPr="00CC2363">
        <w:rPr>
          <w:rFonts w:asciiTheme="minorBidi" w:hAnsiTheme="minorBidi"/>
          <w:b/>
          <w:iCs/>
          <w:sz w:val="24"/>
          <w:szCs w:val="24"/>
        </w:rPr>
        <w:t>S</w:t>
      </w:r>
      <w:r w:rsidR="002C1323" w:rsidRPr="00CC2363">
        <w:rPr>
          <w:rFonts w:asciiTheme="minorBidi" w:hAnsiTheme="minorBidi"/>
          <w:b/>
          <w:iCs/>
          <w:sz w:val="24"/>
          <w:szCs w:val="24"/>
        </w:rPr>
        <w:t>upplementary Fig. S</w:t>
      </w:r>
      <w:r w:rsidR="000A7227" w:rsidRPr="00CC2363">
        <w:rPr>
          <w:rFonts w:asciiTheme="minorBidi" w:hAnsiTheme="minorBidi"/>
          <w:b/>
          <w:iCs/>
          <w:sz w:val="24"/>
          <w:szCs w:val="24"/>
        </w:rPr>
        <w:t>3</w:t>
      </w:r>
      <w:r w:rsidR="002C1323" w:rsidRPr="00CC2363">
        <w:rPr>
          <w:rFonts w:asciiTheme="minorBidi" w:hAnsiTheme="minorBidi"/>
          <w:b/>
          <w:iCs/>
          <w:sz w:val="24"/>
          <w:szCs w:val="24"/>
        </w:rPr>
        <w:t>A</w:t>
      </w:r>
      <w:r w:rsidR="002C1323" w:rsidRPr="00CC2363">
        <w:rPr>
          <w:rFonts w:asciiTheme="minorBidi" w:hAnsiTheme="minorBidi"/>
          <w:iCs/>
          <w:sz w:val="24"/>
          <w:szCs w:val="24"/>
        </w:rPr>
        <w:t>)</w:t>
      </w:r>
      <w:r w:rsidR="00971A2E" w:rsidRPr="00CC2363">
        <w:rPr>
          <w:rFonts w:asciiTheme="minorBidi" w:hAnsiTheme="minorBidi"/>
          <w:iCs/>
          <w:sz w:val="24"/>
          <w:szCs w:val="24"/>
        </w:rPr>
        <w:t>.</w:t>
      </w:r>
      <w:r w:rsidR="00E06A38" w:rsidRPr="00CC2363">
        <w:rPr>
          <w:rFonts w:asciiTheme="minorBidi" w:hAnsiTheme="minorBidi"/>
          <w:iCs/>
          <w:sz w:val="24"/>
          <w:szCs w:val="24"/>
        </w:rPr>
        <w:t xml:space="preserve"> To evaluate </w:t>
      </w:r>
      <w:r w:rsidR="002669F1" w:rsidRPr="00CC2363">
        <w:rPr>
          <w:rFonts w:asciiTheme="minorBidi" w:hAnsiTheme="minorBidi"/>
          <w:iCs/>
          <w:sz w:val="24"/>
          <w:szCs w:val="24"/>
        </w:rPr>
        <w:t xml:space="preserve">the extent with which </w:t>
      </w:r>
      <w:r w:rsidR="00E06A38" w:rsidRPr="00CC2363">
        <w:rPr>
          <w:rFonts w:asciiTheme="minorBidi" w:hAnsiTheme="minorBidi"/>
          <w:iCs/>
          <w:sz w:val="24"/>
          <w:szCs w:val="24"/>
        </w:rPr>
        <w:t>the clustering results rel</w:t>
      </w:r>
      <w:r w:rsidR="002669F1" w:rsidRPr="00CC2363">
        <w:rPr>
          <w:rFonts w:asciiTheme="minorBidi" w:hAnsiTheme="minorBidi"/>
          <w:iCs/>
          <w:sz w:val="24"/>
          <w:szCs w:val="24"/>
        </w:rPr>
        <w:t>ied</w:t>
      </w:r>
      <w:r w:rsidR="00E06A38" w:rsidRPr="00CC2363">
        <w:rPr>
          <w:rFonts w:asciiTheme="minorBidi" w:hAnsiTheme="minorBidi"/>
          <w:iCs/>
          <w:sz w:val="24"/>
          <w:szCs w:val="24"/>
        </w:rPr>
        <w:t xml:space="preserve"> on individual cells being included, we </w:t>
      </w:r>
      <w:r w:rsidR="00784B5F" w:rsidRPr="00CC2363">
        <w:rPr>
          <w:rFonts w:asciiTheme="minorBidi" w:hAnsiTheme="minorBidi"/>
          <w:iCs/>
          <w:sz w:val="24"/>
          <w:szCs w:val="24"/>
        </w:rPr>
        <w:t xml:space="preserve">analyzed randomly </w:t>
      </w:r>
      <w:r w:rsidR="009F1F4F" w:rsidRPr="00CC2363">
        <w:rPr>
          <w:rFonts w:asciiTheme="minorBidi" w:hAnsiTheme="minorBidi"/>
          <w:iCs/>
          <w:sz w:val="24"/>
          <w:szCs w:val="24"/>
        </w:rPr>
        <w:t>down-</w:t>
      </w:r>
      <w:r w:rsidR="00E06A38" w:rsidRPr="00CC2363">
        <w:rPr>
          <w:rFonts w:asciiTheme="minorBidi" w:hAnsiTheme="minorBidi"/>
          <w:iCs/>
          <w:sz w:val="24"/>
          <w:szCs w:val="24"/>
        </w:rPr>
        <w:t xml:space="preserve">sampled </w:t>
      </w:r>
      <w:r w:rsidR="00784B5F" w:rsidRPr="00CC2363">
        <w:rPr>
          <w:rFonts w:asciiTheme="minorBidi" w:hAnsiTheme="minorBidi"/>
          <w:iCs/>
          <w:sz w:val="24"/>
          <w:szCs w:val="24"/>
        </w:rPr>
        <w:t xml:space="preserve">cells: </w:t>
      </w:r>
      <w:r w:rsidR="00E06A38" w:rsidRPr="00CC2363">
        <w:rPr>
          <w:rFonts w:asciiTheme="minorBidi" w:hAnsiTheme="minorBidi"/>
          <w:iCs/>
          <w:sz w:val="24"/>
          <w:szCs w:val="24"/>
        </w:rPr>
        <w:t xml:space="preserve">25%, 50% and 75% from the original dataset for </w:t>
      </w:r>
      <w:r w:rsidR="002C1F3E" w:rsidRPr="00CC2363">
        <w:rPr>
          <w:rFonts w:asciiTheme="minorBidi" w:hAnsiTheme="minorBidi"/>
          <w:iCs/>
          <w:sz w:val="24"/>
          <w:szCs w:val="24"/>
        </w:rPr>
        <w:t xml:space="preserve">analysis of </w:t>
      </w:r>
      <w:r w:rsidR="00E06A38" w:rsidRPr="00CC2363">
        <w:rPr>
          <w:rFonts w:asciiTheme="minorBidi" w:hAnsiTheme="minorBidi"/>
          <w:iCs/>
          <w:sz w:val="24"/>
          <w:szCs w:val="24"/>
        </w:rPr>
        <w:t xml:space="preserve">major </w:t>
      </w:r>
      <w:r w:rsidR="002C1F3E" w:rsidRPr="00CC2363">
        <w:rPr>
          <w:rFonts w:asciiTheme="minorBidi" w:hAnsiTheme="minorBidi"/>
          <w:iCs/>
          <w:sz w:val="24"/>
          <w:szCs w:val="24"/>
        </w:rPr>
        <w:t>lineages</w:t>
      </w:r>
      <w:r w:rsidR="00E06A38" w:rsidRPr="00CC2363">
        <w:rPr>
          <w:rFonts w:asciiTheme="minorBidi" w:hAnsiTheme="minorBidi"/>
          <w:iCs/>
          <w:sz w:val="24"/>
          <w:szCs w:val="24"/>
        </w:rPr>
        <w:t xml:space="preserve">, EPCAM+ </w:t>
      </w:r>
      <w:r w:rsidR="00C27556" w:rsidRPr="00CC2363">
        <w:rPr>
          <w:rFonts w:asciiTheme="minorBidi" w:hAnsiTheme="minorBidi"/>
          <w:iCs/>
          <w:sz w:val="24"/>
          <w:szCs w:val="24"/>
        </w:rPr>
        <w:t>epithelial cells</w:t>
      </w:r>
      <w:r w:rsidR="00E06A38" w:rsidRPr="00CC2363">
        <w:rPr>
          <w:rFonts w:asciiTheme="minorBidi" w:hAnsiTheme="minorBidi"/>
          <w:iCs/>
          <w:sz w:val="24"/>
          <w:szCs w:val="24"/>
        </w:rPr>
        <w:t>, CD8</w:t>
      </w:r>
      <w:r w:rsidR="00C27556" w:rsidRPr="00CC2363">
        <w:rPr>
          <w:rFonts w:asciiTheme="minorBidi" w:hAnsiTheme="minorBidi"/>
          <w:iCs/>
          <w:sz w:val="24"/>
          <w:szCs w:val="24"/>
        </w:rPr>
        <w:t>+</w:t>
      </w:r>
      <w:r w:rsidR="00E06A38" w:rsidRPr="00CC2363">
        <w:rPr>
          <w:rFonts w:asciiTheme="minorBidi" w:hAnsiTheme="minorBidi"/>
          <w:iCs/>
          <w:sz w:val="24"/>
          <w:szCs w:val="24"/>
        </w:rPr>
        <w:t xml:space="preserve"> T cell </w:t>
      </w:r>
      <w:r w:rsidR="00C27556" w:rsidRPr="00CC2363">
        <w:rPr>
          <w:rFonts w:asciiTheme="minorBidi" w:hAnsiTheme="minorBidi"/>
          <w:iCs/>
          <w:sz w:val="24"/>
          <w:szCs w:val="24"/>
        </w:rPr>
        <w:t>subsets,</w:t>
      </w:r>
      <w:r w:rsidR="00E06A38" w:rsidRPr="00CC2363">
        <w:rPr>
          <w:rFonts w:asciiTheme="minorBidi" w:hAnsiTheme="minorBidi"/>
          <w:iCs/>
          <w:sz w:val="24"/>
          <w:szCs w:val="24"/>
        </w:rPr>
        <w:t xml:space="preserve"> and monocytes/macrophage</w:t>
      </w:r>
      <w:r w:rsidR="00C27556" w:rsidRPr="00CC2363">
        <w:rPr>
          <w:rFonts w:asciiTheme="minorBidi" w:hAnsiTheme="minorBidi"/>
          <w:iCs/>
          <w:sz w:val="24"/>
          <w:szCs w:val="24"/>
        </w:rPr>
        <w:t>s</w:t>
      </w:r>
      <w:r w:rsidR="00E06A38" w:rsidRPr="00CC2363">
        <w:rPr>
          <w:rFonts w:asciiTheme="minorBidi" w:hAnsiTheme="minorBidi"/>
          <w:iCs/>
          <w:sz w:val="24"/>
          <w:szCs w:val="24"/>
        </w:rPr>
        <w:t xml:space="preserve">. </w:t>
      </w:r>
      <w:r w:rsidR="00C27556" w:rsidRPr="00CC2363">
        <w:rPr>
          <w:rFonts w:asciiTheme="minorBidi" w:hAnsiTheme="minorBidi"/>
          <w:iCs/>
          <w:sz w:val="24"/>
          <w:szCs w:val="24"/>
        </w:rPr>
        <w:t>R</w:t>
      </w:r>
      <w:r w:rsidR="00E06A38" w:rsidRPr="00CC2363">
        <w:rPr>
          <w:rFonts w:asciiTheme="minorBidi" w:hAnsiTheme="minorBidi"/>
          <w:iCs/>
          <w:sz w:val="24"/>
          <w:szCs w:val="24"/>
        </w:rPr>
        <w:t xml:space="preserve">esults </w:t>
      </w:r>
      <w:r w:rsidR="00C27556" w:rsidRPr="00CC2363">
        <w:rPr>
          <w:rFonts w:asciiTheme="minorBidi" w:hAnsiTheme="minorBidi"/>
          <w:iCs/>
          <w:sz w:val="24"/>
          <w:szCs w:val="24"/>
        </w:rPr>
        <w:t xml:space="preserve">from clustering of down-sampled cells </w:t>
      </w:r>
      <w:r w:rsidR="00E06A38" w:rsidRPr="00CC2363">
        <w:rPr>
          <w:rFonts w:asciiTheme="minorBidi" w:hAnsiTheme="minorBidi"/>
          <w:iCs/>
          <w:sz w:val="24"/>
          <w:szCs w:val="24"/>
        </w:rPr>
        <w:t xml:space="preserve">were compared with </w:t>
      </w:r>
      <w:r w:rsidR="00C27556" w:rsidRPr="00CC2363">
        <w:rPr>
          <w:rFonts w:asciiTheme="minorBidi" w:hAnsiTheme="minorBidi"/>
          <w:iCs/>
          <w:sz w:val="24"/>
          <w:szCs w:val="24"/>
        </w:rPr>
        <w:t>those derived from all cells</w:t>
      </w:r>
      <w:r w:rsidR="00E06A38" w:rsidRPr="00CC2363">
        <w:rPr>
          <w:rFonts w:asciiTheme="minorBidi" w:hAnsiTheme="minorBidi"/>
          <w:iCs/>
          <w:sz w:val="24"/>
          <w:szCs w:val="24"/>
        </w:rPr>
        <w:t xml:space="preserve"> using Jaccard index</w:t>
      </w:r>
      <w:r w:rsidR="00E034E7" w:rsidRPr="00CC2363">
        <w:rPr>
          <w:rFonts w:asciiTheme="minorBidi" w:hAnsiTheme="minorBidi"/>
          <w:iCs/>
          <w:sz w:val="24"/>
          <w:szCs w:val="24"/>
        </w:rPr>
        <w:t xml:space="preserve"> (</w:t>
      </w:r>
      <w:r w:rsidR="00421D9C" w:rsidRPr="00CC2363">
        <w:rPr>
          <w:rFonts w:asciiTheme="minorBidi" w:hAnsiTheme="minorBidi"/>
          <w:b/>
          <w:iCs/>
          <w:sz w:val="24"/>
          <w:szCs w:val="24"/>
        </w:rPr>
        <w:t>S</w:t>
      </w:r>
      <w:r w:rsidR="0072038F" w:rsidRPr="00CC2363">
        <w:rPr>
          <w:rFonts w:asciiTheme="minorBidi" w:hAnsiTheme="minorBidi"/>
          <w:b/>
          <w:iCs/>
          <w:sz w:val="24"/>
          <w:szCs w:val="24"/>
        </w:rPr>
        <w:t xml:space="preserve">upplementary Fig. </w:t>
      </w:r>
      <w:r w:rsidR="000A7227" w:rsidRPr="00CC2363">
        <w:rPr>
          <w:rFonts w:asciiTheme="minorBidi" w:hAnsiTheme="minorBidi"/>
          <w:b/>
          <w:iCs/>
          <w:sz w:val="24"/>
          <w:szCs w:val="24"/>
        </w:rPr>
        <w:t>S3B</w:t>
      </w:r>
      <w:r w:rsidR="00492AED" w:rsidRPr="00CC2363">
        <w:rPr>
          <w:rFonts w:asciiTheme="minorBidi" w:hAnsiTheme="minorBidi"/>
          <w:b/>
          <w:iCs/>
          <w:sz w:val="24"/>
          <w:szCs w:val="24"/>
        </w:rPr>
        <w:t xml:space="preserve">, </w:t>
      </w:r>
      <w:r w:rsidR="00D73B65" w:rsidRPr="00CC2363">
        <w:rPr>
          <w:rFonts w:asciiTheme="minorBidi" w:hAnsiTheme="minorBidi"/>
          <w:b/>
          <w:iCs/>
          <w:sz w:val="24"/>
          <w:szCs w:val="24"/>
        </w:rPr>
        <w:t>F</w:t>
      </w:r>
      <w:r w:rsidR="00492AED" w:rsidRPr="00CC2363">
        <w:rPr>
          <w:rFonts w:asciiTheme="minorBidi" w:hAnsiTheme="minorBidi"/>
          <w:b/>
          <w:iCs/>
          <w:sz w:val="24"/>
          <w:szCs w:val="24"/>
        </w:rPr>
        <w:t>ig.</w:t>
      </w:r>
      <w:r w:rsidR="00D73B65" w:rsidRPr="00CC2363">
        <w:rPr>
          <w:rFonts w:asciiTheme="minorBidi" w:hAnsiTheme="minorBidi"/>
          <w:b/>
          <w:iCs/>
          <w:sz w:val="24"/>
          <w:szCs w:val="24"/>
        </w:rPr>
        <w:t xml:space="preserve"> </w:t>
      </w:r>
      <w:r w:rsidR="000A7227" w:rsidRPr="00CC2363">
        <w:rPr>
          <w:rFonts w:asciiTheme="minorBidi" w:hAnsiTheme="minorBidi"/>
          <w:b/>
          <w:iCs/>
          <w:sz w:val="24"/>
          <w:szCs w:val="24"/>
        </w:rPr>
        <w:t>S5C</w:t>
      </w:r>
      <w:r w:rsidR="00492AED" w:rsidRPr="00CC2363">
        <w:rPr>
          <w:rFonts w:asciiTheme="minorBidi" w:hAnsiTheme="minorBidi"/>
          <w:b/>
          <w:iCs/>
          <w:sz w:val="24"/>
          <w:szCs w:val="24"/>
        </w:rPr>
        <w:t>, Fig.</w:t>
      </w:r>
      <w:r w:rsidR="00D73B65" w:rsidRPr="00CC2363">
        <w:rPr>
          <w:rFonts w:asciiTheme="minorBidi" w:hAnsiTheme="minorBidi"/>
          <w:b/>
          <w:iCs/>
          <w:sz w:val="24"/>
          <w:szCs w:val="24"/>
        </w:rPr>
        <w:t xml:space="preserve"> </w:t>
      </w:r>
      <w:r w:rsidR="0001035B" w:rsidRPr="00CC2363">
        <w:rPr>
          <w:rFonts w:asciiTheme="minorBidi" w:hAnsiTheme="minorBidi"/>
          <w:b/>
          <w:iCs/>
          <w:sz w:val="24"/>
          <w:szCs w:val="24"/>
        </w:rPr>
        <w:t>S12, Fig.</w:t>
      </w:r>
      <w:r w:rsidR="00D73B65" w:rsidRPr="00CC2363">
        <w:rPr>
          <w:rFonts w:asciiTheme="minorBidi" w:hAnsiTheme="minorBidi"/>
          <w:b/>
          <w:iCs/>
          <w:sz w:val="24"/>
          <w:szCs w:val="24"/>
        </w:rPr>
        <w:t xml:space="preserve"> </w:t>
      </w:r>
      <w:r w:rsidR="00D92E08" w:rsidRPr="00CC2363">
        <w:rPr>
          <w:rFonts w:asciiTheme="minorBidi" w:hAnsiTheme="minorBidi"/>
          <w:b/>
          <w:iCs/>
          <w:sz w:val="24"/>
          <w:szCs w:val="24"/>
        </w:rPr>
        <w:t>S18</w:t>
      </w:r>
      <w:r w:rsidR="00E034E7" w:rsidRPr="00CC2363">
        <w:rPr>
          <w:rFonts w:asciiTheme="minorBidi" w:hAnsiTheme="minorBidi"/>
          <w:iCs/>
          <w:sz w:val="24"/>
          <w:szCs w:val="24"/>
        </w:rPr>
        <w:t>)</w:t>
      </w:r>
      <w:r w:rsidR="00E06A38" w:rsidRPr="00CC2363">
        <w:rPr>
          <w:rFonts w:asciiTheme="minorBidi" w:hAnsiTheme="minorBidi"/>
          <w:iCs/>
          <w:sz w:val="24"/>
          <w:szCs w:val="24"/>
        </w:rPr>
        <w:t>.</w:t>
      </w:r>
      <w:r w:rsidR="00EE5F03" w:rsidRPr="00CC2363">
        <w:rPr>
          <w:rFonts w:asciiTheme="minorBidi" w:hAnsiTheme="minorBidi"/>
          <w:iCs/>
          <w:sz w:val="24"/>
          <w:szCs w:val="24"/>
        </w:rPr>
        <w:t xml:space="preserve"> </w:t>
      </w:r>
    </w:p>
    <w:p w14:paraId="60256615" w14:textId="77777777" w:rsidR="00B71522" w:rsidRPr="00CC2363" w:rsidRDefault="00B71522" w:rsidP="0004406D">
      <w:pPr>
        <w:spacing w:after="0" w:line="360" w:lineRule="auto"/>
        <w:rPr>
          <w:rFonts w:asciiTheme="minorBidi" w:hAnsiTheme="minorBidi"/>
          <w:iCs/>
          <w:sz w:val="24"/>
          <w:szCs w:val="24"/>
        </w:rPr>
      </w:pPr>
    </w:p>
    <w:p w14:paraId="43A32E97" w14:textId="7D14B6A6" w:rsidR="00B71522" w:rsidRPr="00CC2363" w:rsidRDefault="009752C9" w:rsidP="0004406D">
      <w:pPr>
        <w:spacing w:after="0" w:line="360" w:lineRule="auto"/>
        <w:rPr>
          <w:rFonts w:asciiTheme="minorBidi" w:hAnsiTheme="minorBidi"/>
          <w:iCs/>
          <w:sz w:val="24"/>
          <w:szCs w:val="24"/>
        </w:rPr>
      </w:pPr>
      <w:r w:rsidRPr="00CC2363">
        <w:rPr>
          <w:rFonts w:asciiTheme="minorBidi" w:hAnsiTheme="minorBidi"/>
          <w:iCs/>
          <w:sz w:val="24"/>
          <w:szCs w:val="24"/>
        </w:rPr>
        <w:t>To improve the computation efficiency, 10%</w:t>
      </w:r>
      <w:r w:rsidR="003537DF" w:rsidRPr="00CC2363">
        <w:rPr>
          <w:rFonts w:asciiTheme="minorBidi" w:hAnsiTheme="minorBidi"/>
          <w:iCs/>
          <w:sz w:val="24"/>
          <w:szCs w:val="24"/>
        </w:rPr>
        <w:t xml:space="preserve"> of</w:t>
      </w:r>
      <w:r w:rsidRPr="00CC2363">
        <w:rPr>
          <w:rFonts w:asciiTheme="minorBidi" w:hAnsiTheme="minorBidi"/>
          <w:iCs/>
          <w:sz w:val="24"/>
          <w:szCs w:val="24"/>
        </w:rPr>
        <w:t xml:space="preserve"> </w:t>
      </w:r>
      <w:r w:rsidR="003537DF" w:rsidRPr="00CC2363">
        <w:rPr>
          <w:rFonts w:asciiTheme="minorBidi" w:hAnsiTheme="minorBidi"/>
          <w:iCs/>
          <w:sz w:val="24"/>
          <w:szCs w:val="24"/>
        </w:rPr>
        <w:t>cells</w:t>
      </w:r>
      <w:r w:rsidRPr="00CC2363">
        <w:rPr>
          <w:rFonts w:asciiTheme="minorBidi" w:hAnsiTheme="minorBidi"/>
          <w:iCs/>
          <w:sz w:val="24"/>
          <w:szCs w:val="24"/>
        </w:rPr>
        <w:t xml:space="preserve"> were subsampled for k-means clustering. K-means clustering was performed using </w:t>
      </w:r>
      <w:proofErr w:type="spellStart"/>
      <w:r w:rsidRPr="00CC2363">
        <w:rPr>
          <w:rFonts w:asciiTheme="minorBidi" w:hAnsiTheme="minorBidi"/>
          <w:i/>
          <w:sz w:val="24"/>
          <w:szCs w:val="24"/>
        </w:rPr>
        <w:t>kmeans</w:t>
      </w:r>
      <w:proofErr w:type="spellEnd"/>
      <w:r w:rsidRPr="00CC2363">
        <w:rPr>
          <w:rFonts w:asciiTheme="minorBidi" w:hAnsiTheme="minorBidi"/>
          <w:iCs/>
          <w:sz w:val="24"/>
          <w:szCs w:val="24"/>
        </w:rPr>
        <w:t xml:space="preserve"> R function with the top 10 most significant principal components (PCs). The number of PCs used was determined by visually checking the elbow plot showing the accumulated variations by PCs. We used a range of k = 2 to k = 20. The optimal k was determined by considering two points whilst keeping k as small as possible as well as quantifying cluster purity using the silhouette score and cluster heterogeneity by the within-cluster sum of square (</w:t>
      </w:r>
      <w:proofErr w:type="spellStart"/>
      <w:r w:rsidRPr="00CC2363">
        <w:rPr>
          <w:rFonts w:asciiTheme="minorBidi" w:hAnsiTheme="minorBidi"/>
          <w:iCs/>
          <w:sz w:val="24"/>
          <w:szCs w:val="24"/>
        </w:rPr>
        <w:t>wss</w:t>
      </w:r>
      <w:proofErr w:type="spellEnd"/>
      <w:r w:rsidRPr="00CC2363">
        <w:rPr>
          <w:rFonts w:asciiTheme="minorBidi" w:hAnsiTheme="minorBidi"/>
          <w:iCs/>
          <w:sz w:val="24"/>
          <w:szCs w:val="24"/>
        </w:rPr>
        <w:t>) score. The final optimal k was set to 7. Results from k-means clustering were compared to those derived from Harmony (all cells), using Jaccard index (</w:t>
      </w:r>
      <w:r w:rsidRPr="00CC2363">
        <w:rPr>
          <w:rFonts w:asciiTheme="minorBidi" w:hAnsiTheme="minorBidi"/>
          <w:b/>
          <w:bCs/>
          <w:iCs/>
          <w:sz w:val="24"/>
          <w:szCs w:val="24"/>
        </w:rPr>
        <w:t>Supplementary Fig. S3C</w:t>
      </w:r>
      <w:r w:rsidRPr="00CC2363">
        <w:rPr>
          <w:rFonts w:asciiTheme="minorBidi" w:hAnsiTheme="minorBidi"/>
          <w:iCs/>
          <w:sz w:val="24"/>
          <w:szCs w:val="24"/>
        </w:rPr>
        <w:t>)</w:t>
      </w:r>
      <w:r w:rsidR="00B71522" w:rsidRPr="00CC2363">
        <w:rPr>
          <w:rFonts w:asciiTheme="minorBidi" w:hAnsiTheme="minorBidi"/>
          <w:iCs/>
          <w:sz w:val="24"/>
          <w:szCs w:val="24"/>
        </w:rPr>
        <w:t>.</w:t>
      </w:r>
    </w:p>
    <w:p w14:paraId="45FF6777" w14:textId="77777777" w:rsidR="003A3CD2" w:rsidRPr="00CC2363" w:rsidRDefault="003A3CD2" w:rsidP="00161F21">
      <w:pPr>
        <w:spacing w:after="120" w:line="360" w:lineRule="auto"/>
        <w:contextualSpacing/>
        <w:rPr>
          <w:rFonts w:asciiTheme="minorBidi" w:hAnsiTheme="minorBidi"/>
          <w:iCs/>
          <w:sz w:val="24"/>
          <w:szCs w:val="24"/>
        </w:rPr>
      </w:pPr>
    </w:p>
    <w:p w14:paraId="68322C08" w14:textId="017E5710" w:rsidR="00FE27A3" w:rsidRPr="00CC2363" w:rsidRDefault="00004D20" w:rsidP="00360A9A">
      <w:pPr>
        <w:spacing w:after="120" w:line="360" w:lineRule="auto"/>
        <w:contextualSpacing/>
        <w:rPr>
          <w:rFonts w:asciiTheme="minorBidi" w:hAnsiTheme="minorBidi"/>
          <w:b/>
          <w:bCs/>
          <w:color w:val="000000" w:themeColor="text1"/>
          <w:sz w:val="24"/>
          <w:szCs w:val="24"/>
        </w:rPr>
      </w:pPr>
      <w:r w:rsidRPr="00CC2363">
        <w:rPr>
          <w:rFonts w:asciiTheme="minorBidi" w:hAnsiTheme="minorBidi"/>
          <w:b/>
          <w:bCs/>
          <w:color w:val="000000" w:themeColor="text1"/>
          <w:sz w:val="24"/>
          <w:szCs w:val="24"/>
        </w:rPr>
        <w:t>Analysis of l</w:t>
      </w:r>
      <w:r w:rsidR="00FE27A3" w:rsidRPr="00CC2363">
        <w:rPr>
          <w:rFonts w:asciiTheme="minorBidi" w:hAnsiTheme="minorBidi"/>
          <w:b/>
          <w:bCs/>
          <w:color w:val="000000" w:themeColor="text1"/>
          <w:sz w:val="24"/>
          <w:szCs w:val="24"/>
        </w:rPr>
        <w:t xml:space="preserve">arge-scale copy number </w:t>
      </w:r>
      <w:r w:rsidR="00C27556" w:rsidRPr="00CC2363">
        <w:rPr>
          <w:rFonts w:asciiTheme="minorBidi" w:hAnsiTheme="minorBidi"/>
          <w:b/>
          <w:bCs/>
          <w:color w:val="000000" w:themeColor="text1"/>
          <w:sz w:val="24"/>
          <w:szCs w:val="24"/>
        </w:rPr>
        <w:t>variations</w:t>
      </w:r>
      <w:r w:rsidR="00C112C1" w:rsidRPr="00CC2363">
        <w:rPr>
          <w:rFonts w:asciiTheme="minorBidi" w:hAnsiTheme="minorBidi"/>
          <w:b/>
          <w:bCs/>
          <w:color w:val="000000" w:themeColor="text1"/>
          <w:sz w:val="24"/>
          <w:szCs w:val="24"/>
        </w:rPr>
        <w:t xml:space="preserve"> </w:t>
      </w:r>
      <w:r w:rsidR="00FE27A3" w:rsidRPr="00CC2363">
        <w:rPr>
          <w:rFonts w:asciiTheme="minorBidi" w:hAnsiTheme="minorBidi"/>
          <w:b/>
          <w:bCs/>
          <w:color w:val="000000" w:themeColor="text1"/>
          <w:sz w:val="24"/>
          <w:szCs w:val="24"/>
        </w:rPr>
        <w:t xml:space="preserve">and </w:t>
      </w:r>
      <w:r w:rsidR="00C112C1" w:rsidRPr="00CC2363">
        <w:rPr>
          <w:rFonts w:asciiTheme="minorBidi" w:hAnsiTheme="minorBidi"/>
          <w:b/>
          <w:bCs/>
          <w:i/>
          <w:iCs/>
          <w:color w:val="000000" w:themeColor="text1"/>
          <w:sz w:val="24"/>
          <w:szCs w:val="24"/>
        </w:rPr>
        <w:t>KRAS</w:t>
      </w:r>
      <w:r w:rsidR="00C112C1" w:rsidRPr="00CC2363">
        <w:rPr>
          <w:rFonts w:asciiTheme="minorBidi" w:hAnsiTheme="minorBidi"/>
          <w:b/>
          <w:bCs/>
          <w:color w:val="000000" w:themeColor="text1"/>
          <w:sz w:val="24"/>
          <w:szCs w:val="24"/>
        </w:rPr>
        <w:t xml:space="preserve"> </w:t>
      </w:r>
      <w:r w:rsidR="00FE27A3" w:rsidRPr="00CC2363">
        <w:rPr>
          <w:rFonts w:asciiTheme="minorBidi" w:hAnsiTheme="minorBidi"/>
          <w:b/>
          <w:bCs/>
          <w:color w:val="000000" w:themeColor="text1"/>
          <w:sz w:val="24"/>
          <w:szCs w:val="24"/>
        </w:rPr>
        <w:t xml:space="preserve">mutation </w:t>
      </w:r>
      <w:r w:rsidRPr="00CC2363">
        <w:rPr>
          <w:rFonts w:asciiTheme="minorBidi" w:hAnsiTheme="minorBidi"/>
          <w:b/>
          <w:bCs/>
          <w:color w:val="000000" w:themeColor="text1"/>
          <w:sz w:val="24"/>
          <w:szCs w:val="24"/>
        </w:rPr>
        <w:t>status</w:t>
      </w:r>
    </w:p>
    <w:p w14:paraId="0C350AA0" w14:textId="1EAFEB67" w:rsidR="00EE5F03" w:rsidRPr="00CC2363" w:rsidRDefault="001763F4">
      <w:pPr>
        <w:spacing w:after="120" w:line="360" w:lineRule="auto"/>
        <w:contextualSpacing/>
        <w:rPr>
          <w:rFonts w:asciiTheme="minorBidi" w:hAnsiTheme="minorBidi"/>
          <w:iCs/>
          <w:sz w:val="24"/>
          <w:szCs w:val="24"/>
        </w:rPr>
      </w:pPr>
      <w:r w:rsidRPr="00CC2363">
        <w:rPr>
          <w:rFonts w:asciiTheme="minorBidi" w:hAnsiTheme="minorBidi"/>
          <w:color w:val="000000" w:themeColor="text1"/>
          <w:sz w:val="24"/>
          <w:szCs w:val="24"/>
        </w:rPr>
        <w:t xml:space="preserve">To quantify the level of aneuploidy, </w:t>
      </w:r>
      <w:r w:rsidR="00C27556" w:rsidRPr="00CC2363">
        <w:rPr>
          <w:rFonts w:asciiTheme="minorBidi" w:hAnsiTheme="minorBidi"/>
          <w:color w:val="000000" w:themeColor="text1"/>
          <w:sz w:val="24"/>
          <w:szCs w:val="24"/>
        </w:rPr>
        <w:t>profiles of</w:t>
      </w:r>
      <w:r w:rsidRPr="00CC2363">
        <w:rPr>
          <w:rFonts w:asciiTheme="minorBidi" w:hAnsiTheme="minorBidi"/>
          <w:color w:val="000000" w:themeColor="text1"/>
          <w:sz w:val="24"/>
          <w:szCs w:val="24"/>
        </w:rPr>
        <w:t xml:space="preserve"> </w:t>
      </w:r>
      <w:r w:rsidR="00C27556" w:rsidRPr="00CC2363">
        <w:rPr>
          <w:rFonts w:asciiTheme="minorBidi" w:hAnsiTheme="minorBidi"/>
          <w:color w:val="000000" w:themeColor="text1"/>
          <w:sz w:val="24"/>
          <w:szCs w:val="24"/>
        </w:rPr>
        <w:t>copy number variation (</w:t>
      </w:r>
      <w:r w:rsidRPr="00CC2363">
        <w:rPr>
          <w:rFonts w:asciiTheme="minorBidi" w:hAnsiTheme="minorBidi"/>
          <w:color w:val="000000" w:themeColor="text1"/>
          <w:sz w:val="24"/>
          <w:szCs w:val="24"/>
        </w:rPr>
        <w:t>CNV</w:t>
      </w:r>
      <w:r w:rsidR="00C27556" w:rsidRPr="00CC2363">
        <w:rPr>
          <w:rFonts w:asciiTheme="minorBidi" w:hAnsiTheme="minorBidi"/>
          <w:color w:val="000000" w:themeColor="text1"/>
          <w:sz w:val="24"/>
          <w:szCs w:val="24"/>
        </w:rPr>
        <w:t>)</w:t>
      </w:r>
      <w:r w:rsidRPr="00CC2363">
        <w:rPr>
          <w:rFonts w:asciiTheme="minorBidi" w:hAnsiTheme="minorBidi"/>
          <w:color w:val="000000" w:themeColor="text1"/>
          <w:sz w:val="24"/>
          <w:szCs w:val="24"/>
        </w:rPr>
        <w:t xml:space="preserve"> generated by inferCNV </w:t>
      </w:r>
      <w:r w:rsidR="004F23F6" w:rsidRPr="00CC2363">
        <w:rPr>
          <w:rFonts w:asciiTheme="minorBidi" w:hAnsiTheme="minorBidi"/>
          <w:color w:val="000000" w:themeColor="text1"/>
          <w:sz w:val="24"/>
          <w:szCs w:val="24"/>
        </w:rPr>
        <w:t>(</w:t>
      </w:r>
      <w:hyperlink r:id="rId11" w:history="1">
        <w:r w:rsidR="00495982" w:rsidRPr="00CC2363">
          <w:rPr>
            <w:rStyle w:val="Hyperlink"/>
            <w:rFonts w:asciiTheme="minorBidi" w:hAnsiTheme="minorBidi"/>
            <w:color w:val="auto"/>
            <w:sz w:val="24"/>
            <w:szCs w:val="24"/>
            <w:u w:val="none"/>
          </w:rPr>
          <w:t>https://github.com/broadinstitute/inferCNV</w:t>
        </w:r>
      </w:hyperlink>
      <w:r w:rsidR="00495982" w:rsidRPr="00CC2363">
        <w:rPr>
          <w:rStyle w:val="Hyperlink"/>
          <w:rFonts w:asciiTheme="minorBidi" w:hAnsiTheme="minorBidi"/>
          <w:color w:val="auto"/>
          <w:sz w:val="24"/>
          <w:szCs w:val="24"/>
          <w:u w:val="none"/>
        </w:rPr>
        <w:t xml:space="preserve"> and </w:t>
      </w:r>
      <w:r w:rsidR="00495982" w:rsidRPr="00CC2363">
        <w:rPr>
          <w:rFonts w:asciiTheme="minorBidi" w:hAnsiTheme="minorBidi"/>
          <w:color w:val="000000" w:themeColor="text1"/>
          <w:sz w:val="24"/>
          <w:szCs w:val="24"/>
        </w:rPr>
        <w:t>as described in</w:t>
      </w:r>
      <w:r w:rsidR="004F23F6" w:rsidRPr="00CC2363">
        <w:rPr>
          <w:rFonts w:asciiTheme="minorBidi" w:hAnsiTheme="minorBidi"/>
          <w:color w:val="000000" w:themeColor="text1"/>
          <w:sz w:val="24"/>
          <w:szCs w:val="24"/>
        </w:rPr>
        <w:t xml:space="preserve"> Methods</w:t>
      </w:r>
      <w:r w:rsidR="00495982" w:rsidRPr="00CC2363">
        <w:rPr>
          <w:rFonts w:asciiTheme="minorBidi" w:hAnsiTheme="minorBidi"/>
          <w:color w:val="000000" w:themeColor="text1"/>
          <w:sz w:val="24"/>
          <w:szCs w:val="24"/>
        </w:rPr>
        <w:t xml:space="preserve"> section</w:t>
      </w:r>
      <w:r w:rsidR="004F23F6" w:rsidRPr="00CC2363">
        <w:rPr>
          <w:rFonts w:asciiTheme="minorBidi" w:hAnsiTheme="minorBidi"/>
          <w:color w:val="000000" w:themeColor="text1"/>
          <w:sz w:val="24"/>
          <w:szCs w:val="24"/>
        </w:rPr>
        <w:t xml:space="preserve">) </w:t>
      </w:r>
      <w:r w:rsidRPr="00CC2363">
        <w:rPr>
          <w:rFonts w:asciiTheme="minorBidi" w:hAnsiTheme="minorBidi"/>
          <w:color w:val="000000" w:themeColor="text1"/>
          <w:sz w:val="24"/>
          <w:szCs w:val="24"/>
        </w:rPr>
        <w:t>were aggregated using a strategy</w:t>
      </w:r>
      <w:r w:rsidR="00F87E85" w:rsidRPr="00CC2363">
        <w:rPr>
          <w:rFonts w:asciiTheme="minorBidi" w:hAnsiTheme="minorBidi"/>
          <w:color w:val="000000" w:themeColor="text1"/>
          <w:sz w:val="24"/>
          <w:szCs w:val="24"/>
        </w:rPr>
        <w:t xml:space="preserve"> </w:t>
      </w:r>
      <w:r w:rsidR="00495982" w:rsidRPr="00CC2363">
        <w:rPr>
          <w:rFonts w:asciiTheme="minorBidi" w:hAnsiTheme="minorBidi"/>
          <w:color w:val="000000" w:themeColor="text1"/>
          <w:sz w:val="24"/>
          <w:szCs w:val="24"/>
        </w:rPr>
        <w:t>similar to that described in a</w:t>
      </w:r>
      <w:r w:rsidRPr="00CC2363">
        <w:rPr>
          <w:rFonts w:asciiTheme="minorBidi" w:hAnsiTheme="minorBidi"/>
          <w:color w:val="000000" w:themeColor="text1"/>
          <w:sz w:val="24"/>
          <w:szCs w:val="24"/>
        </w:rPr>
        <w:t xml:space="preserve"> previous study</w:t>
      </w:r>
      <w:r w:rsidR="00495982" w:rsidRPr="00CC2363">
        <w:rPr>
          <w:rFonts w:asciiTheme="minorBidi" w:hAnsiTheme="minorBidi"/>
          <w:color w:val="000000" w:themeColor="text1"/>
          <w:sz w:val="24"/>
          <w:szCs w:val="24"/>
        </w:rPr>
        <w:t xml:space="preserve"> </w:t>
      </w:r>
      <w:r w:rsidR="00495982" w:rsidRPr="00CC2363">
        <w:rPr>
          <w:rFonts w:asciiTheme="minorBidi" w:hAnsiTheme="minorBidi"/>
          <w:color w:val="000000" w:themeColor="text1"/>
          <w:sz w:val="24"/>
          <w:szCs w:val="24"/>
        </w:rPr>
        <w:fldChar w:fldCharType="begin">
          <w:fldData xml:space="preserve">PEVuZE5vdGU+PENpdGU+PEF1dGhvcj5UaXJvc2g8L0F1dGhvcj48WWVhcj4yMDE2PC9ZZWFyPjxS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=
</w:fldData>
        </w:fldChar>
      </w:r>
      <w:r w:rsidR="00495982" w:rsidRPr="00CC2363">
        <w:rPr>
          <w:rFonts w:asciiTheme="minorBidi" w:hAnsiTheme="minorBidi"/>
          <w:color w:val="000000" w:themeColor="text1"/>
          <w:sz w:val="24"/>
          <w:szCs w:val="24"/>
        </w:rPr>
        <w:instrText xml:space="preserve"> ADDIN EN.CITE </w:instrText>
      </w:r>
      <w:r w:rsidR="00495982" w:rsidRPr="00CC2363">
        <w:rPr>
          <w:rFonts w:asciiTheme="minorBidi" w:hAnsiTheme="minorBidi"/>
          <w:color w:val="000000" w:themeColor="text1"/>
          <w:sz w:val="24"/>
          <w:szCs w:val="24"/>
        </w:rPr>
        <w:fldChar w:fldCharType="begin">
          <w:fldData xml:space="preserve">PEVuZE5vdGU+PENpdGU+PEF1dGhvcj5UaXJvc2g8L0F1dGhvcj48WWVhcj4yMDE2PC9ZZWFyPjxS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=
</w:fldData>
        </w:fldChar>
      </w:r>
      <w:r w:rsidR="00495982" w:rsidRPr="00CC2363">
        <w:rPr>
          <w:rFonts w:asciiTheme="minorBidi" w:hAnsiTheme="minorBidi"/>
          <w:color w:val="000000" w:themeColor="text1"/>
          <w:sz w:val="24"/>
          <w:szCs w:val="24"/>
        </w:rPr>
        <w:instrText xml:space="preserve"> ADDIN EN.CITE.DATA </w:instrText>
      </w:r>
      <w:r w:rsidR="00495982" w:rsidRPr="00CC2363">
        <w:rPr>
          <w:rFonts w:asciiTheme="minorBidi" w:hAnsiTheme="minorBidi"/>
          <w:color w:val="000000" w:themeColor="text1"/>
          <w:sz w:val="24"/>
          <w:szCs w:val="24"/>
        </w:rPr>
      </w:r>
      <w:r w:rsidR="00495982" w:rsidRPr="00CC2363">
        <w:rPr>
          <w:rFonts w:asciiTheme="minorBidi" w:hAnsiTheme="minorBidi"/>
          <w:color w:val="000000" w:themeColor="text1"/>
          <w:sz w:val="24"/>
          <w:szCs w:val="24"/>
        </w:rPr>
        <w:fldChar w:fldCharType="end"/>
      </w:r>
      <w:r w:rsidR="00495982" w:rsidRPr="00CC2363">
        <w:rPr>
          <w:rFonts w:asciiTheme="minorBidi" w:hAnsiTheme="minorBidi"/>
          <w:color w:val="000000" w:themeColor="text1"/>
          <w:sz w:val="24"/>
          <w:szCs w:val="24"/>
        </w:rPr>
      </w:r>
      <w:r w:rsidR="00495982" w:rsidRPr="00CC2363">
        <w:rPr>
          <w:rFonts w:asciiTheme="minorBidi" w:hAnsiTheme="minorBidi"/>
          <w:color w:val="000000" w:themeColor="text1"/>
          <w:sz w:val="24"/>
          <w:szCs w:val="24"/>
        </w:rPr>
        <w:fldChar w:fldCharType="separate"/>
      </w:r>
      <w:r w:rsidR="00495982" w:rsidRPr="00CC2363">
        <w:rPr>
          <w:rFonts w:asciiTheme="minorBidi" w:hAnsiTheme="minorBidi"/>
          <w:noProof/>
          <w:color w:val="000000" w:themeColor="text1"/>
          <w:sz w:val="24"/>
          <w:szCs w:val="24"/>
        </w:rPr>
        <w:t>(13)</w:t>
      </w:r>
      <w:r w:rsidR="00495982" w:rsidRPr="00CC2363">
        <w:rPr>
          <w:rFonts w:asciiTheme="minorBidi" w:hAnsiTheme="minorBidi"/>
          <w:color w:val="000000" w:themeColor="text1"/>
          <w:sz w:val="24"/>
          <w:szCs w:val="24"/>
        </w:rPr>
        <w:fldChar w:fldCharType="end"/>
      </w:r>
      <w:r w:rsidRPr="00CC2363">
        <w:rPr>
          <w:rFonts w:asciiTheme="minorBidi" w:hAnsiTheme="minorBidi"/>
          <w:color w:val="000000" w:themeColor="text1"/>
          <w:sz w:val="24"/>
          <w:szCs w:val="24"/>
        </w:rPr>
        <w:t xml:space="preserve">. </w:t>
      </w:r>
      <w:r w:rsidR="00C27556" w:rsidRPr="00CC2363">
        <w:rPr>
          <w:rFonts w:asciiTheme="minorBidi" w:hAnsiTheme="minorBidi"/>
          <w:color w:val="000000" w:themeColor="text1"/>
          <w:sz w:val="24"/>
          <w:szCs w:val="24"/>
        </w:rPr>
        <w:t>W</w:t>
      </w:r>
      <w:r w:rsidRPr="00CC2363">
        <w:rPr>
          <w:rFonts w:asciiTheme="minorBidi" w:hAnsiTheme="minorBidi"/>
          <w:color w:val="000000" w:themeColor="text1"/>
          <w:sz w:val="24"/>
          <w:szCs w:val="24"/>
        </w:rPr>
        <w:t xml:space="preserve">e first computed arm-level CNV scores as the mean of the squares of </w:t>
      </w:r>
      <w:r w:rsidR="00C27556" w:rsidRPr="00CC2363">
        <w:rPr>
          <w:rFonts w:asciiTheme="minorBidi" w:hAnsiTheme="minorBidi"/>
          <w:color w:val="000000" w:themeColor="text1"/>
          <w:sz w:val="24"/>
          <w:szCs w:val="24"/>
        </w:rPr>
        <w:t>CNV</w:t>
      </w:r>
      <w:r w:rsidRPr="00CC2363">
        <w:rPr>
          <w:rFonts w:asciiTheme="minorBidi" w:hAnsiTheme="minorBidi"/>
          <w:color w:val="000000" w:themeColor="text1"/>
          <w:sz w:val="24"/>
          <w:szCs w:val="24"/>
        </w:rPr>
        <w:t xml:space="preserve"> values across each chromosomal arm. The arm</w:t>
      </w:r>
      <w:r w:rsidR="00C27556" w:rsidRPr="00CC2363">
        <w:rPr>
          <w:rFonts w:asciiTheme="minorBidi" w:hAnsiTheme="minorBidi"/>
          <w:color w:val="000000" w:themeColor="text1"/>
          <w:sz w:val="24"/>
          <w:szCs w:val="24"/>
        </w:rPr>
        <w:t>-</w:t>
      </w:r>
      <w:r w:rsidRPr="00CC2363">
        <w:rPr>
          <w:rFonts w:asciiTheme="minorBidi" w:hAnsiTheme="minorBidi"/>
          <w:color w:val="000000" w:themeColor="text1"/>
          <w:sz w:val="24"/>
          <w:szCs w:val="24"/>
        </w:rPr>
        <w:t xml:space="preserve">level CNV scores were further aggregated across all chromosomal arms by </w:t>
      </w:r>
      <w:bookmarkStart w:id="3" w:name="_Hlk65073440"/>
      <w:r w:rsidRPr="00CC2363">
        <w:rPr>
          <w:rFonts w:asciiTheme="minorBidi" w:hAnsiTheme="minorBidi"/>
          <w:color w:val="000000" w:themeColor="text1"/>
          <w:sz w:val="24"/>
          <w:szCs w:val="24"/>
        </w:rPr>
        <w:t xml:space="preserve">taking the </w:t>
      </w:r>
      <w:r w:rsidR="00495982" w:rsidRPr="00CC2363">
        <w:rPr>
          <w:rFonts w:asciiTheme="minorBidi" w:hAnsiTheme="minorBidi"/>
          <w:color w:val="000000" w:themeColor="text1"/>
          <w:sz w:val="24"/>
          <w:szCs w:val="24"/>
        </w:rPr>
        <w:t xml:space="preserve">arithmetic mean value </w:t>
      </w:r>
      <w:r w:rsidRPr="00CC2363">
        <w:rPr>
          <w:rFonts w:asciiTheme="minorBidi" w:hAnsiTheme="minorBidi"/>
          <w:color w:val="000000" w:themeColor="text1"/>
          <w:sz w:val="24"/>
          <w:szCs w:val="24"/>
        </w:rPr>
        <w:t>of the arm</w:t>
      </w:r>
      <w:r w:rsidR="00C27556" w:rsidRPr="00CC2363">
        <w:rPr>
          <w:rFonts w:asciiTheme="minorBidi" w:hAnsiTheme="minorBidi"/>
          <w:color w:val="000000" w:themeColor="text1"/>
          <w:sz w:val="24"/>
          <w:szCs w:val="24"/>
        </w:rPr>
        <w:t>-</w:t>
      </w:r>
      <w:r w:rsidRPr="00CC2363">
        <w:rPr>
          <w:rFonts w:asciiTheme="minorBidi" w:hAnsiTheme="minorBidi"/>
          <w:color w:val="000000" w:themeColor="text1"/>
          <w:sz w:val="24"/>
          <w:szCs w:val="24"/>
        </w:rPr>
        <w:t>level scores</w:t>
      </w:r>
      <w:r w:rsidR="00495982" w:rsidRPr="00CC2363">
        <w:rPr>
          <w:rFonts w:asciiTheme="minorBidi" w:hAnsiTheme="minorBidi"/>
          <w:color w:val="000000" w:themeColor="text1"/>
          <w:sz w:val="24"/>
          <w:szCs w:val="24"/>
        </w:rPr>
        <w:t xml:space="preserve"> using R function </w:t>
      </w:r>
      <w:r w:rsidR="00495982" w:rsidRPr="00CC2363">
        <w:rPr>
          <w:rFonts w:asciiTheme="minorBidi" w:hAnsiTheme="minorBidi"/>
          <w:i/>
          <w:iCs/>
          <w:color w:val="000000" w:themeColor="text1"/>
          <w:sz w:val="24"/>
          <w:szCs w:val="24"/>
        </w:rPr>
        <w:t>mean</w:t>
      </w:r>
      <w:bookmarkEnd w:id="3"/>
      <w:r w:rsidRPr="00CC2363">
        <w:rPr>
          <w:rFonts w:asciiTheme="minorBidi" w:hAnsiTheme="minorBidi"/>
          <w:color w:val="000000" w:themeColor="text1"/>
          <w:sz w:val="24"/>
          <w:szCs w:val="24"/>
        </w:rPr>
        <w:t>.</w:t>
      </w:r>
      <w:r w:rsidR="00C112C1" w:rsidRPr="00CC2363">
        <w:rPr>
          <w:rFonts w:asciiTheme="minorBidi" w:hAnsiTheme="minorBidi"/>
          <w:iCs/>
          <w:sz w:val="24"/>
          <w:szCs w:val="24"/>
        </w:rPr>
        <w:t xml:space="preserve"> </w:t>
      </w:r>
      <w:r w:rsidR="00EE5F03" w:rsidRPr="00CC2363">
        <w:rPr>
          <w:rFonts w:asciiTheme="minorBidi" w:hAnsiTheme="minorBidi"/>
          <w:iCs/>
          <w:sz w:val="24"/>
          <w:szCs w:val="24"/>
        </w:rPr>
        <w:t xml:space="preserve">To </w:t>
      </w:r>
      <w:r w:rsidR="00AE7F85" w:rsidRPr="00CC2363">
        <w:rPr>
          <w:rFonts w:asciiTheme="minorBidi" w:hAnsiTheme="minorBidi"/>
          <w:iCs/>
          <w:sz w:val="24"/>
          <w:szCs w:val="24"/>
        </w:rPr>
        <w:t xml:space="preserve">associate CNV clusters with tumor clonal architecture, </w:t>
      </w:r>
      <w:r w:rsidR="00EE5F03" w:rsidRPr="00CC2363">
        <w:rPr>
          <w:rFonts w:asciiTheme="minorBidi" w:hAnsiTheme="minorBidi"/>
          <w:iCs/>
          <w:sz w:val="24"/>
          <w:szCs w:val="24"/>
        </w:rPr>
        <w:t xml:space="preserve">we constructed phylogenetic </w:t>
      </w:r>
      <w:r w:rsidR="00FA7D80" w:rsidRPr="00CC2363">
        <w:rPr>
          <w:rFonts w:asciiTheme="minorBidi" w:hAnsiTheme="minorBidi"/>
          <w:iCs/>
          <w:sz w:val="24"/>
          <w:szCs w:val="24"/>
        </w:rPr>
        <w:t>neighbor</w:t>
      </w:r>
      <w:r w:rsidR="00C27556" w:rsidRPr="00CC2363">
        <w:rPr>
          <w:rFonts w:asciiTheme="minorBidi" w:hAnsiTheme="minorBidi"/>
          <w:iCs/>
          <w:sz w:val="24"/>
          <w:szCs w:val="24"/>
        </w:rPr>
        <w:t>-</w:t>
      </w:r>
      <w:r w:rsidR="00FA7D80" w:rsidRPr="00CC2363">
        <w:rPr>
          <w:rFonts w:asciiTheme="minorBidi" w:hAnsiTheme="minorBidi"/>
          <w:iCs/>
          <w:sz w:val="24"/>
          <w:szCs w:val="24"/>
        </w:rPr>
        <w:t xml:space="preserve">joining </w:t>
      </w:r>
      <w:r w:rsidR="00EE5F03" w:rsidRPr="00CC2363">
        <w:rPr>
          <w:rFonts w:asciiTheme="minorBidi" w:hAnsiTheme="minorBidi"/>
          <w:iCs/>
          <w:sz w:val="24"/>
          <w:szCs w:val="24"/>
        </w:rPr>
        <w:t>tree</w:t>
      </w:r>
      <w:r w:rsidR="00C27556" w:rsidRPr="00CC2363">
        <w:rPr>
          <w:rFonts w:asciiTheme="minorBidi" w:hAnsiTheme="minorBidi"/>
          <w:iCs/>
          <w:sz w:val="24"/>
          <w:szCs w:val="24"/>
        </w:rPr>
        <w:t>s</w:t>
      </w:r>
      <w:r w:rsidR="00EE5F03" w:rsidRPr="00CC2363">
        <w:rPr>
          <w:rFonts w:asciiTheme="minorBidi" w:hAnsiTheme="minorBidi"/>
          <w:iCs/>
          <w:sz w:val="24"/>
          <w:szCs w:val="24"/>
        </w:rPr>
        <w:t xml:space="preserve"> using the R package </w:t>
      </w:r>
      <w:proofErr w:type="spellStart"/>
      <w:r w:rsidR="00EE5F03" w:rsidRPr="00CC2363">
        <w:rPr>
          <w:rFonts w:asciiTheme="minorBidi" w:hAnsiTheme="minorBidi"/>
          <w:iCs/>
          <w:sz w:val="24"/>
          <w:szCs w:val="24"/>
        </w:rPr>
        <w:t>phangorn</w:t>
      </w:r>
      <w:proofErr w:type="spellEnd"/>
      <w:r w:rsidR="00940C7C" w:rsidRPr="00CC2363">
        <w:rPr>
          <w:rFonts w:asciiTheme="minorBidi" w:hAnsiTheme="minorBidi"/>
          <w:iCs/>
          <w:sz w:val="24"/>
          <w:szCs w:val="24"/>
        </w:rPr>
        <w:t xml:space="preserve"> </w:t>
      </w:r>
      <w:r w:rsidR="003A33D0" w:rsidRPr="00CC2363">
        <w:rPr>
          <w:rFonts w:asciiTheme="minorBidi" w:hAnsiTheme="minorBidi"/>
          <w:iCs/>
          <w:sz w:val="24"/>
          <w:szCs w:val="24"/>
        </w:rPr>
        <w:t xml:space="preserve">for </w:t>
      </w:r>
      <w:r w:rsidR="00AE7F85" w:rsidRPr="00CC2363">
        <w:rPr>
          <w:rFonts w:asciiTheme="minorBidi" w:hAnsiTheme="minorBidi"/>
          <w:iCs/>
          <w:sz w:val="24"/>
          <w:szCs w:val="24"/>
        </w:rPr>
        <w:t xml:space="preserve">cells from </w:t>
      </w:r>
      <w:r w:rsidR="003A33D0" w:rsidRPr="00CC2363">
        <w:rPr>
          <w:rFonts w:asciiTheme="minorBidi" w:hAnsiTheme="minorBidi"/>
          <w:iCs/>
          <w:sz w:val="24"/>
          <w:szCs w:val="24"/>
        </w:rPr>
        <w:t>P3</w:t>
      </w:r>
      <w:r w:rsidR="00AE7F85" w:rsidRPr="00CC2363">
        <w:rPr>
          <w:rFonts w:asciiTheme="minorBidi" w:hAnsiTheme="minorBidi"/>
          <w:iCs/>
          <w:sz w:val="24"/>
          <w:szCs w:val="24"/>
        </w:rPr>
        <w:t xml:space="preserve"> LUAD</w:t>
      </w:r>
      <w:r w:rsidR="00BD7662" w:rsidRPr="00CC2363">
        <w:rPr>
          <w:rFonts w:asciiTheme="minorBidi" w:hAnsiTheme="minorBidi"/>
          <w:iCs/>
          <w:sz w:val="24"/>
          <w:szCs w:val="24"/>
        </w:rPr>
        <w:t xml:space="preserve"> </w:t>
      </w:r>
      <w:r w:rsidR="003C2146" w:rsidRPr="00CC2363">
        <w:rPr>
          <w:rFonts w:asciiTheme="minorBidi" w:hAnsiTheme="minorBidi"/>
          <w:iCs/>
          <w:sz w:val="24"/>
          <w:szCs w:val="24"/>
        </w:rPr>
        <w:fldChar w:fldCharType="begin"/>
      </w:r>
      <w:r w:rsidR="00963102" w:rsidRPr="00CC2363">
        <w:rPr>
          <w:rFonts w:asciiTheme="minorBidi" w:hAnsiTheme="minorBidi"/>
          <w:iCs/>
          <w:sz w:val="24"/>
          <w:szCs w:val="24"/>
        </w:rPr>
        <w:instrText xml:space="preserve"> ADDIN EN.CITE &lt;EndNote&gt;&lt;Cite&gt;&lt;Author&gt;Schliep&lt;/Author&gt;&lt;Year&gt;2011&lt;/Year&gt;&lt;RecNum&gt;183&lt;/RecNum&gt;&lt;DisplayText&gt;(14)&lt;/DisplayText&gt;&lt;record&gt;&lt;rec-number&gt;183&lt;/rec-number&gt;&lt;foreign-keys&gt;&lt;key app="EN" db-id="0fr0sadfsaswxcetpz7vfpw8sff0sps5vf2r" timestamp="1611185848"&gt;183&lt;/key&gt;&lt;/foreign-keys&gt;&lt;ref-type name="Journal Article"&gt;17&lt;/ref-type&gt;&lt;contributors&gt;&lt;authors&gt;&lt;author&gt;Schliep, K. P.&lt;/author&gt;&lt;/authors&gt;&lt;/contributors&gt;&lt;auth-address&gt;UMR CNRS 7138 Systématique, Adaptation, Evolution, Université Pierre et Marie Curie, Musé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03 (Print)&amp;#xD;1367-4803&lt;/isbn&gt;&lt;accession-num&gt;21169378&lt;/accession-num&gt;&lt;urls&gt;&lt;/urls&gt;&lt;custom2&gt;PMC3035803&lt;/custom2&gt;&lt;electronic-resource-num&gt;10.1093/bioinformatics/btq706&lt;/electronic-resource-num&gt;&lt;remote-database-provider&gt;NLM&lt;/remote-database-provider&gt;&lt;language&gt;eng&lt;/language&gt;&lt;/record&gt;&lt;/Cite&gt;&lt;/EndNote&gt;</w:instrText>
      </w:r>
      <w:r w:rsidR="003C2146" w:rsidRPr="00CC2363">
        <w:rPr>
          <w:rFonts w:asciiTheme="minorBidi" w:hAnsiTheme="minorBidi"/>
          <w:iCs/>
          <w:sz w:val="24"/>
          <w:szCs w:val="24"/>
        </w:rPr>
        <w:fldChar w:fldCharType="separate"/>
      </w:r>
      <w:r w:rsidR="00963102" w:rsidRPr="00CC2363">
        <w:rPr>
          <w:rFonts w:asciiTheme="minorBidi" w:hAnsiTheme="minorBidi"/>
          <w:iCs/>
          <w:noProof/>
          <w:sz w:val="24"/>
          <w:szCs w:val="24"/>
        </w:rPr>
        <w:t>(14)</w:t>
      </w:r>
      <w:r w:rsidR="003C2146" w:rsidRPr="00CC2363">
        <w:rPr>
          <w:rFonts w:asciiTheme="minorBidi" w:hAnsiTheme="minorBidi"/>
          <w:iCs/>
          <w:sz w:val="24"/>
          <w:szCs w:val="24"/>
        </w:rPr>
        <w:fldChar w:fldCharType="end"/>
      </w:r>
      <w:r w:rsidR="00EE5F03" w:rsidRPr="00CC2363">
        <w:rPr>
          <w:rFonts w:asciiTheme="minorBidi" w:hAnsiTheme="minorBidi"/>
          <w:iCs/>
          <w:sz w:val="24"/>
          <w:szCs w:val="24"/>
        </w:rPr>
        <w:t xml:space="preserve">. </w:t>
      </w:r>
      <w:r w:rsidR="002C3DD0" w:rsidRPr="00CC2363">
        <w:rPr>
          <w:rFonts w:asciiTheme="minorBidi" w:hAnsiTheme="minorBidi"/>
          <w:iCs/>
          <w:sz w:val="24"/>
          <w:szCs w:val="24"/>
        </w:rPr>
        <w:t xml:space="preserve">The consistency between the phylogenetic </w:t>
      </w:r>
      <w:r w:rsidR="00FA7D80" w:rsidRPr="00CC2363">
        <w:rPr>
          <w:rFonts w:asciiTheme="minorBidi" w:hAnsiTheme="minorBidi"/>
          <w:iCs/>
          <w:sz w:val="24"/>
          <w:szCs w:val="24"/>
        </w:rPr>
        <w:t>neighbor</w:t>
      </w:r>
      <w:r w:rsidR="00C27556" w:rsidRPr="00CC2363">
        <w:rPr>
          <w:rFonts w:asciiTheme="minorBidi" w:hAnsiTheme="minorBidi"/>
          <w:iCs/>
          <w:sz w:val="24"/>
          <w:szCs w:val="24"/>
        </w:rPr>
        <w:t>-</w:t>
      </w:r>
      <w:r w:rsidR="00FA7D80" w:rsidRPr="00CC2363">
        <w:rPr>
          <w:rFonts w:asciiTheme="minorBidi" w:hAnsiTheme="minorBidi"/>
          <w:iCs/>
          <w:sz w:val="24"/>
          <w:szCs w:val="24"/>
        </w:rPr>
        <w:t>joining</w:t>
      </w:r>
      <w:r w:rsidR="002C3DD0" w:rsidRPr="00CC2363">
        <w:rPr>
          <w:rFonts w:asciiTheme="minorBidi" w:hAnsiTheme="minorBidi"/>
          <w:iCs/>
          <w:sz w:val="24"/>
          <w:szCs w:val="24"/>
        </w:rPr>
        <w:t xml:space="preserve"> tree and the original hierarchical clus</w:t>
      </w:r>
      <w:r w:rsidR="0006766E" w:rsidRPr="00CC2363">
        <w:rPr>
          <w:rFonts w:asciiTheme="minorBidi" w:hAnsiTheme="minorBidi"/>
          <w:iCs/>
          <w:sz w:val="24"/>
          <w:szCs w:val="24"/>
        </w:rPr>
        <w:t xml:space="preserve">tering tree was quantified by </w:t>
      </w:r>
      <w:r w:rsidR="0006766E" w:rsidRPr="00CC2363">
        <w:rPr>
          <w:rFonts w:asciiTheme="minorBidi" w:hAnsiTheme="minorBidi"/>
          <w:iCs/>
          <w:sz w:val="24"/>
          <w:szCs w:val="24"/>
        </w:rPr>
        <w:lastRenderedPageBreak/>
        <w:t>calculating the Pearson</w:t>
      </w:r>
      <w:r w:rsidR="00047A41" w:rsidRPr="00CC2363">
        <w:rPr>
          <w:rFonts w:asciiTheme="minorBidi" w:hAnsiTheme="minorBidi"/>
          <w:iCs/>
          <w:sz w:val="24"/>
          <w:szCs w:val="24"/>
        </w:rPr>
        <w:t>’s</w:t>
      </w:r>
      <w:r w:rsidR="0006766E" w:rsidRPr="00CC2363">
        <w:rPr>
          <w:rFonts w:asciiTheme="minorBidi" w:hAnsiTheme="minorBidi"/>
          <w:iCs/>
          <w:sz w:val="24"/>
          <w:szCs w:val="24"/>
        </w:rPr>
        <w:t xml:space="preserve"> correlation coefficient between the orders of cells</w:t>
      </w:r>
      <w:r w:rsidR="00AE7F85" w:rsidRPr="00CC2363">
        <w:rPr>
          <w:rFonts w:asciiTheme="minorBidi" w:hAnsiTheme="minorBidi"/>
          <w:iCs/>
          <w:sz w:val="24"/>
          <w:szCs w:val="24"/>
        </w:rPr>
        <w:t xml:space="preserve"> (clades and clusters)</w:t>
      </w:r>
      <w:r w:rsidR="0006766E" w:rsidRPr="00CC2363">
        <w:rPr>
          <w:rFonts w:asciiTheme="minorBidi" w:hAnsiTheme="minorBidi"/>
          <w:iCs/>
          <w:sz w:val="24"/>
          <w:szCs w:val="24"/>
        </w:rPr>
        <w:t xml:space="preserve"> in both trees.</w:t>
      </w:r>
      <w:r w:rsidR="0055687C" w:rsidRPr="00CC2363">
        <w:rPr>
          <w:rFonts w:asciiTheme="minorBidi" w:hAnsiTheme="minorBidi"/>
          <w:i/>
          <w:sz w:val="24"/>
          <w:szCs w:val="24"/>
        </w:rPr>
        <w:t xml:space="preserve"> P</w:t>
      </w:r>
      <w:r w:rsidR="00107019" w:rsidRPr="00CC2363">
        <w:rPr>
          <w:rFonts w:asciiTheme="minorBidi" w:hAnsiTheme="minorBidi"/>
          <w:iCs/>
          <w:sz w:val="24"/>
          <w:szCs w:val="24"/>
        </w:rPr>
        <w:t xml:space="preserve"> </w:t>
      </w:r>
      <w:r w:rsidR="00DF20CA" w:rsidRPr="00CC2363">
        <w:rPr>
          <w:rFonts w:asciiTheme="minorBidi" w:hAnsiTheme="minorBidi"/>
          <w:iCs/>
          <w:sz w:val="24"/>
          <w:szCs w:val="24"/>
        </w:rPr>
        <w:t>–</w:t>
      </w:r>
      <w:r w:rsidR="00107019" w:rsidRPr="00CC2363">
        <w:rPr>
          <w:rFonts w:asciiTheme="minorBidi" w:hAnsiTheme="minorBidi"/>
          <w:iCs/>
          <w:sz w:val="24"/>
          <w:szCs w:val="24"/>
        </w:rPr>
        <w:t xml:space="preserve"> values</w:t>
      </w:r>
      <w:r w:rsidR="0055687C" w:rsidRPr="00CC2363">
        <w:rPr>
          <w:rFonts w:asciiTheme="minorBidi" w:hAnsiTheme="minorBidi"/>
          <w:iCs/>
          <w:sz w:val="24"/>
          <w:szCs w:val="24"/>
        </w:rPr>
        <w:t xml:space="preserve"> were calculated using </w:t>
      </w:r>
      <w:proofErr w:type="spellStart"/>
      <w:r w:rsidR="0055687C" w:rsidRPr="00CC2363">
        <w:rPr>
          <w:rFonts w:asciiTheme="minorBidi" w:hAnsiTheme="minorBidi"/>
          <w:i/>
          <w:sz w:val="24"/>
          <w:szCs w:val="24"/>
        </w:rPr>
        <w:t>cor</w:t>
      </w:r>
      <w:r w:rsidR="00A10C75" w:rsidRPr="00CC2363">
        <w:rPr>
          <w:rFonts w:asciiTheme="minorBidi" w:hAnsiTheme="minorBidi"/>
          <w:i/>
          <w:sz w:val="24"/>
          <w:szCs w:val="24"/>
        </w:rPr>
        <w:t>.test</w:t>
      </w:r>
      <w:proofErr w:type="spellEnd"/>
      <w:r w:rsidR="0055687C" w:rsidRPr="00CC2363">
        <w:rPr>
          <w:rFonts w:asciiTheme="minorBidi" w:hAnsiTheme="minorBidi"/>
          <w:iCs/>
          <w:sz w:val="24"/>
          <w:szCs w:val="24"/>
        </w:rPr>
        <w:t xml:space="preserve"> function.</w:t>
      </w:r>
    </w:p>
    <w:p w14:paraId="55F2371F" w14:textId="77777777" w:rsidR="0006520F" w:rsidRPr="00CC2363" w:rsidRDefault="0006520F" w:rsidP="00161F21">
      <w:pPr>
        <w:spacing w:after="120" w:line="360" w:lineRule="auto"/>
        <w:contextualSpacing/>
        <w:rPr>
          <w:rFonts w:asciiTheme="minorBidi" w:hAnsiTheme="minorBidi"/>
          <w:iCs/>
          <w:sz w:val="24"/>
          <w:szCs w:val="24"/>
        </w:rPr>
      </w:pPr>
    </w:p>
    <w:p w14:paraId="5EC0981E" w14:textId="7FB32DAB" w:rsidR="0006520F" w:rsidRPr="00CC2363" w:rsidRDefault="00F35634" w:rsidP="00161F21">
      <w:pPr>
        <w:autoSpaceDE w:val="0"/>
        <w:autoSpaceDN w:val="0"/>
        <w:adjustRightInd w:val="0"/>
        <w:spacing w:after="120" w:line="360" w:lineRule="auto"/>
        <w:contextualSpacing/>
        <w:rPr>
          <w:rFonts w:asciiTheme="minorBidi" w:hAnsiTheme="minorBidi"/>
          <w:color w:val="000000" w:themeColor="text1"/>
          <w:sz w:val="24"/>
          <w:szCs w:val="24"/>
        </w:rPr>
      </w:pPr>
      <w:r w:rsidRPr="00CC2363">
        <w:rPr>
          <w:rFonts w:asciiTheme="minorBidi" w:hAnsiTheme="minorBidi"/>
          <w:color w:val="000000" w:themeColor="text1"/>
          <w:sz w:val="24"/>
          <w:szCs w:val="24"/>
        </w:rPr>
        <w:t>For single-cell somatic mutation analysis, w</w:t>
      </w:r>
      <w:r w:rsidR="00AC5846" w:rsidRPr="00CC2363">
        <w:rPr>
          <w:rFonts w:asciiTheme="minorBidi" w:hAnsiTheme="minorBidi"/>
          <w:color w:val="000000" w:themeColor="text1"/>
          <w:sz w:val="24"/>
          <w:szCs w:val="24"/>
        </w:rPr>
        <w:t xml:space="preserve">e were able to specifically capture and analyze </w:t>
      </w:r>
      <w:r w:rsidR="00AC5846" w:rsidRPr="00CC2363">
        <w:rPr>
          <w:rFonts w:asciiTheme="minorBidi" w:hAnsiTheme="minorBidi"/>
          <w:i/>
          <w:iCs/>
          <w:color w:val="000000" w:themeColor="text1"/>
          <w:sz w:val="24"/>
          <w:szCs w:val="24"/>
        </w:rPr>
        <w:t>KRAS</w:t>
      </w:r>
      <w:r w:rsidR="00AC5846" w:rsidRPr="00CC2363">
        <w:rPr>
          <w:rFonts w:asciiTheme="minorBidi" w:hAnsiTheme="minorBidi"/>
          <w:color w:val="000000" w:themeColor="text1"/>
          <w:sz w:val="24"/>
          <w:szCs w:val="24"/>
        </w:rPr>
        <w:t xml:space="preserve"> codon 12 mutation status in our cohort since </w:t>
      </w:r>
      <w:r w:rsidR="00AC5846" w:rsidRPr="00CC2363">
        <w:rPr>
          <w:rFonts w:asciiTheme="minorBidi" w:hAnsiTheme="minorBidi"/>
          <w:i/>
          <w:iCs/>
          <w:color w:val="000000" w:themeColor="text1"/>
          <w:sz w:val="24"/>
          <w:szCs w:val="24"/>
        </w:rPr>
        <w:t>KRAS</w:t>
      </w:r>
      <w:r w:rsidR="00AC5846" w:rsidRPr="00CC2363">
        <w:rPr>
          <w:rFonts w:asciiTheme="minorBidi" w:hAnsiTheme="minorBidi"/>
          <w:color w:val="000000" w:themeColor="text1"/>
          <w:sz w:val="24"/>
          <w:szCs w:val="24"/>
        </w:rPr>
        <w:t xml:space="preserve"> codon 12 falls within the genomic bandwidth of our </w:t>
      </w:r>
      <w:r w:rsidR="00B27D85" w:rsidRPr="00CC2363">
        <w:rPr>
          <w:rFonts w:asciiTheme="minorBidi" w:hAnsiTheme="minorBidi"/>
          <w:color w:val="000000" w:themeColor="text1"/>
          <w:sz w:val="24"/>
          <w:szCs w:val="24"/>
        </w:rPr>
        <w:t xml:space="preserve">5’ </w:t>
      </w:r>
      <w:r w:rsidR="00AC5846" w:rsidRPr="00CC2363">
        <w:rPr>
          <w:rFonts w:asciiTheme="minorBidi" w:hAnsiTheme="minorBidi"/>
          <w:color w:val="000000" w:themeColor="text1"/>
          <w:sz w:val="24"/>
          <w:szCs w:val="24"/>
        </w:rPr>
        <w:t xml:space="preserve">single-cell </w:t>
      </w:r>
      <w:r w:rsidR="00B27D85" w:rsidRPr="00CC2363">
        <w:rPr>
          <w:rFonts w:asciiTheme="minorBidi" w:hAnsiTheme="minorBidi"/>
          <w:color w:val="000000" w:themeColor="text1"/>
          <w:sz w:val="24"/>
          <w:szCs w:val="24"/>
        </w:rPr>
        <w:t xml:space="preserve">gene expression </w:t>
      </w:r>
      <w:r w:rsidR="00AC5846" w:rsidRPr="00CC2363">
        <w:rPr>
          <w:rFonts w:asciiTheme="minorBidi" w:hAnsiTheme="minorBidi"/>
          <w:color w:val="000000" w:themeColor="text1"/>
          <w:sz w:val="24"/>
          <w:szCs w:val="24"/>
        </w:rPr>
        <w:t xml:space="preserve">assay, </w:t>
      </w:r>
      <w:r w:rsidR="00C27556" w:rsidRPr="00CC2363">
        <w:rPr>
          <w:rFonts w:asciiTheme="minorBidi" w:hAnsiTheme="minorBidi"/>
          <w:color w:val="000000" w:themeColor="text1"/>
          <w:sz w:val="24"/>
          <w:szCs w:val="24"/>
        </w:rPr>
        <w:t>i.e., its locus is present within the first</w:t>
      </w:r>
      <w:r w:rsidR="00AC5846" w:rsidRPr="00CC2363">
        <w:rPr>
          <w:rFonts w:asciiTheme="minorBidi" w:hAnsiTheme="minorBidi"/>
          <w:color w:val="000000" w:themeColor="text1"/>
          <w:sz w:val="24"/>
          <w:szCs w:val="24"/>
        </w:rPr>
        <w:t xml:space="preserve"> 100 bp from the 5’ end of transcripts </w:t>
      </w:r>
      <w:r w:rsidR="00C27556" w:rsidRPr="00CC2363">
        <w:rPr>
          <w:rFonts w:asciiTheme="minorBidi" w:hAnsiTheme="minorBidi"/>
          <w:color w:val="000000" w:themeColor="text1"/>
          <w:sz w:val="24"/>
          <w:szCs w:val="24"/>
        </w:rPr>
        <w:t>sequenced</w:t>
      </w:r>
      <w:r w:rsidR="00AC5846" w:rsidRPr="00CC2363">
        <w:rPr>
          <w:rFonts w:asciiTheme="minorBidi" w:hAnsiTheme="minorBidi"/>
          <w:color w:val="000000" w:themeColor="text1"/>
          <w:sz w:val="24"/>
          <w:szCs w:val="24"/>
        </w:rPr>
        <w:t xml:space="preserve">. </w:t>
      </w:r>
      <w:r w:rsidRPr="00CC2363">
        <w:rPr>
          <w:rFonts w:asciiTheme="minorBidi" w:hAnsiTheme="minorBidi"/>
          <w:color w:val="000000" w:themeColor="text1"/>
          <w:sz w:val="24"/>
          <w:szCs w:val="24"/>
        </w:rPr>
        <w:t>R</w:t>
      </w:r>
      <w:r w:rsidR="00AC5846" w:rsidRPr="00CC2363">
        <w:rPr>
          <w:rFonts w:asciiTheme="minorBidi" w:hAnsiTheme="minorBidi"/>
          <w:color w:val="000000" w:themeColor="text1"/>
          <w:sz w:val="24"/>
          <w:szCs w:val="24"/>
        </w:rPr>
        <w:t xml:space="preserve">eads </w:t>
      </w:r>
      <w:r w:rsidR="00E153C1" w:rsidRPr="00CC2363">
        <w:rPr>
          <w:rFonts w:asciiTheme="minorBidi" w:hAnsiTheme="minorBidi"/>
          <w:color w:val="000000" w:themeColor="text1"/>
          <w:sz w:val="24"/>
          <w:szCs w:val="24"/>
        </w:rPr>
        <w:t xml:space="preserve">from P2 samples </w:t>
      </w:r>
      <w:r w:rsidR="00AC5846" w:rsidRPr="00CC2363">
        <w:rPr>
          <w:rFonts w:asciiTheme="minorBidi" w:hAnsiTheme="minorBidi"/>
          <w:color w:val="000000" w:themeColor="text1"/>
          <w:sz w:val="24"/>
          <w:szCs w:val="24"/>
        </w:rPr>
        <w:t xml:space="preserve">were extracted from the original BAM files using cell-specific barcodes and genomic coordinates of </w:t>
      </w:r>
      <w:r w:rsidR="00AC5846" w:rsidRPr="00CC2363">
        <w:rPr>
          <w:rFonts w:asciiTheme="minorBidi" w:hAnsiTheme="minorBidi"/>
          <w:i/>
          <w:iCs/>
          <w:color w:val="000000" w:themeColor="text1"/>
          <w:sz w:val="24"/>
          <w:szCs w:val="24"/>
        </w:rPr>
        <w:t>KRAS</w:t>
      </w:r>
      <w:r w:rsidR="00AC5846" w:rsidRPr="00CC2363">
        <w:rPr>
          <w:rFonts w:asciiTheme="minorBidi" w:hAnsiTheme="minorBidi"/>
          <w:color w:val="000000" w:themeColor="text1"/>
          <w:sz w:val="24"/>
          <w:szCs w:val="24"/>
        </w:rPr>
        <w:t xml:space="preserve"> </w:t>
      </w:r>
      <w:r w:rsidR="00C27556" w:rsidRPr="00CC2363">
        <w:rPr>
          <w:rFonts w:asciiTheme="minorBidi" w:hAnsiTheme="minorBidi"/>
          <w:color w:val="000000" w:themeColor="text1"/>
          <w:sz w:val="24"/>
          <w:szCs w:val="24"/>
        </w:rPr>
        <w:t xml:space="preserve">codon 12 </w:t>
      </w:r>
      <w:r w:rsidR="00AC5846" w:rsidRPr="00CC2363">
        <w:rPr>
          <w:rFonts w:asciiTheme="minorBidi" w:hAnsiTheme="minorBidi"/>
          <w:color w:val="000000" w:themeColor="text1"/>
          <w:sz w:val="24"/>
          <w:szCs w:val="24"/>
        </w:rPr>
        <w:t xml:space="preserve">mutations and then subjected to quality filtering and duplicates removal, mutation identification and annotation. Extracted alignments were manually evaluated using IGV </w:t>
      </w:r>
      <w:r w:rsidR="00AC5846" w:rsidRPr="00CC2363">
        <w:rPr>
          <w:rFonts w:asciiTheme="minorBidi" w:hAnsiTheme="minorBidi"/>
          <w:color w:val="000000" w:themeColor="text1"/>
          <w:sz w:val="24"/>
          <w:szCs w:val="24"/>
        </w:rPr>
        <w:fldChar w:fldCharType="begin">
          <w:fldData xml:space="preserve">PEVuZE5vdGU+PENpdGU+PEF1dGhvcj5Sb2JpbnNvbjwvQXV0aG9yPjxZZWFyPjIwMTc8L1llYXI+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=
</w:fldData>
        </w:fldChar>
      </w:r>
      <w:r w:rsidR="00963102" w:rsidRPr="00CC2363">
        <w:rPr>
          <w:rFonts w:asciiTheme="minorBidi" w:hAnsiTheme="minorBidi"/>
          <w:color w:val="000000" w:themeColor="text1"/>
          <w:sz w:val="24"/>
          <w:szCs w:val="24"/>
        </w:rPr>
        <w:instrText xml:space="preserve"> ADDIN EN.CITE </w:instrText>
      </w:r>
      <w:r w:rsidR="00963102" w:rsidRPr="00CC2363">
        <w:rPr>
          <w:rFonts w:asciiTheme="minorBidi" w:hAnsiTheme="minorBidi"/>
          <w:color w:val="000000" w:themeColor="text1"/>
          <w:sz w:val="24"/>
          <w:szCs w:val="24"/>
        </w:rPr>
        <w:fldChar w:fldCharType="begin">
          <w:fldData xml:space="preserve">PEVuZE5vdGU+PENpdGU+PEF1dGhvcj5Sb2JpbnNvbjwvQXV0aG9yPjxZZWFyPjIwMTc8L1llYXI+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=
</w:fldData>
        </w:fldChar>
      </w:r>
      <w:r w:rsidR="00963102" w:rsidRPr="00CC2363">
        <w:rPr>
          <w:rFonts w:asciiTheme="minorBidi" w:hAnsiTheme="minorBidi"/>
          <w:color w:val="000000" w:themeColor="text1"/>
          <w:sz w:val="24"/>
          <w:szCs w:val="24"/>
        </w:rPr>
        <w:instrText xml:space="preserve"> ADDIN EN.CITE.DATA </w:instrText>
      </w:r>
      <w:r w:rsidR="00963102" w:rsidRPr="00CC2363">
        <w:rPr>
          <w:rFonts w:asciiTheme="minorBidi" w:hAnsiTheme="minorBidi"/>
          <w:color w:val="000000" w:themeColor="text1"/>
          <w:sz w:val="24"/>
          <w:szCs w:val="24"/>
        </w:rPr>
      </w:r>
      <w:r w:rsidR="00963102" w:rsidRPr="00CC2363">
        <w:rPr>
          <w:rFonts w:asciiTheme="minorBidi" w:hAnsiTheme="minorBidi"/>
          <w:color w:val="000000" w:themeColor="text1"/>
          <w:sz w:val="24"/>
          <w:szCs w:val="24"/>
        </w:rPr>
        <w:fldChar w:fldCharType="end"/>
      </w:r>
      <w:r w:rsidR="00AC5846" w:rsidRPr="00CC2363">
        <w:rPr>
          <w:rFonts w:asciiTheme="minorBidi" w:hAnsiTheme="minorBidi"/>
          <w:color w:val="000000" w:themeColor="text1"/>
          <w:sz w:val="24"/>
          <w:szCs w:val="24"/>
        </w:rPr>
      </w:r>
      <w:r w:rsidR="00AC5846" w:rsidRPr="00CC2363">
        <w:rPr>
          <w:rFonts w:asciiTheme="minorBidi" w:hAnsiTheme="minorBidi"/>
          <w:color w:val="000000" w:themeColor="text1"/>
          <w:sz w:val="24"/>
          <w:szCs w:val="24"/>
        </w:rPr>
        <w:fldChar w:fldCharType="separate"/>
      </w:r>
      <w:r w:rsidR="00963102" w:rsidRPr="00CC2363">
        <w:rPr>
          <w:rFonts w:asciiTheme="minorBidi" w:hAnsiTheme="minorBidi"/>
          <w:noProof/>
          <w:color w:val="000000" w:themeColor="text1"/>
          <w:sz w:val="24"/>
          <w:szCs w:val="24"/>
        </w:rPr>
        <w:t>(15)</w:t>
      </w:r>
      <w:r w:rsidR="00AC5846" w:rsidRPr="00CC2363">
        <w:rPr>
          <w:rFonts w:asciiTheme="minorBidi" w:hAnsiTheme="minorBidi"/>
          <w:color w:val="000000" w:themeColor="text1"/>
          <w:sz w:val="24"/>
          <w:szCs w:val="24"/>
        </w:rPr>
        <w:fldChar w:fldCharType="end"/>
      </w:r>
      <w:r w:rsidR="00AC5846" w:rsidRPr="00CC2363">
        <w:rPr>
          <w:rFonts w:asciiTheme="minorBidi" w:hAnsiTheme="minorBidi"/>
          <w:color w:val="000000" w:themeColor="text1"/>
          <w:sz w:val="24"/>
          <w:szCs w:val="24"/>
        </w:rPr>
        <w:t xml:space="preserve">. </w:t>
      </w:r>
    </w:p>
    <w:p w14:paraId="69055DC1" w14:textId="77777777" w:rsidR="00BD447A" w:rsidRPr="00CC2363" w:rsidRDefault="00BD447A" w:rsidP="00161F21">
      <w:pPr>
        <w:autoSpaceDE w:val="0"/>
        <w:autoSpaceDN w:val="0"/>
        <w:adjustRightInd w:val="0"/>
        <w:spacing w:after="120" w:line="360" w:lineRule="auto"/>
        <w:contextualSpacing/>
        <w:rPr>
          <w:rFonts w:asciiTheme="minorBidi" w:hAnsiTheme="minorBidi"/>
          <w:b/>
          <w:bCs/>
          <w:sz w:val="24"/>
          <w:szCs w:val="24"/>
        </w:rPr>
      </w:pPr>
    </w:p>
    <w:p w14:paraId="6F7C4A0F" w14:textId="712A5E56" w:rsidR="00DF6434" w:rsidRPr="00CC2363" w:rsidRDefault="0006520F" w:rsidP="00161F21">
      <w:pPr>
        <w:spacing w:after="120" w:line="360" w:lineRule="auto"/>
        <w:contextualSpacing/>
        <w:rPr>
          <w:rFonts w:asciiTheme="minorBidi" w:hAnsiTheme="minorBidi"/>
          <w:b/>
          <w:bCs/>
          <w:sz w:val="24"/>
          <w:szCs w:val="24"/>
        </w:rPr>
      </w:pPr>
      <w:r w:rsidRPr="00CC2363">
        <w:rPr>
          <w:rFonts w:asciiTheme="minorBidi" w:hAnsiTheme="minorBidi"/>
          <w:b/>
          <w:bCs/>
          <w:sz w:val="24"/>
          <w:szCs w:val="24"/>
        </w:rPr>
        <w:t xml:space="preserve">Analysis of </w:t>
      </w:r>
      <w:r w:rsidR="00C27556" w:rsidRPr="00CC2363">
        <w:rPr>
          <w:rFonts w:asciiTheme="minorBidi" w:hAnsiTheme="minorBidi"/>
          <w:b/>
          <w:bCs/>
          <w:sz w:val="24"/>
          <w:szCs w:val="24"/>
        </w:rPr>
        <w:t xml:space="preserve">LUAD </w:t>
      </w:r>
      <w:r w:rsidRPr="00CC2363">
        <w:rPr>
          <w:rFonts w:asciiTheme="minorBidi" w:hAnsiTheme="minorBidi"/>
          <w:b/>
          <w:bCs/>
          <w:sz w:val="24"/>
          <w:szCs w:val="24"/>
        </w:rPr>
        <w:t xml:space="preserve">expression </w:t>
      </w:r>
      <w:r w:rsidR="00C46F1A" w:rsidRPr="00CC2363">
        <w:rPr>
          <w:rFonts w:asciiTheme="minorBidi" w:hAnsiTheme="minorBidi"/>
          <w:b/>
          <w:bCs/>
          <w:sz w:val="24"/>
          <w:szCs w:val="24"/>
        </w:rPr>
        <w:t>d</w:t>
      </w:r>
      <w:r w:rsidR="00DF6434" w:rsidRPr="00CC2363">
        <w:rPr>
          <w:rFonts w:asciiTheme="minorBidi" w:hAnsiTheme="minorBidi"/>
          <w:b/>
          <w:bCs/>
          <w:sz w:val="24"/>
          <w:szCs w:val="24"/>
        </w:rPr>
        <w:t>atasets</w:t>
      </w:r>
    </w:p>
    <w:p w14:paraId="71FC40C8" w14:textId="748EFB82" w:rsidR="00AA7149" w:rsidRPr="00CC2363" w:rsidRDefault="00D074FA" w:rsidP="00161F21">
      <w:pPr>
        <w:spacing w:after="120" w:line="360" w:lineRule="auto"/>
        <w:contextualSpacing/>
        <w:rPr>
          <w:rFonts w:asciiTheme="minorBidi" w:hAnsiTheme="minorBidi"/>
          <w:sz w:val="24"/>
          <w:szCs w:val="24"/>
        </w:rPr>
      </w:pPr>
      <w:r w:rsidRPr="00CC2363">
        <w:rPr>
          <w:rFonts w:asciiTheme="minorBidi" w:hAnsiTheme="minorBidi"/>
          <w:sz w:val="24"/>
          <w:szCs w:val="24"/>
        </w:rPr>
        <w:t>Gene signatures (B cell C0 signature</w:t>
      </w:r>
      <w:r w:rsidR="002A6689" w:rsidRPr="00CC2363">
        <w:rPr>
          <w:rFonts w:asciiTheme="minorBidi" w:hAnsiTheme="minorBidi"/>
          <w:sz w:val="24"/>
          <w:szCs w:val="24"/>
        </w:rPr>
        <w:t>,</w:t>
      </w:r>
      <w:r w:rsidRPr="00CC2363">
        <w:rPr>
          <w:rFonts w:asciiTheme="minorBidi" w:hAnsiTheme="minorBidi"/>
          <w:sz w:val="24"/>
          <w:szCs w:val="24"/>
        </w:rPr>
        <w:t xml:space="preserve"> </w:t>
      </w:r>
      <w:r w:rsidR="002A6689" w:rsidRPr="00CC2363">
        <w:rPr>
          <w:rFonts w:asciiTheme="minorBidi" w:hAnsiTheme="minorBidi"/>
          <w:sz w:val="24"/>
          <w:szCs w:val="24"/>
        </w:rPr>
        <w:t>non-inflammatory versus inflammatory DC</w:t>
      </w:r>
      <w:r w:rsidRPr="00CC2363">
        <w:rPr>
          <w:rFonts w:asciiTheme="minorBidi" w:hAnsiTheme="minorBidi"/>
          <w:sz w:val="24"/>
          <w:szCs w:val="24"/>
        </w:rPr>
        <w:t xml:space="preserve"> signature from Villani et al</w:t>
      </w:r>
      <w:r w:rsidR="00AA7149" w:rsidRPr="00CC2363">
        <w:rPr>
          <w:rFonts w:asciiTheme="minorBidi" w:hAnsiTheme="minorBidi"/>
          <w:sz w:val="24"/>
          <w:szCs w:val="24"/>
        </w:rPr>
        <w:t xml:space="preserve"> </w:t>
      </w:r>
      <w:r w:rsidR="00AA7149" w:rsidRPr="00CC2363">
        <w:rPr>
          <w:rFonts w:asciiTheme="minorBidi" w:hAnsiTheme="minorBidi"/>
          <w:sz w:val="24"/>
          <w:szCs w:val="24"/>
        </w:rPr>
        <w:fldChar w:fldCharType="begin">
          <w:fldData xml:space="preserve">PEVuZE5vdGU+PENpdGU+PEF1dGhvcj5WaWxsYW5pPC9BdXRob3I+PFllYXI+MjAxNzwvWWVhcj48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ZvbHVtZT4zNTY8L3ZvbHVtZT48bnVtYmVyPjYzMzU8L251bWJlcj48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</w:fldData>
        </w:fldChar>
      </w:r>
      <w:r w:rsidR="000E2BF9" w:rsidRPr="00CC2363">
        <w:rPr>
          <w:rFonts w:asciiTheme="minorBidi" w:hAnsiTheme="minorBidi"/>
          <w:sz w:val="24"/>
          <w:szCs w:val="24"/>
        </w:rPr>
        <w:instrText xml:space="preserve"> ADDIN EN.CITE </w:instrText>
      </w:r>
      <w:r w:rsidR="000E2BF9" w:rsidRPr="00CC2363">
        <w:rPr>
          <w:rFonts w:asciiTheme="minorBidi" w:hAnsiTheme="minorBidi"/>
          <w:sz w:val="24"/>
          <w:szCs w:val="24"/>
        </w:rPr>
        <w:fldChar w:fldCharType="begin">
          <w:fldData xml:space="preserve">PEVuZE5vdGU+PENpdGU+PEF1dGhvcj5WaWxsYW5pPC9BdXRob3I+PFllYXI+MjAxNzwvWWVhcj48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ZvbHVtZT4zNTY8L3ZvbHVtZT48bnVtYmVyPjYzMzU8L251bWJlcj48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</w:fldData>
        </w:fldChar>
      </w:r>
      <w:r w:rsidR="000E2BF9" w:rsidRPr="00CC2363">
        <w:rPr>
          <w:rFonts w:asciiTheme="minorBidi" w:hAnsiTheme="minorBidi"/>
          <w:sz w:val="24"/>
          <w:szCs w:val="24"/>
        </w:rPr>
        <w:instrText xml:space="preserve"> ADDIN EN.CITE.DATA </w:instrText>
      </w:r>
      <w:r w:rsidR="000E2BF9" w:rsidRPr="00CC2363">
        <w:rPr>
          <w:rFonts w:asciiTheme="minorBidi" w:hAnsiTheme="minorBidi"/>
          <w:sz w:val="24"/>
          <w:szCs w:val="24"/>
        </w:rPr>
      </w:r>
      <w:r w:rsidR="000E2BF9" w:rsidRPr="00CC2363">
        <w:rPr>
          <w:rFonts w:asciiTheme="minorBidi" w:hAnsiTheme="minorBidi"/>
          <w:sz w:val="24"/>
          <w:szCs w:val="24"/>
        </w:rPr>
        <w:fldChar w:fldCharType="end"/>
      </w:r>
      <w:r w:rsidR="00AA7149" w:rsidRPr="00CC2363">
        <w:rPr>
          <w:rFonts w:asciiTheme="minorBidi" w:hAnsiTheme="minorBidi"/>
          <w:sz w:val="24"/>
          <w:szCs w:val="24"/>
        </w:rPr>
      </w:r>
      <w:r w:rsidR="00AA7149" w:rsidRPr="00CC2363">
        <w:rPr>
          <w:rFonts w:asciiTheme="minorBidi" w:hAnsiTheme="minorBidi"/>
          <w:sz w:val="24"/>
          <w:szCs w:val="24"/>
        </w:rPr>
        <w:fldChar w:fldCharType="separate"/>
      </w:r>
      <w:r w:rsidR="00AA7149" w:rsidRPr="00CC2363">
        <w:rPr>
          <w:rFonts w:asciiTheme="minorBidi" w:hAnsiTheme="minorBidi"/>
          <w:noProof/>
          <w:sz w:val="24"/>
          <w:szCs w:val="24"/>
        </w:rPr>
        <w:t>(8)</w:t>
      </w:r>
      <w:r w:rsidR="00AA7149" w:rsidRPr="00CC2363">
        <w:rPr>
          <w:rFonts w:asciiTheme="minorBidi" w:hAnsiTheme="minorBidi"/>
          <w:sz w:val="24"/>
          <w:szCs w:val="24"/>
        </w:rPr>
        <w:fldChar w:fldCharType="end"/>
      </w:r>
      <w:r w:rsidRPr="00CC2363">
        <w:rPr>
          <w:rFonts w:asciiTheme="minorBidi" w:hAnsiTheme="minorBidi"/>
          <w:sz w:val="24"/>
          <w:szCs w:val="24"/>
        </w:rPr>
        <w:t>) were validated in a previously published dataset</w:t>
      </w:r>
      <w:r w:rsidR="00C27556" w:rsidRPr="00CC2363">
        <w:rPr>
          <w:rFonts w:asciiTheme="minorBidi" w:hAnsiTheme="minorBidi"/>
          <w:sz w:val="24"/>
          <w:szCs w:val="24"/>
        </w:rPr>
        <w:t xml:space="preserve"> by our group comprised of normal lung tissues, precursor atypical adenomatous hyperplasias (AAHs) and matched LUADs</w:t>
      </w:r>
      <w:r w:rsidRPr="00CC2363">
        <w:rPr>
          <w:rFonts w:asciiTheme="minorBidi" w:hAnsiTheme="minorBidi"/>
          <w:sz w:val="24"/>
          <w:szCs w:val="24"/>
        </w:rPr>
        <w:t xml:space="preserve"> (</w:t>
      </w:r>
      <w:r w:rsidR="00C27556" w:rsidRPr="00CC2363">
        <w:rPr>
          <w:rFonts w:asciiTheme="minorBidi" w:hAnsiTheme="minorBidi"/>
          <w:sz w:val="24"/>
          <w:szCs w:val="24"/>
        </w:rPr>
        <w:t xml:space="preserve">n = 15, each) </w:t>
      </w:r>
      <w:r w:rsidR="00C46F1A" w:rsidRPr="00CC2363">
        <w:rPr>
          <w:rFonts w:asciiTheme="minorBidi" w:hAnsiTheme="minorBidi"/>
          <w:sz w:val="24"/>
          <w:szCs w:val="24"/>
        </w:rPr>
        <w:fldChar w:fldCharType="begin">
          <w:fldData xml:space="preserve">PEVuZE5vdGU+PENpdGU+PEF1dGhvcj5TaXZha3VtYXI8L0F1dGhvcj48WWVhcj4yMDE3PC9ZZWFy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2MTE5LTYxMzA8L3BhZ2Vz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</w:fldData>
        </w:fldChar>
      </w:r>
      <w:r w:rsidR="00963102" w:rsidRPr="00CC2363">
        <w:rPr>
          <w:rFonts w:asciiTheme="minorBidi" w:hAnsiTheme="minorBidi"/>
          <w:sz w:val="24"/>
          <w:szCs w:val="24"/>
        </w:rPr>
        <w:instrText xml:space="preserve"> ADDIN EN.CITE </w:instrText>
      </w:r>
      <w:r w:rsidR="00963102" w:rsidRPr="00CC2363">
        <w:rPr>
          <w:rFonts w:asciiTheme="minorBidi" w:hAnsiTheme="minorBidi"/>
          <w:sz w:val="24"/>
          <w:szCs w:val="24"/>
        </w:rPr>
        <w:fldChar w:fldCharType="begin">
          <w:fldData xml:space="preserve">PEVuZE5vdGU+PENpdGU+PEF1dGhvcj5TaXZha3VtYXI8L0F1dGhvcj48WWVhcj4yMDE3PC9ZZWFy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2MTE5LTYxMzA8L3BhZ2Vz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</w:fldData>
        </w:fldChar>
      </w:r>
      <w:r w:rsidR="00963102" w:rsidRPr="00CC2363">
        <w:rPr>
          <w:rFonts w:asciiTheme="minorBidi" w:hAnsiTheme="minorBidi"/>
          <w:sz w:val="24"/>
          <w:szCs w:val="24"/>
        </w:rPr>
        <w:instrText xml:space="preserve"> ADDIN EN.CITE.DATA </w:instrText>
      </w:r>
      <w:r w:rsidR="00963102" w:rsidRPr="00CC2363">
        <w:rPr>
          <w:rFonts w:asciiTheme="minorBidi" w:hAnsiTheme="minorBidi"/>
          <w:sz w:val="24"/>
          <w:szCs w:val="24"/>
        </w:rPr>
      </w:r>
      <w:r w:rsidR="00963102" w:rsidRPr="00CC2363">
        <w:rPr>
          <w:rFonts w:asciiTheme="minorBidi" w:hAnsiTheme="minorBidi"/>
          <w:sz w:val="24"/>
          <w:szCs w:val="24"/>
        </w:rPr>
        <w:fldChar w:fldCharType="end"/>
      </w:r>
      <w:r w:rsidR="00C46F1A" w:rsidRPr="00CC2363">
        <w:rPr>
          <w:rFonts w:asciiTheme="minorBidi" w:hAnsiTheme="minorBidi"/>
          <w:sz w:val="24"/>
          <w:szCs w:val="24"/>
        </w:rPr>
      </w:r>
      <w:r w:rsidR="00C46F1A" w:rsidRPr="00CC2363">
        <w:rPr>
          <w:rFonts w:asciiTheme="minorBidi" w:hAnsiTheme="minorBidi"/>
          <w:sz w:val="24"/>
          <w:szCs w:val="24"/>
        </w:rPr>
        <w:fldChar w:fldCharType="separate"/>
      </w:r>
      <w:r w:rsidR="00963102" w:rsidRPr="00CC2363">
        <w:rPr>
          <w:rFonts w:asciiTheme="minorBidi" w:hAnsiTheme="minorBidi"/>
          <w:noProof/>
          <w:sz w:val="24"/>
          <w:szCs w:val="24"/>
        </w:rPr>
        <w:t>(16)</w:t>
      </w:r>
      <w:r w:rsidR="00C46F1A" w:rsidRPr="00CC2363">
        <w:rPr>
          <w:rFonts w:asciiTheme="minorBidi" w:hAnsiTheme="minorBidi"/>
          <w:sz w:val="24"/>
          <w:szCs w:val="24"/>
        </w:rPr>
        <w:fldChar w:fldCharType="end"/>
      </w:r>
      <w:r w:rsidRPr="00CC2363">
        <w:rPr>
          <w:rFonts w:asciiTheme="minorBidi" w:hAnsiTheme="minorBidi"/>
          <w:sz w:val="24"/>
          <w:szCs w:val="24"/>
        </w:rPr>
        <w:t>. Gene expression matrix with log transformed TPM value</w:t>
      </w:r>
      <w:r w:rsidR="00C27556" w:rsidRPr="00CC2363">
        <w:rPr>
          <w:rFonts w:asciiTheme="minorBidi" w:hAnsiTheme="minorBidi"/>
          <w:sz w:val="24"/>
          <w:szCs w:val="24"/>
        </w:rPr>
        <w:t>s</w:t>
      </w:r>
      <w:r w:rsidRPr="00CC2363">
        <w:rPr>
          <w:rFonts w:asciiTheme="minorBidi" w:hAnsiTheme="minorBidi"/>
          <w:sz w:val="24"/>
          <w:szCs w:val="24"/>
        </w:rPr>
        <w:t xml:space="preserve"> was downloaded from GSE102511. Pearson</w:t>
      </w:r>
      <w:r w:rsidR="00047A41" w:rsidRPr="00CC2363">
        <w:rPr>
          <w:rFonts w:asciiTheme="minorBidi" w:hAnsiTheme="minorBidi"/>
          <w:sz w:val="24"/>
          <w:szCs w:val="24"/>
        </w:rPr>
        <w:t>’s</w:t>
      </w:r>
      <w:r w:rsidRPr="00CC2363">
        <w:rPr>
          <w:rFonts w:asciiTheme="minorBidi" w:hAnsiTheme="minorBidi"/>
          <w:sz w:val="24"/>
          <w:szCs w:val="24"/>
        </w:rPr>
        <w:t xml:space="preserve"> correlation</w:t>
      </w:r>
      <w:r w:rsidR="00C27556" w:rsidRPr="00CC2363">
        <w:rPr>
          <w:rFonts w:asciiTheme="minorBidi" w:hAnsiTheme="minorBidi"/>
          <w:sz w:val="24"/>
          <w:szCs w:val="24"/>
        </w:rPr>
        <w:t xml:space="preserve"> coefficients between different genes</w:t>
      </w:r>
      <w:r w:rsidRPr="00CC2363">
        <w:rPr>
          <w:rFonts w:asciiTheme="minorBidi" w:hAnsiTheme="minorBidi"/>
          <w:sz w:val="24"/>
          <w:szCs w:val="24"/>
        </w:rPr>
        <w:t xml:space="preserve"> </w:t>
      </w:r>
      <w:r w:rsidR="00C27556" w:rsidRPr="00CC2363">
        <w:rPr>
          <w:rFonts w:asciiTheme="minorBidi" w:hAnsiTheme="minorBidi"/>
          <w:sz w:val="24"/>
          <w:szCs w:val="24"/>
        </w:rPr>
        <w:t xml:space="preserve">were </w:t>
      </w:r>
      <w:r w:rsidRPr="00CC2363">
        <w:rPr>
          <w:rFonts w:asciiTheme="minorBidi" w:hAnsiTheme="minorBidi"/>
          <w:sz w:val="24"/>
          <w:szCs w:val="24"/>
        </w:rPr>
        <w:t xml:space="preserve">calculated using log2 transformed TPM values. </w:t>
      </w:r>
      <w:bookmarkStart w:id="4" w:name="_Hlk49834724"/>
    </w:p>
    <w:p w14:paraId="15C55F5D" w14:textId="444F2CD7" w:rsidR="00476A43" w:rsidRPr="00CC2363" w:rsidRDefault="00476A43" w:rsidP="00161F21">
      <w:pPr>
        <w:spacing w:after="120" w:line="360" w:lineRule="auto"/>
        <w:contextualSpacing/>
        <w:rPr>
          <w:rFonts w:asciiTheme="minorBidi" w:hAnsiTheme="minorBidi"/>
          <w:sz w:val="24"/>
          <w:szCs w:val="24"/>
        </w:rPr>
      </w:pPr>
    </w:p>
    <w:p w14:paraId="22E2E22F" w14:textId="3933B445" w:rsidR="0006520F" w:rsidRPr="00CC2363" w:rsidRDefault="00C27556" w:rsidP="00161F21">
      <w:pPr>
        <w:spacing w:after="120" w:line="360" w:lineRule="auto"/>
        <w:contextualSpacing/>
        <w:rPr>
          <w:rFonts w:asciiTheme="minorBidi" w:hAnsiTheme="minorBidi"/>
          <w:iCs/>
          <w:sz w:val="24"/>
          <w:szCs w:val="24"/>
        </w:rPr>
      </w:pPr>
      <w:r w:rsidRPr="00CC2363">
        <w:rPr>
          <w:rFonts w:asciiTheme="minorBidi" w:hAnsiTheme="minorBidi"/>
          <w:sz w:val="24"/>
          <w:szCs w:val="24"/>
          <w:bdr w:val="none" w:sz="0" w:space="0" w:color="auto" w:frame="1"/>
        </w:rPr>
        <w:t>Correlation between</w:t>
      </w:r>
      <w:r w:rsidR="00AA7149" w:rsidRPr="00CC2363">
        <w:rPr>
          <w:rFonts w:asciiTheme="minorBidi" w:hAnsiTheme="minorBidi"/>
          <w:sz w:val="24"/>
          <w:szCs w:val="24"/>
          <w:bdr w:val="none" w:sz="0" w:space="0" w:color="auto" w:frame="1"/>
        </w:rPr>
        <w:t xml:space="preserve"> </w:t>
      </w:r>
      <w:r w:rsidR="002A6689" w:rsidRPr="00CC2363">
        <w:rPr>
          <w:rFonts w:asciiTheme="minorBidi" w:hAnsiTheme="minorBidi"/>
          <w:sz w:val="24"/>
          <w:szCs w:val="24"/>
          <w:bdr w:val="none" w:sz="0" w:space="0" w:color="auto" w:frame="1"/>
        </w:rPr>
        <w:t xml:space="preserve">expression of </w:t>
      </w:r>
      <w:r w:rsidR="00AA7149" w:rsidRPr="00CC2363">
        <w:rPr>
          <w:rFonts w:asciiTheme="minorBidi" w:hAnsiTheme="minorBidi"/>
          <w:i/>
          <w:sz w:val="24"/>
          <w:szCs w:val="24"/>
          <w:bdr w:val="none" w:sz="0" w:space="0" w:color="auto" w:frame="1"/>
        </w:rPr>
        <w:t>CD24</w:t>
      </w:r>
      <w:r w:rsidR="00AA7149" w:rsidRPr="00CC2363">
        <w:rPr>
          <w:rFonts w:asciiTheme="minorBidi" w:hAnsiTheme="minorBidi"/>
          <w:sz w:val="24"/>
          <w:szCs w:val="24"/>
          <w:bdr w:val="none" w:sz="0" w:space="0" w:color="auto" w:frame="1"/>
        </w:rPr>
        <w:t xml:space="preserve"> and </w:t>
      </w:r>
      <w:r w:rsidR="002A6689" w:rsidRPr="00CC2363">
        <w:rPr>
          <w:rFonts w:asciiTheme="minorBidi" w:hAnsiTheme="minorBidi"/>
          <w:sz w:val="24"/>
          <w:szCs w:val="24"/>
          <w:bdr w:val="none" w:sz="0" w:space="0" w:color="auto" w:frame="1"/>
        </w:rPr>
        <w:t xml:space="preserve">that of </w:t>
      </w:r>
      <w:r w:rsidR="00AA7149" w:rsidRPr="00CC2363">
        <w:rPr>
          <w:rFonts w:asciiTheme="minorBidi" w:hAnsiTheme="minorBidi"/>
          <w:sz w:val="24"/>
          <w:szCs w:val="24"/>
          <w:bdr w:val="none" w:sz="0" w:space="0" w:color="auto" w:frame="1"/>
        </w:rPr>
        <w:t>other immune-rel</w:t>
      </w:r>
      <w:r w:rsidR="00751196" w:rsidRPr="00CC2363">
        <w:rPr>
          <w:rFonts w:asciiTheme="minorBidi" w:hAnsiTheme="minorBidi"/>
          <w:sz w:val="24"/>
          <w:szCs w:val="24"/>
          <w:bdr w:val="none" w:sz="0" w:space="0" w:color="auto" w:frame="1"/>
        </w:rPr>
        <w:t>ated genes</w:t>
      </w:r>
      <w:r w:rsidR="00097BBE" w:rsidRPr="00CC2363">
        <w:rPr>
          <w:rFonts w:asciiTheme="minorBidi" w:hAnsiTheme="minorBidi"/>
          <w:sz w:val="24"/>
          <w:szCs w:val="24"/>
          <w:bdr w:val="none" w:sz="0" w:space="0" w:color="auto" w:frame="1"/>
        </w:rPr>
        <w:t xml:space="preserve"> or </w:t>
      </w:r>
      <w:r w:rsidR="00097BBE" w:rsidRPr="00CC2363">
        <w:rPr>
          <w:rFonts w:asciiTheme="minorBidi" w:hAnsiTheme="minorBidi"/>
          <w:i/>
          <w:iCs/>
          <w:sz w:val="24"/>
          <w:szCs w:val="24"/>
          <w:bdr w:val="none" w:sz="0" w:space="0" w:color="auto" w:frame="1"/>
        </w:rPr>
        <w:t>EPCAM</w:t>
      </w:r>
      <w:r w:rsidR="00751196" w:rsidRPr="00CC2363">
        <w:rPr>
          <w:rFonts w:asciiTheme="minorBidi" w:hAnsiTheme="minorBidi"/>
          <w:sz w:val="24"/>
          <w:szCs w:val="24"/>
          <w:bdr w:val="none" w:sz="0" w:space="0" w:color="auto" w:frame="1"/>
        </w:rPr>
        <w:t xml:space="preserve"> </w:t>
      </w:r>
      <w:r w:rsidRPr="00CC2363">
        <w:rPr>
          <w:rFonts w:asciiTheme="minorBidi" w:hAnsiTheme="minorBidi"/>
          <w:sz w:val="24"/>
          <w:szCs w:val="24"/>
          <w:bdr w:val="none" w:sz="0" w:space="0" w:color="auto" w:frame="1"/>
        </w:rPr>
        <w:t xml:space="preserve">was </w:t>
      </w:r>
      <w:r w:rsidR="00751196" w:rsidRPr="00CC2363">
        <w:rPr>
          <w:rFonts w:asciiTheme="minorBidi" w:hAnsiTheme="minorBidi"/>
          <w:sz w:val="24"/>
          <w:szCs w:val="24"/>
          <w:bdr w:val="none" w:sz="0" w:space="0" w:color="auto" w:frame="1"/>
        </w:rPr>
        <w:t xml:space="preserve">validated in </w:t>
      </w:r>
      <w:r w:rsidR="0006520F" w:rsidRPr="00CC2363">
        <w:rPr>
          <w:rFonts w:asciiTheme="minorBidi" w:hAnsiTheme="minorBidi"/>
          <w:iCs/>
          <w:sz w:val="24"/>
          <w:szCs w:val="24"/>
        </w:rPr>
        <w:t xml:space="preserve">three </w:t>
      </w:r>
      <w:r w:rsidR="00751196" w:rsidRPr="00CC2363">
        <w:rPr>
          <w:rFonts w:asciiTheme="minorBidi" w:hAnsiTheme="minorBidi"/>
          <w:iCs/>
          <w:sz w:val="24"/>
          <w:szCs w:val="24"/>
        </w:rPr>
        <w:t>independent data</w:t>
      </w:r>
      <w:r w:rsidR="00420BC1" w:rsidRPr="00CC2363">
        <w:rPr>
          <w:rFonts w:asciiTheme="minorBidi" w:hAnsiTheme="minorBidi"/>
          <w:iCs/>
          <w:sz w:val="24"/>
          <w:szCs w:val="24"/>
        </w:rPr>
        <w:t>sets</w:t>
      </w:r>
      <w:r w:rsidR="00AA7149" w:rsidRPr="00CC2363">
        <w:rPr>
          <w:rFonts w:asciiTheme="minorBidi" w:hAnsiTheme="minorBidi"/>
          <w:sz w:val="24"/>
          <w:szCs w:val="24"/>
          <w:bdr w:val="none" w:sz="0" w:space="0" w:color="auto" w:frame="1"/>
        </w:rPr>
        <w:t xml:space="preserve">. </w:t>
      </w:r>
      <w:r w:rsidR="00751196" w:rsidRPr="00CC2363">
        <w:rPr>
          <w:rFonts w:asciiTheme="minorBidi" w:hAnsiTheme="minorBidi"/>
          <w:sz w:val="24"/>
          <w:szCs w:val="24"/>
          <w:bdr w:val="none" w:sz="0" w:space="0" w:color="auto" w:frame="1"/>
        </w:rPr>
        <w:t>Firstly, w</w:t>
      </w:r>
      <w:r w:rsidR="00AA7149" w:rsidRPr="00CC2363">
        <w:rPr>
          <w:rFonts w:asciiTheme="minorBidi" w:hAnsiTheme="minorBidi"/>
          <w:sz w:val="24"/>
          <w:szCs w:val="24"/>
          <w:bdr w:val="none" w:sz="0" w:space="0" w:color="auto" w:frame="1"/>
        </w:rPr>
        <w:t xml:space="preserve">e analyzed </w:t>
      </w:r>
      <w:r w:rsidR="00420BC1" w:rsidRPr="00CC2363">
        <w:rPr>
          <w:rFonts w:asciiTheme="minorBidi" w:hAnsiTheme="minorBidi"/>
          <w:sz w:val="24"/>
          <w:szCs w:val="24"/>
          <w:bdr w:val="none" w:sz="0" w:space="0" w:color="auto" w:frame="1"/>
        </w:rPr>
        <w:t>select genes of interest</w:t>
      </w:r>
      <w:r w:rsidR="00AA7149" w:rsidRPr="00CC2363">
        <w:rPr>
          <w:rFonts w:asciiTheme="minorBidi" w:hAnsiTheme="minorBidi"/>
          <w:sz w:val="24"/>
          <w:szCs w:val="24"/>
        </w:rPr>
        <w:t xml:space="preserve"> </w:t>
      </w:r>
      <w:r w:rsidR="004F34D8" w:rsidRPr="00CC2363">
        <w:rPr>
          <w:rFonts w:asciiTheme="minorBidi" w:hAnsiTheme="minorBidi"/>
          <w:sz w:val="24"/>
          <w:szCs w:val="24"/>
        </w:rPr>
        <w:t xml:space="preserve">in a cohort </w:t>
      </w:r>
      <w:r w:rsidR="00C46F1A" w:rsidRPr="00CC2363">
        <w:rPr>
          <w:rFonts w:asciiTheme="minorBidi" w:hAnsiTheme="minorBidi"/>
          <w:sz w:val="24"/>
          <w:szCs w:val="24"/>
        </w:rPr>
        <w:t xml:space="preserve">of </w:t>
      </w:r>
      <w:r w:rsidR="000B5FBD" w:rsidRPr="00CC2363">
        <w:rPr>
          <w:rFonts w:asciiTheme="minorBidi" w:hAnsiTheme="minorBidi"/>
          <w:sz w:val="24"/>
          <w:szCs w:val="24"/>
        </w:rPr>
        <w:t xml:space="preserve">premalignant and invasive </w:t>
      </w:r>
      <w:r w:rsidR="00353B0C" w:rsidRPr="00CC2363">
        <w:rPr>
          <w:rFonts w:asciiTheme="minorBidi" w:hAnsiTheme="minorBidi"/>
          <w:sz w:val="24"/>
          <w:szCs w:val="24"/>
        </w:rPr>
        <w:t>lung lesions</w:t>
      </w:r>
      <w:r w:rsidR="004F34D8" w:rsidRPr="00CC2363">
        <w:rPr>
          <w:rFonts w:asciiTheme="minorBidi" w:hAnsiTheme="minorBidi"/>
          <w:sz w:val="24"/>
          <w:szCs w:val="24"/>
        </w:rPr>
        <w:t xml:space="preserve"> (n</w:t>
      </w:r>
      <w:r w:rsidR="00D73B65" w:rsidRPr="00CC2363">
        <w:rPr>
          <w:rFonts w:asciiTheme="minorBidi" w:hAnsiTheme="minorBidi"/>
          <w:sz w:val="24"/>
          <w:szCs w:val="24"/>
        </w:rPr>
        <w:t xml:space="preserve"> </w:t>
      </w:r>
      <w:r w:rsidR="004F34D8" w:rsidRPr="00CC2363">
        <w:rPr>
          <w:rFonts w:asciiTheme="minorBidi" w:hAnsiTheme="minorBidi"/>
          <w:sz w:val="24"/>
          <w:szCs w:val="24"/>
        </w:rPr>
        <w:t>=</w:t>
      </w:r>
      <w:r w:rsidR="00D73B65" w:rsidRPr="00CC2363">
        <w:rPr>
          <w:rFonts w:asciiTheme="minorBidi" w:hAnsiTheme="minorBidi"/>
          <w:sz w:val="24"/>
          <w:szCs w:val="24"/>
        </w:rPr>
        <w:t xml:space="preserve"> </w:t>
      </w:r>
      <w:r w:rsidR="004F34D8" w:rsidRPr="00CC2363">
        <w:rPr>
          <w:rFonts w:asciiTheme="minorBidi" w:hAnsiTheme="minorBidi"/>
          <w:sz w:val="24"/>
          <w:szCs w:val="24"/>
        </w:rPr>
        <w:t>9 AAHs, n</w:t>
      </w:r>
      <w:r w:rsidR="00D73B65" w:rsidRPr="00CC2363">
        <w:rPr>
          <w:rFonts w:asciiTheme="minorBidi" w:hAnsiTheme="minorBidi"/>
          <w:sz w:val="24"/>
          <w:szCs w:val="24"/>
        </w:rPr>
        <w:t xml:space="preserve"> </w:t>
      </w:r>
      <w:r w:rsidR="004F34D8" w:rsidRPr="00CC2363">
        <w:rPr>
          <w:rFonts w:asciiTheme="minorBidi" w:hAnsiTheme="minorBidi"/>
          <w:sz w:val="24"/>
          <w:szCs w:val="24"/>
        </w:rPr>
        <w:t>=</w:t>
      </w:r>
      <w:r w:rsidR="00D73B65" w:rsidRPr="00CC2363">
        <w:rPr>
          <w:rFonts w:asciiTheme="minorBidi" w:hAnsiTheme="minorBidi"/>
          <w:sz w:val="24"/>
          <w:szCs w:val="24"/>
        </w:rPr>
        <w:t xml:space="preserve"> </w:t>
      </w:r>
      <w:r w:rsidR="004F34D8" w:rsidRPr="00CC2363">
        <w:rPr>
          <w:rFonts w:asciiTheme="minorBidi" w:hAnsiTheme="minorBidi"/>
          <w:sz w:val="24"/>
          <w:szCs w:val="24"/>
        </w:rPr>
        <w:t xml:space="preserve">6 LUADs) and </w:t>
      </w:r>
      <w:r w:rsidR="00C46F1A" w:rsidRPr="00CC2363">
        <w:rPr>
          <w:rFonts w:asciiTheme="minorBidi" w:hAnsiTheme="minorBidi"/>
          <w:sz w:val="24"/>
          <w:szCs w:val="24"/>
        </w:rPr>
        <w:t>normal lung</w:t>
      </w:r>
      <w:r w:rsidR="004F34D8" w:rsidRPr="00CC2363">
        <w:rPr>
          <w:rFonts w:asciiTheme="minorBidi" w:hAnsiTheme="minorBidi"/>
          <w:sz w:val="24"/>
          <w:szCs w:val="24"/>
        </w:rPr>
        <w:t xml:space="preserve"> tissues (n</w:t>
      </w:r>
      <w:r w:rsidR="006F5F9C" w:rsidRPr="00CC2363">
        <w:rPr>
          <w:rFonts w:asciiTheme="minorBidi" w:hAnsiTheme="minorBidi"/>
          <w:sz w:val="24"/>
          <w:szCs w:val="24"/>
        </w:rPr>
        <w:t xml:space="preserve"> </w:t>
      </w:r>
      <w:r w:rsidR="004F34D8" w:rsidRPr="00CC2363">
        <w:rPr>
          <w:rFonts w:asciiTheme="minorBidi" w:hAnsiTheme="minorBidi"/>
          <w:sz w:val="24"/>
          <w:szCs w:val="24"/>
        </w:rPr>
        <w:t>=</w:t>
      </w:r>
      <w:r w:rsidR="006F5F9C" w:rsidRPr="00CC2363">
        <w:rPr>
          <w:rFonts w:asciiTheme="minorBidi" w:hAnsiTheme="minorBidi"/>
          <w:sz w:val="24"/>
          <w:szCs w:val="24"/>
        </w:rPr>
        <w:t xml:space="preserve"> </w:t>
      </w:r>
      <w:r w:rsidR="004F34D8" w:rsidRPr="00CC2363">
        <w:rPr>
          <w:rFonts w:asciiTheme="minorBidi" w:hAnsiTheme="minorBidi"/>
          <w:sz w:val="24"/>
          <w:szCs w:val="24"/>
        </w:rPr>
        <w:t>38)</w:t>
      </w:r>
      <w:r w:rsidR="00420BC1" w:rsidRPr="00CC2363">
        <w:rPr>
          <w:rFonts w:asciiTheme="minorBidi" w:hAnsiTheme="minorBidi"/>
          <w:sz w:val="24"/>
          <w:szCs w:val="24"/>
        </w:rPr>
        <w:t xml:space="preserve"> </w:t>
      </w:r>
      <w:r w:rsidR="00016D11" w:rsidRPr="00CC2363">
        <w:rPr>
          <w:rFonts w:asciiTheme="minorBidi" w:hAnsiTheme="minorBidi"/>
          <w:sz w:val="24"/>
          <w:szCs w:val="24"/>
        </w:rPr>
        <w:t xml:space="preserve">that were profiled using the </w:t>
      </w:r>
      <w:proofErr w:type="spellStart"/>
      <w:r w:rsidR="00016D11" w:rsidRPr="00CC2363">
        <w:rPr>
          <w:rFonts w:asciiTheme="minorBidi" w:hAnsiTheme="minorBidi"/>
          <w:sz w:val="24"/>
          <w:szCs w:val="24"/>
        </w:rPr>
        <w:t>nCounter</w:t>
      </w:r>
      <w:proofErr w:type="spellEnd"/>
      <w:r w:rsidR="00016D11" w:rsidRPr="00CC2363">
        <w:rPr>
          <w:rFonts w:asciiTheme="minorBidi" w:hAnsiTheme="minorBidi"/>
          <w:sz w:val="24"/>
          <w:szCs w:val="24"/>
        </w:rPr>
        <w:t xml:space="preserve"> </w:t>
      </w:r>
      <w:proofErr w:type="spellStart"/>
      <w:r w:rsidR="00016D11" w:rsidRPr="00CC2363">
        <w:rPr>
          <w:rFonts w:asciiTheme="minorBidi" w:hAnsiTheme="minorBidi"/>
          <w:sz w:val="24"/>
          <w:szCs w:val="24"/>
        </w:rPr>
        <w:t>PanCancer</w:t>
      </w:r>
      <w:proofErr w:type="spellEnd"/>
      <w:r w:rsidR="00016D11" w:rsidRPr="00CC2363">
        <w:rPr>
          <w:rFonts w:asciiTheme="minorBidi" w:hAnsiTheme="minorBidi"/>
          <w:sz w:val="24"/>
          <w:szCs w:val="24"/>
        </w:rPr>
        <w:t xml:space="preserve"> Immune Profiling Panel (</w:t>
      </w:r>
      <w:proofErr w:type="spellStart"/>
      <w:r w:rsidR="00016D11" w:rsidRPr="00CC2363">
        <w:rPr>
          <w:rFonts w:asciiTheme="minorBidi" w:hAnsiTheme="minorBidi"/>
          <w:sz w:val="24"/>
          <w:szCs w:val="24"/>
        </w:rPr>
        <w:t>NanoString</w:t>
      </w:r>
      <w:proofErr w:type="spellEnd"/>
      <w:r w:rsidR="00016D11" w:rsidRPr="00CC2363">
        <w:rPr>
          <w:rFonts w:asciiTheme="minorBidi" w:hAnsiTheme="minorBidi"/>
          <w:sz w:val="24"/>
          <w:szCs w:val="24"/>
        </w:rPr>
        <w:t xml:space="preserve"> Technologies) </w:t>
      </w:r>
      <w:r w:rsidR="000E2BF9" w:rsidRPr="00CC2363">
        <w:rPr>
          <w:rFonts w:asciiTheme="minorBidi" w:hAnsiTheme="minorBidi"/>
          <w:sz w:val="24"/>
          <w:szCs w:val="24"/>
        </w:rPr>
        <w:fldChar w:fldCharType="begin">
          <w:fldData xml:space="preserve">PEVuZE5vdGU+PENpdGU+PEF1dGhvcj5LdWRvPC9BdXRob3I+PFllYXI+MjAxOTwvWWVhcj48UmVj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TwvYWJici0xPjwvcGVyaW9kaWNhbD48YWx0LXBlcmlvZGljYWw+PGZ1bGwtdGl0bGU+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</w:fldData>
        </w:fldChar>
      </w:r>
      <w:r w:rsidR="00963102" w:rsidRPr="00CC2363">
        <w:rPr>
          <w:rFonts w:asciiTheme="minorBidi" w:hAnsiTheme="minorBidi"/>
          <w:sz w:val="24"/>
          <w:szCs w:val="24"/>
        </w:rPr>
        <w:instrText xml:space="preserve"> ADDIN EN.CITE </w:instrText>
      </w:r>
      <w:r w:rsidR="00963102" w:rsidRPr="00CC2363">
        <w:rPr>
          <w:rFonts w:asciiTheme="minorBidi" w:hAnsiTheme="minorBidi"/>
          <w:sz w:val="24"/>
          <w:szCs w:val="24"/>
        </w:rPr>
        <w:fldChar w:fldCharType="begin">
          <w:fldData xml:space="preserve">PEVuZE5vdGU+PENpdGU+PEF1dGhvcj5LdWRvPC9BdXRob3I+PFllYXI+MjAxOTwvWWVhcj48UmVj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TwvYWJici0xPjwvcGVyaW9kaWNhbD48YWx0LXBlcmlvZGljYWw+PGZ1bGwtdGl0bGU+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</w:fldData>
        </w:fldChar>
      </w:r>
      <w:r w:rsidR="00963102" w:rsidRPr="00CC2363">
        <w:rPr>
          <w:rFonts w:asciiTheme="minorBidi" w:hAnsiTheme="minorBidi"/>
          <w:sz w:val="24"/>
          <w:szCs w:val="24"/>
        </w:rPr>
        <w:instrText xml:space="preserve"> ADDIN EN.CITE.DATA </w:instrText>
      </w:r>
      <w:r w:rsidR="00963102" w:rsidRPr="00CC2363">
        <w:rPr>
          <w:rFonts w:asciiTheme="minorBidi" w:hAnsiTheme="minorBidi"/>
          <w:sz w:val="24"/>
          <w:szCs w:val="24"/>
        </w:rPr>
      </w:r>
      <w:r w:rsidR="00963102" w:rsidRPr="00CC2363">
        <w:rPr>
          <w:rFonts w:asciiTheme="minorBidi" w:hAnsiTheme="minorBidi"/>
          <w:sz w:val="24"/>
          <w:szCs w:val="24"/>
        </w:rPr>
        <w:fldChar w:fldCharType="end"/>
      </w:r>
      <w:r w:rsidR="000E2BF9" w:rsidRPr="00CC2363">
        <w:rPr>
          <w:rFonts w:asciiTheme="minorBidi" w:hAnsiTheme="minorBidi"/>
          <w:sz w:val="24"/>
          <w:szCs w:val="24"/>
        </w:rPr>
      </w:r>
      <w:r w:rsidR="000E2BF9" w:rsidRPr="00CC2363">
        <w:rPr>
          <w:rFonts w:asciiTheme="minorBidi" w:hAnsiTheme="minorBidi"/>
          <w:sz w:val="24"/>
          <w:szCs w:val="24"/>
        </w:rPr>
        <w:fldChar w:fldCharType="separate"/>
      </w:r>
      <w:r w:rsidR="00963102" w:rsidRPr="00CC2363">
        <w:rPr>
          <w:rFonts w:asciiTheme="minorBidi" w:hAnsiTheme="minorBidi"/>
          <w:noProof/>
          <w:sz w:val="24"/>
          <w:szCs w:val="24"/>
        </w:rPr>
        <w:t>(17)</w:t>
      </w:r>
      <w:r w:rsidR="000E2BF9" w:rsidRPr="00CC2363">
        <w:rPr>
          <w:rFonts w:asciiTheme="minorBidi" w:hAnsiTheme="minorBidi"/>
          <w:sz w:val="24"/>
          <w:szCs w:val="24"/>
        </w:rPr>
        <w:fldChar w:fldCharType="end"/>
      </w:r>
      <w:r w:rsidR="00793168" w:rsidRPr="00CC2363">
        <w:rPr>
          <w:rFonts w:asciiTheme="minorBidi" w:hAnsiTheme="minorBidi"/>
          <w:sz w:val="24"/>
          <w:szCs w:val="24"/>
        </w:rPr>
        <w:t xml:space="preserve">. </w:t>
      </w:r>
      <w:r w:rsidR="00751196" w:rsidRPr="00CC2363">
        <w:rPr>
          <w:rFonts w:asciiTheme="minorBidi" w:hAnsiTheme="minorBidi"/>
          <w:sz w:val="24"/>
          <w:szCs w:val="24"/>
        </w:rPr>
        <w:t>Secondly, w</w:t>
      </w:r>
      <w:r w:rsidR="00AA7149" w:rsidRPr="00CC2363">
        <w:rPr>
          <w:rFonts w:asciiTheme="minorBidi" w:hAnsiTheme="minorBidi"/>
          <w:sz w:val="24"/>
          <w:szCs w:val="24"/>
        </w:rPr>
        <w:t xml:space="preserve">e </w:t>
      </w:r>
      <w:r w:rsidR="00097BBE" w:rsidRPr="00CC2363">
        <w:rPr>
          <w:rFonts w:asciiTheme="minorBidi" w:hAnsiTheme="minorBidi"/>
          <w:sz w:val="24"/>
          <w:szCs w:val="24"/>
        </w:rPr>
        <w:t>interrogated</w:t>
      </w:r>
      <w:r w:rsidR="00AA7149" w:rsidRPr="00CC2363">
        <w:rPr>
          <w:rFonts w:asciiTheme="minorBidi" w:hAnsiTheme="minorBidi"/>
          <w:sz w:val="24"/>
          <w:szCs w:val="24"/>
          <w:bdr w:val="none" w:sz="0" w:space="0" w:color="auto" w:frame="1"/>
        </w:rPr>
        <w:t xml:space="preserve"> b</w:t>
      </w:r>
      <w:r w:rsidR="00AA7149" w:rsidRPr="00CC2363">
        <w:rPr>
          <w:rFonts w:asciiTheme="minorBidi" w:hAnsiTheme="minorBidi"/>
          <w:sz w:val="24"/>
          <w:szCs w:val="24"/>
        </w:rPr>
        <w:t xml:space="preserve">ulk RNA-seq expression data </w:t>
      </w:r>
      <w:r w:rsidR="00AA7149" w:rsidRPr="00CC2363">
        <w:rPr>
          <w:rFonts w:asciiTheme="minorBidi" w:hAnsiTheme="minorBidi"/>
          <w:sz w:val="24"/>
          <w:szCs w:val="24"/>
          <w:bdr w:val="none" w:sz="0" w:space="0" w:color="auto" w:frame="1"/>
        </w:rPr>
        <w:t xml:space="preserve">of </w:t>
      </w:r>
      <w:r w:rsidR="00AA7149" w:rsidRPr="00CC2363">
        <w:rPr>
          <w:rFonts w:asciiTheme="minorBidi" w:hAnsiTheme="minorBidi"/>
          <w:sz w:val="24"/>
          <w:szCs w:val="24"/>
        </w:rPr>
        <w:t xml:space="preserve">51 </w:t>
      </w:r>
      <w:r w:rsidR="00EF0B31" w:rsidRPr="00CC2363">
        <w:rPr>
          <w:rFonts w:asciiTheme="minorBidi" w:hAnsiTheme="minorBidi"/>
          <w:iCs/>
          <w:sz w:val="24"/>
          <w:szCs w:val="24"/>
        </w:rPr>
        <w:t xml:space="preserve">treatment-naïve early-stage LUADs (disease stages: I, II and III) </w:t>
      </w:r>
      <w:r w:rsidR="00AA7149" w:rsidRPr="00CC2363">
        <w:rPr>
          <w:rFonts w:asciiTheme="minorBidi" w:hAnsiTheme="minorBidi"/>
          <w:sz w:val="24"/>
          <w:szCs w:val="24"/>
        </w:rPr>
        <w:t>LUADs with matched adjacent normal</w:t>
      </w:r>
      <w:r w:rsidR="00AA7149" w:rsidRPr="00CC2363">
        <w:rPr>
          <w:rFonts w:asciiTheme="minorBidi" w:hAnsiTheme="minorBidi"/>
          <w:sz w:val="24"/>
          <w:szCs w:val="24"/>
          <w:bdr w:val="none" w:sz="0" w:space="0" w:color="auto" w:frame="1"/>
        </w:rPr>
        <w:t xml:space="preserve"> lung tissues </w:t>
      </w:r>
      <w:r w:rsidR="000B5FBD" w:rsidRPr="00CC2363">
        <w:rPr>
          <w:rFonts w:asciiTheme="minorBidi" w:hAnsiTheme="minorBidi"/>
          <w:sz w:val="24"/>
          <w:szCs w:val="24"/>
        </w:rPr>
        <w:t xml:space="preserve">from </w:t>
      </w:r>
      <w:r w:rsidR="00AA7149" w:rsidRPr="00CC2363">
        <w:rPr>
          <w:rFonts w:asciiTheme="minorBidi" w:hAnsiTheme="minorBidi"/>
          <w:sz w:val="24"/>
          <w:szCs w:val="24"/>
        </w:rPr>
        <w:t xml:space="preserve">The Cancer Genome Atlas (TCGA) </w:t>
      </w:r>
      <w:r w:rsidR="000B5FBD" w:rsidRPr="00CC2363">
        <w:rPr>
          <w:rFonts w:asciiTheme="minorBidi" w:hAnsiTheme="minorBidi"/>
          <w:sz w:val="24"/>
          <w:szCs w:val="24"/>
        </w:rPr>
        <w:t>cohort</w:t>
      </w:r>
      <w:r w:rsidR="009369A1" w:rsidRPr="00CC2363">
        <w:rPr>
          <w:rFonts w:asciiTheme="minorBidi" w:hAnsiTheme="minorBidi"/>
          <w:sz w:val="24"/>
          <w:szCs w:val="24"/>
        </w:rPr>
        <w:t xml:space="preserve"> </w:t>
      </w:r>
      <w:r w:rsidR="00825CAD" w:rsidRPr="00CC2363">
        <w:rPr>
          <w:rFonts w:asciiTheme="minorBidi" w:hAnsiTheme="minorBidi"/>
          <w:sz w:val="24"/>
          <w:szCs w:val="24"/>
        </w:rPr>
        <w:fldChar w:fldCharType="begin"/>
      </w:r>
      <w:r w:rsidR="00963102" w:rsidRPr="00CC2363">
        <w:rPr>
          <w:rFonts w:asciiTheme="minorBidi" w:hAnsiTheme="minorBidi"/>
          <w:sz w:val="24"/>
          <w:szCs w:val="24"/>
        </w:rPr>
        <w:instrText xml:space="preserve"> ADDIN EN.CITE &lt;EndNote&gt;&lt;Cite&gt;&lt;Author&gt;Cancer Genome Atlas Research&lt;/Author&gt;&lt;Year&gt;2014&lt;/Year&gt;&lt;RecNum&gt;155&lt;/RecNum&gt;&lt;DisplayText&gt;(18)&lt;/DisplayText&gt;&lt;record&gt;&lt;rec-number&gt;155&lt;/rec-number&gt;&lt;foreign-keys&gt;&lt;key app="EN" db-id="0fr0sadfsaswxcetpz7vfpw8sff0sps5vf2r" timestamp="1598962646"&gt;155&lt;/key&gt;&lt;/foreign-keys&gt;&lt;ref-type name="Journal Article"&gt;17&lt;/ref-type&gt;&lt;contributors&gt;&lt;authors&gt;&lt;author&gt;Cancer Genome Atlas Research, Network&lt;/author&gt;&lt;/authors&gt;&lt;/contributors&gt;&lt;titles&gt;&lt;title&gt;Comprehensive molecular profiling of lung adenocarcinoma&lt;/title&gt;&lt;secondary-title&gt;Nature&lt;/secondary-title&gt;&lt;/titles&gt;&lt;pages&gt;543-50&lt;/pages&gt;&lt;volume&gt;511&lt;/volume&gt;&lt;number&gt;7511&lt;/number&gt;&lt;edition&gt;2014/08/01&lt;/edition&gt;&lt;keywords&gt;&lt;keyword&gt;Adenocarcinoma/*genetics/*pathology&lt;/keyword&gt;&lt;keyword&gt;Adenocarcinoma of Lung&lt;/keyword&gt;&lt;keyword&gt;Cell Cycle Proteins/genetics&lt;/keyword&gt;&lt;keyword&gt;Female&lt;/keyword&gt;&lt;keyword&gt;Gene Dosage&lt;/keyword&gt;&lt;keyword&gt;Gene Expression Regulation, Neoplastic&lt;/keyword&gt;&lt;keyword&gt;*Genomics&lt;/keyword&gt;&lt;keyword&gt;Humans&lt;/keyword&gt;&lt;keyword&gt;Lung Neoplasms/*genetics/*pathology&lt;/keyword&gt;&lt;keyword&gt;Male&lt;/keyword&gt;&lt;keyword&gt;Molecular Typing&lt;/keyword&gt;&lt;keyword&gt;Mutation/genetics&lt;/keyword&gt;&lt;keyword&gt;Oncogenes/genetics&lt;/keyword&gt;&lt;keyword&gt;Sex Factors&lt;/keyword&gt;&lt;keyword&gt;Transcriptome/genetics&lt;/keyword&gt;&lt;/keywords&gt;&lt;dates&gt;&lt;year&gt;2014&lt;/year&gt;&lt;pub-dates&gt;&lt;date&gt;Jul 31&lt;/date&gt;&lt;/pub-dates&gt;&lt;/dates&gt;&lt;isbn&gt;1476-4687 (Electronic)&amp;#xD;0028-0836 (Linking)&lt;/isbn&gt;&lt;accession-num&gt;25079552&lt;/accession-num&gt;&lt;urls&gt;&lt;related-urls&gt;&lt;url&gt;https://www.ncbi.nlm.nih.gov/pubmed/25079552&lt;/url&gt;&lt;/related-urls&gt;&lt;/urls&gt;&lt;custom2&gt;PMC4231481&lt;/custom2&gt;&lt;electronic-resource-num&gt;10.1038/nature13385&lt;/electronic-resource-num&gt;&lt;/record&gt;&lt;/Cite&gt;&lt;/EndNote&gt;</w:instrText>
      </w:r>
      <w:r w:rsidR="00825CAD" w:rsidRPr="00CC2363">
        <w:rPr>
          <w:rFonts w:asciiTheme="minorBidi" w:hAnsiTheme="minorBidi"/>
          <w:sz w:val="24"/>
          <w:szCs w:val="24"/>
        </w:rPr>
        <w:fldChar w:fldCharType="separate"/>
      </w:r>
      <w:r w:rsidR="00963102" w:rsidRPr="00CC2363">
        <w:rPr>
          <w:rFonts w:asciiTheme="minorBidi" w:hAnsiTheme="minorBidi"/>
          <w:noProof/>
          <w:sz w:val="24"/>
          <w:szCs w:val="24"/>
        </w:rPr>
        <w:t>(18)</w:t>
      </w:r>
      <w:r w:rsidR="00825CAD" w:rsidRPr="00CC2363">
        <w:rPr>
          <w:rFonts w:asciiTheme="minorBidi" w:hAnsiTheme="minorBidi"/>
          <w:sz w:val="24"/>
          <w:szCs w:val="24"/>
        </w:rPr>
        <w:fldChar w:fldCharType="end"/>
      </w:r>
      <w:r w:rsidR="00AA7149" w:rsidRPr="00CC2363">
        <w:rPr>
          <w:rFonts w:asciiTheme="minorBidi" w:hAnsiTheme="minorBidi"/>
          <w:sz w:val="24"/>
          <w:szCs w:val="24"/>
        </w:rPr>
        <w:t xml:space="preserve"> and downloaded from the NCI Cancer Genomic Data Commons (NCI-GDC: </w:t>
      </w:r>
      <w:hyperlink r:id="rId12" w:history="1">
        <w:r w:rsidR="00AA7149" w:rsidRPr="00CC2363">
          <w:rPr>
            <w:rStyle w:val="Hyperlink"/>
            <w:rFonts w:asciiTheme="minorBidi" w:hAnsiTheme="minorBidi"/>
            <w:color w:val="auto"/>
            <w:sz w:val="24"/>
            <w:szCs w:val="24"/>
            <w:u w:val="none"/>
          </w:rPr>
          <w:t>https://gdc.cancer.gov)</w:t>
        </w:r>
      </w:hyperlink>
      <w:r w:rsidR="00AA7149" w:rsidRPr="00CC2363">
        <w:rPr>
          <w:rFonts w:asciiTheme="minorBidi" w:hAnsiTheme="minorBidi"/>
          <w:sz w:val="24"/>
          <w:szCs w:val="24"/>
        </w:rPr>
        <w:t xml:space="preserve">. </w:t>
      </w:r>
      <w:r w:rsidR="00250B43" w:rsidRPr="00CC2363">
        <w:rPr>
          <w:rFonts w:asciiTheme="minorBidi" w:hAnsiTheme="minorBidi"/>
          <w:sz w:val="24"/>
          <w:szCs w:val="24"/>
        </w:rPr>
        <w:t>For these two</w:t>
      </w:r>
      <w:r w:rsidR="002C5E1F" w:rsidRPr="00CC2363">
        <w:rPr>
          <w:rFonts w:asciiTheme="minorBidi" w:hAnsiTheme="minorBidi"/>
          <w:sz w:val="24"/>
          <w:szCs w:val="24"/>
        </w:rPr>
        <w:t xml:space="preserve"> datasets, P</w:t>
      </w:r>
      <w:r w:rsidR="002C5E1F" w:rsidRPr="00CC2363">
        <w:rPr>
          <w:rFonts w:asciiTheme="minorBidi" w:hAnsiTheme="minorBidi"/>
          <w:iCs/>
          <w:sz w:val="24"/>
          <w:szCs w:val="24"/>
        </w:rPr>
        <w:t>earson</w:t>
      </w:r>
      <w:r w:rsidR="00A4537D" w:rsidRPr="00CC2363">
        <w:rPr>
          <w:rFonts w:asciiTheme="minorBidi" w:hAnsiTheme="minorBidi"/>
          <w:iCs/>
          <w:sz w:val="24"/>
          <w:szCs w:val="24"/>
        </w:rPr>
        <w:t>’s</w:t>
      </w:r>
      <w:r w:rsidR="002C5E1F" w:rsidRPr="00CC2363">
        <w:rPr>
          <w:rFonts w:asciiTheme="minorBidi" w:hAnsiTheme="minorBidi"/>
          <w:iCs/>
          <w:sz w:val="24"/>
          <w:szCs w:val="24"/>
        </w:rPr>
        <w:t xml:space="preserve"> correlation </w:t>
      </w:r>
      <w:r w:rsidR="000B5FBD" w:rsidRPr="00CC2363">
        <w:rPr>
          <w:rFonts w:asciiTheme="minorBidi" w:hAnsiTheme="minorBidi"/>
          <w:iCs/>
          <w:sz w:val="24"/>
          <w:szCs w:val="24"/>
        </w:rPr>
        <w:t>coefficients were</w:t>
      </w:r>
      <w:r w:rsidR="002C5E1F" w:rsidRPr="00CC2363">
        <w:rPr>
          <w:rFonts w:asciiTheme="minorBidi" w:hAnsiTheme="minorBidi"/>
          <w:iCs/>
          <w:sz w:val="24"/>
          <w:szCs w:val="24"/>
        </w:rPr>
        <w:t xml:space="preserve"> </w:t>
      </w:r>
      <w:r w:rsidR="000B5FBD" w:rsidRPr="00CC2363">
        <w:rPr>
          <w:rFonts w:asciiTheme="minorBidi" w:hAnsiTheme="minorBidi"/>
          <w:iCs/>
          <w:sz w:val="24"/>
          <w:szCs w:val="24"/>
        </w:rPr>
        <w:t>computed</w:t>
      </w:r>
      <w:r w:rsidR="002C5E1F" w:rsidRPr="00CC2363">
        <w:rPr>
          <w:rFonts w:asciiTheme="minorBidi" w:hAnsiTheme="minorBidi"/>
          <w:iCs/>
          <w:sz w:val="24"/>
          <w:szCs w:val="24"/>
        </w:rPr>
        <w:t xml:space="preserve"> using normalized expression data </w:t>
      </w:r>
      <w:r w:rsidR="002C5E1F" w:rsidRPr="00CC2363">
        <w:rPr>
          <w:rFonts w:asciiTheme="minorBidi" w:hAnsiTheme="minorBidi"/>
          <w:iCs/>
          <w:sz w:val="24"/>
          <w:szCs w:val="24"/>
        </w:rPr>
        <w:lastRenderedPageBreak/>
        <w:t xml:space="preserve">(log2 transformed FPKM values). </w:t>
      </w:r>
      <w:r w:rsidR="00751196" w:rsidRPr="00CC2363">
        <w:rPr>
          <w:rFonts w:asciiTheme="minorBidi" w:hAnsiTheme="minorBidi"/>
          <w:iCs/>
          <w:sz w:val="24"/>
          <w:szCs w:val="24"/>
        </w:rPr>
        <w:t xml:space="preserve">Thirdly, </w:t>
      </w:r>
      <w:r w:rsidR="00097BBE" w:rsidRPr="00CC2363">
        <w:rPr>
          <w:rFonts w:asciiTheme="minorBidi" w:hAnsiTheme="minorBidi"/>
          <w:iCs/>
          <w:sz w:val="24"/>
          <w:szCs w:val="24"/>
        </w:rPr>
        <w:t xml:space="preserve">expression of </w:t>
      </w:r>
      <w:r w:rsidR="00751196" w:rsidRPr="00CC2363">
        <w:rPr>
          <w:rFonts w:asciiTheme="minorBidi" w:hAnsiTheme="minorBidi"/>
          <w:iCs/>
          <w:sz w:val="24"/>
          <w:szCs w:val="24"/>
        </w:rPr>
        <w:t xml:space="preserve">select genes </w:t>
      </w:r>
      <w:r w:rsidR="00097BBE" w:rsidRPr="00CC2363">
        <w:rPr>
          <w:rFonts w:asciiTheme="minorBidi" w:hAnsiTheme="minorBidi"/>
          <w:iCs/>
          <w:sz w:val="24"/>
          <w:szCs w:val="24"/>
        </w:rPr>
        <w:t xml:space="preserve">was validated </w:t>
      </w:r>
      <w:r w:rsidR="00751196" w:rsidRPr="00CC2363">
        <w:rPr>
          <w:rFonts w:asciiTheme="minorBidi" w:hAnsiTheme="minorBidi"/>
          <w:iCs/>
          <w:sz w:val="24"/>
          <w:szCs w:val="24"/>
        </w:rPr>
        <w:t xml:space="preserve">in </w:t>
      </w:r>
      <w:r w:rsidR="00B35343" w:rsidRPr="00CC2363">
        <w:rPr>
          <w:rFonts w:asciiTheme="minorBidi" w:hAnsiTheme="minorBidi"/>
          <w:iCs/>
          <w:sz w:val="24"/>
          <w:szCs w:val="24"/>
        </w:rPr>
        <w:t xml:space="preserve">an in-house </w:t>
      </w:r>
      <w:r w:rsidR="002A6689" w:rsidRPr="00CC2363">
        <w:rPr>
          <w:rFonts w:asciiTheme="minorBidi" w:hAnsiTheme="minorBidi"/>
          <w:iCs/>
          <w:sz w:val="24"/>
          <w:szCs w:val="24"/>
        </w:rPr>
        <w:t xml:space="preserve">LUAD </w:t>
      </w:r>
      <w:r w:rsidR="00B35343" w:rsidRPr="00CC2363">
        <w:rPr>
          <w:rFonts w:asciiTheme="minorBidi" w:hAnsiTheme="minorBidi"/>
          <w:iCs/>
          <w:sz w:val="24"/>
          <w:szCs w:val="24"/>
        </w:rPr>
        <w:t>cohort</w:t>
      </w:r>
      <w:r w:rsidR="00683CDB" w:rsidRPr="00CC2363">
        <w:rPr>
          <w:rFonts w:asciiTheme="minorBidi" w:hAnsiTheme="minorBidi"/>
          <w:iCs/>
          <w:sz w:val="24"/>
          <w:szCs w:val="24"/>
        </w:rPr>
        <w:t xml:space="preserve"> </w:t>
      </w:r>
      <w:r w:rsidR="002C5E1F" w:rsidRPr="00CC2363">
        <w:rPr>
          <w:rFonts w:asciiTheme="minorBidi" w:hAnsiTheme="minorBidi"/>
          <w:iCs/>
          <w:sz w:val="24"/>
          <w:szCs w:val="24"/>
        </w:rPr>
        <w:t>(MDACC</w:t>
      </w:r>
      <w:r w:rsidR="001A3B9B" w:rsidRPr="00CC2363">
        <w:rPr>
          <w:rFonts w:asciiTheme="minorBidi" w:hAnsiTheme="minorBidi"/>
          <w:iCs/>
          <w:sz w:val="24"/>
          <w:szCs w:val="24"/>
        </w:rPr>
        <w:t xml:space="preserve">; n = </w:t>
      </w:r>
      <w:r w:rsidR="00726760" w:rsidRPr="00CC2363">
        <w:rPr>
          <w:rFonts w:asciiTheme="minorBidi" w:hAnsiTheme="minorBidi"/>
          <w:iCs/>
          <w:sz w:val="24"/>
          <w:szCs w:val="24"/>
        </w:rPr>
        <w:t>109</w:t>
      </w:r>
      <w:r w:rsidR="002C5E1F" w:rsidRPr="00CC2363">
        <w:rPr>
          <w:rFonts w:asciiTheme="minorBidi" w:hAnsiTheme="minorBidi"/>
          <w:iCs/>
          <w:sz w:val="24"/>
          <w:szCs w:val="24"/>
        </w:rPr>
        <w:t>)</w:t>
      </w:r>
      <w:r w:rsidR="00D90B50" w:rsidRPr="00CC2363">
        <w:rPr>
          <w:rFonts w:asciiTheme="minorBidi" w:hAnsiTheme="minorBidi"/>
          <w:iCs/>
          <w:sz w:val="24"/>
          <w:szCs w:val="24"/>
        </w:rPr>
        <w:t xml:space="preserve"> analyzed by targeted immune profiling of 1,</w:t>
      </w:r>
      <w:r w:rsidR="00240E9C" w:rsidRPr="00CC2363">
        <w:rPr>
          <w:rFonts w:asciiTheme="minorBidi" w:hAnsiTheme="minorBidi"/>
          <w:iCs/>
          <w:sz w:val="24"/>
          <w:szCs w:val="24"/>
        </w:rPr>
        <w:t>392</w:t>
      </w:r>
      <w:r w:rsidR="00D90B50" w:rsidRPr="00CC2363">
        <w:rPr>
          <w:rFonts w:asciiTheme="minorBidi" w:hAnsiTheme="minorBidi"/>
          <w:iCs/>
          <w:sz w:val="24"/>
          <w:szCs w:val="24"/>
        </w:rPr>
        <w:t xml:space="preserve"> genes</w:t>
      </w:r>
      <w:r w:rsidR="0006520F" w:rsidRPr="00CC2363">
        <w:rPr>
          <w:rFonts w:asciiTheme="minorBidi" w:hAnsiTheme="minorBidi"/>
          <w:iCs/>
          <w:sz w:val="24"/>
          <w:szCs w:val="24"/>
        </w:rPr>
        <w:t xml:space="preserve"> using the HTG </w:t>
      </w:r>
      <w:proofErr w:type="spellStart"/>
      <w:r w:rsidR="0006520F" w:rsidRPr="00CC2363">
        <w:rPr>
          <w:rFonts w:asciiTheme="minorBidi" w:hAnsiTheme="minorBidi"/>
          <w:iCs/>
          <w:sz w:val="24"/>
          <w:szCs w:val="24"/>
        </w:rPr>
        <w:t>EdgeSeq</w:t>
      </w:r>
      <w:proofErr w:type="spellEnd"/>
      <w:r w:rsidR="0006520F" w:rsidRPr="00CC2363">
        <w:rPr>
          <w:rFonts w:asciiTheme="minorBidi" w:hAnsiTheme="minorBidi"/>
          <w:iCs/>
          <w:sz w:val="24"/>
          <w:szCs w:val="24"/>
        </w:rPr>
        <w:t xml:space="preserve"> Precision Immuno-Oncology Panel (HTG</w:t>
      </w:r>
      <w:r w:rsidR="000B5FBD" w:rsidRPr="00CC2363">
        <w:rPr>
          <w:rFonts w:asciiTheme="minorBidi" w:hAnsiTheme="minorBidi"/>
          <w:iCs/>
          <w:sz w:val="24"/>
          <w:szCs w:val="24"/>
        </w:rPr>
        <w:t xml:space="preserve"> Molecular Diagnostics, Inc.</w:t>
      </w:r>
      <w:r w:rsidR="0006520F" w:rsidRPr="00CC2363">
        <w:rPr>
          <w:rFonts w:asciiTheme="minorBidi" w:hAnsiTheme="minorBidi"/>
          <w:iCs/>
          <w:sz w:val="24"/>
          <w:szCs w:val="24"/>
        </w:rPr>
        <w:t>).</w:t>
      </w:r>
      <w:r w:rsidR="00751196" w:rsidRPr="00CC2363">
        <w:rPr>
          <w:rFonts w:asciiTheme="minorBidi" w:hAnsiTheme="minorBidi"/>
          <w:sz w:val="24"/>
          <w:szCs w:val="24"/>
        </w:rPr>
        <w:t xml:space="preserve"> </w:t>
      </w:r>
      <w:r w:rsidR="00683CDB" w:rsidRPr="00CC2363">
        <w:rPr>
          <w:rFonts w:asciiTheme="minorBidi" w:hAnsiTheme="minorBidi"/>
          <w:iCs/>
          <w:sz w:val="24"/>
          <w:szCs w:val="24"/>
        </w:rPr>
        <w:t xml:space="preserve">The R package MCP-counter </w:t>
      </w:r>
      <w:r w:rsidR="00683CDB" w:rsidRPr="00CC2363">
        <w:rPr>
          <w:rFonts w:asciiTheme="minorBidi" w:hAnsiTheme="minorBidi"/>
          <w:iCs/>
          <w:sz w:val="24"/>
          <w:szCs w:val="24"/>
        </w:rPr>
        <w:fldChar w:fldCharType="begin">
          <w:fldData xml:space="preserve">PEVuZE5vdGU+PENpdGU+PEF1dGhvcj5CZWNodDwvQXV0aG9yPjxZZWFyPjIwMTY8L1llYXI+PFJl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</w:fldData>
        </w:fldChar>
      </w:r>
      <w:r w:rsidR="00963102" w:rsidRPr="00CC2363">
        <w:rPr>
          <w:rFonts w:asciiTheme="minorBidi" w:hAnsiTheme="minorBidi"/>
          <w:iCs/>
          <w:sz w:val="24"/>
          <w:szCs w:val="24"/>
        </w:rPr>
        <w:instrText xml:space="preserve"> ADDIN EN.CITE </w:instrText>
      </w:r>
      <w:r w:rsidR="00963102" w:rsidRPr="00CC2363">
        <w:rPr>
          <w:rFonts w:asciiTheme="minorBidi" w:hAnsiTheme="minorBidi"/>
          <w:iCs/>
          <w:sz w:val="24"/>
          <w:szCs w:val="24"/>
        </w:rPr>
        <w:fldChar w:fldCharType="begin">
          <w:fldData xml:space="preserve">PEVuZE5vdGU+PENpdGU+PEF1dGhvcj5CZWNodDwvQXV0aG9yPjxZZWFyPjIwMTY8L1llYXI+PFJl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</w:fldData>
        </w:fldChar>
      </w:r>
      <w:r w:rsidR="00963102" w:rsidRPr="00CC2363">
        <w:rPr>
          <w:rFonts w:asciiTheme="minorBidi" w:hAnsiTheme="minorBidi"/>
          <w:iCs/>
          <w:sz w:val="24"/>
          <w:szCs w:val="24"/>
        </w:rPr>
        <w:instrText xml:space="preserve"> ADDIN EN.CITE.DATA </w:instrText>
      </w:r>
      <w:r w:rsidR="00963102" w:rsidRPr="00CC2363">
        <w:rPr>
          <w:rFonts w:asciiTheme="minorBidi" w:hAnsiTheme="minorBidi"/>
          <w:iCs/>
          <w:sz w:val="24"/>
          <w:szCs w:val="24"/>
        </w:rPr>
      </w:r>
      <w:r w:rsidR="00963102" w:rsidRPr="00CC2363">
        <w:rPr>
          <w:rFonts w:asciiTheme="minorBidi" w:hAnsiTheme="minorBidi"/>
          <w:iCs/>
          <w:sz w:val="24"/>
          <w:szCs w:val="24"/>
        </w:rPr>
        <w:fldChar w:fldCharType="end"/>
      </w:r>
      <w:r w:rsidR="00683CDB" w:rsidRPr="00CC2363">
        <w:rPr>
          <w:rFonts w:asciiTheme="minorBidi" w:hAnsiTheme="minorBidi"/>
          <w:iCs/>
          <w:sz w:val="24"/>
          <w:szCs w:val="24"/>
        </w:rPr>
      </w:r>
      <w:r w:rsidR="00683CDB" w:rsidRPr="00CC2363">
        <w:rPr>
          <w:rFonts w:asciiTheme="minorBidi" w:hAnsiTheme="minorBidi"/>
          <w:iCs/>
          <w:sz w:val="24"/>
          <w:szCs w:val="24"/>
        </w:rPr>
        <w:fldChar w:fldCharType="separate"/>
      </w:r>
      <w:r w:rsidR="00963102" w:rsidRPr="00CC2363">
        <w:rPr>
          <w:rFonts w:asciiTheme="minorBidi" w:hAnsiTheme="minorBidi"/>
          <w:iCs/>
          <w:noProof/>
          <w:sz w:val="24"/>
          <w:szCs w:val="24"/>
        </w:rPr>
        <w:t>(19)</w:t>
      </w:r>
      <w:r w:rsidR="00683CDB" w:rsidRPr="00CC2363">
        <w:rPr>
          <w:rFonts w:asciiTheme="minorBidi" w:hAnsiTheme="minorBidi"/>
          <w:iCs/>
          <w:sz w:val="24"/>
          <w:szCs w:val="24"/>
        </w:rPr>
        <w:fldChar w:fldCharType="end"/>
      </w:r>
      <w:r w:rsidR="00683CDB" w:rsidRPr="00CC2363">
        <w:rPr>
          <w:rFonts w:asciiTheme="minorBidi" w:hAnsiTheme="minorBidi"/>
          <w:iCs/>
          <w:sz w:val="24"/>
          <w:szCs w:val="24"/>
        </w:rPr>
        <w:t xml:space="preserve"> was applied to the normalized data of primary LUADs in both TCGA and MDACC cohorts. For MDACC cohort</w:t>
      </w:r>
      <w:r w:rsidR="00D90B50" w:rsidRPr="00CC2363">
        <w:rPr>
          <w:rFonts w:asciiTheme="minorBidi" w:hAnsiTheme="minorBidi"/>
          <w:iCs/>
          <w:sz w:val="24"/>
          <w:szCs w:val="24"/>
        </w:rPr>
        <w:t xml:space="preserve">, </w:t>
      </w:r>
      <w:r w:rsidR="002B36A8" w:rsidRPr="00CC2363">
        <w:rPr>
          <w:rFonts w:asciiTheme="minorBidi" w:hAnsiTheme="minorBidi"/>
          <w:iCs/>
          <w:sz w:val="24"/>
          <w:szCs w:val="24"/>
        </w:rPr>
        <w:t xml:space="preserve">we </w:t>
      </w:r>
      <w:r w:rsidR="000B5FBD" w:rsidRPr="00CC2363">
        <w:rPr>
          <w:rFonts w:asciiTheme="minorBidi" w:hAnsiTheme="minorBidi"/>
          <w:iCs/>
          <w:sz w:val="24"/>
          <w:szCs w:val="24"/>
        </w:rPr>
        <w:t xml:space="preserve">also </w:t>
      </w:r>
      <w:r w:rsidR="007105C6" w:rsidRPr="00CC2363">
        <w:rPr>
          <w:rFonts w:asciiTheme="minorBidi" w:hAnsiTheme="minorBidi"/>
          <w:iCs/>
          <w:sz w:val="24"/>
          <w:szCs w:val="24"/>
        </w:rPr>
        <w:t xml:space="preserve">performed correlation analysis </w:t>
      </w:r>
      <w:r w:rsidR="000B5FBD" w:rsidRPr="00CC2363">
        <w:rPr>
          <w:rFonts w:asciiTheme="minorBidi" w:hAnsiTheme="minorBidi"/>
          <w:iCs/>
          <w:sz w:val="24"/>
          <w:szCs w:val="24"/>
        </w:rPr>
        <w:t xml:space="preserve">of </w:t>
      </w:r>
      <w:r w:rsidR="000B5FBD" w:rsidRPr="00CC2363">
        <w:rPr>
          <w:rFonts w:asciiTheme="minorBidi" w:hAnsiTheme="minorBidi"/>
          <w:i/>
          <w:sz w:val="24"/>
          <w:szCs w:val="24"/>
        </w:rPr>
        <w:t>CD24</w:t>
      </w:r>
      <w:r w:rsidR="000B5FBD" w:rsidRPr="00CC2363">
        <w:rPr>
          <w:rFonts w:asciiTheme="minorBidi" w:hAnsiTheme="minorBidi"/>
          <w:iCs/>
          <w:sz w:val="24"/>
          <w:szCs w:val="24"/>
        </w:rPr>
        <w:t xml:space="preserve"> </w:t>
      </w:r>
      <w:r w:rsidR="007105C6" w:rsidRPr="00CC2363">
        <w:rPr>
          <w:rFonts w:asciiTheme="minorBidi" w:hAnsiTheme="minorBidi"/>
          <w:iCs/>
          <w:sz w:val="24"/>
          <w:szCs w:val="24"/>
        </w:rPr>
        <w:t xml:space="preserve">with </w:t>
      </w:r>
      <w:r w:rsidR="000B5FBD" w:rsidRPr="00CC2363">
        <w:rPr>
          <w:rFonts w:asciiTheme="minorBidi" w:hAnsiTheme="minorBidi"/>
          <w:iCs/>
          <w:sz w:val="24"/>
          <w:szCs w:val="24"/>
        </w:rPr>
        <w:t>a</w:t>
      </w:r>
      <w:r w:rsidR="007105C6" w:rsidRPr="00CC2363">
        <w:rPr>
          <w:rFonts w:asciiTheme="minorBidi" w:hAnsiTheme="minorBidi"/>
          <w:iCs/>
          <w:sz w:val="24"/>
          <w:szCs w:val="24"/>
        </w:rPr>
        <w:t xml:space="preserve"> computed immune cytotoxicity score </w:t>
      </w:r>
      <w:r w:rsidR="00016D11" w:rsidRPr="00CC2363">
        <w:rPr>
          <w:rFonts w:asciiTheme="minorBidi" w:hAnsiTheme="minorBidi"/>
          <w:iCs/>
          <w:sz w:val="24"/>
          <w:szCs w:val="24"/>
        </w:rPr>
        <w:fldChar w:fldCharType="begin">
          <w:fldData xml:space="preserve">PEVuZE5vdGU+PENpdGU+PEF1dGhvcj5Sb29uZXk8L0F1dGhvcj48WWVhcj4yMDE1PC9ZZWFyPjxS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</w:fldData>
        </w:fldChar>
      </w:r>
      <w:r w:rsidR="00963102" w:rsidRPr="00CC2363">
        <w:rPr>
          <w:rFonts w:asciiTheme="minorBidi" w:hAnsiTheme="minorBidi"/>
          <w:iCs/>
          <w:sz w:val="24"/>
          <w:szCs w:val="24"/>
        </w:rPr>
        <w:instrText xml:space="preserve"> ADDIN EN.CITE </w:instrText>
      </w:r>
      <w:r w:rsidR="00963102" w:rsidRPr="00CC2363">
        <w:rPr>
          <w:rFonts w:asciiTheme="minorBidi" w:hAnsiTheme="minorBidi"/>
          <w:iCs/>
          <w:sz w:val="24"/>
          <w:szCs w:val="24"/>
        </w:rPr>
        <w:fldChar w:fldCharType="begin">
          <w:fldData xml:space="preserve">PEVuZE5vdGU+PENpdGU+PEF1dGhvcj5Sb29uZXk8L0F1dGhvcj48WWVhcj4yMDE1PC9ZZWFyPjxS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</w:fldData>
        </w:fldChar>
      </w:r>
      <w:r w:rsidR="00963102" w:rsidRPr="00CC2363">
        <w:rPr>
          <w:rFonts w:asciiTheme="minorBidi" w:hAnsiTheme="minorBidi"/>
          <w:iCs/>
          <w:sz w:val="24"/>
          <w:szCs w:val="24"/>
        </w:rPr>
        <w:instrText xml:space="preserve"> ADDIN EN.CITE.DATA </w:instrText>
      </w:r>
      <w:r w:rsidR="00963102" w:rsidRPr="00CC2363">
        <w:rPr>
          <w:rFonts w:asciiTheme="minorBidi" w:hAnsiTheme="minorBidi"/>
          <w:iCs/>
          <w:sz w:val="24"/>
          <w:szCs w:val="24"/>
        </w:rPr>
      </w:r>
      <w:r w:rsidR="00963102" w:rsidRPr="00CC2363">
        <w:rPr>
          <w:rFonts w:asciiTheme="minorBidi" w:hAnsiTheme="minorBidi"/>
          <w:iCs/>
          <w:sz w:val="24"/>
          <w:szCs w:val="24"/>
        </w:rPr>
        <w:fldChar w:fldCharType="end"/>
      </w:r>
      <w:r w:rsidR="00016D11" w:rsidRPr="00CC2363">
        <w:rPr>
          <w:rFonts w:asciiTheme="minorBidi" w:hAnsiTheme="minorBidi"/>
          <w:iCs/>
          <w:sz w:val="24"/>
          <w:szCs w:val="24"/>
        </w:rPr>
      </w:r>
      <w:r w:rsidR="00016D11" w:rsidRPr="00CC2363">
        <w:rPr>
          <w:rFonts w:asciiTheme="minorBidi" w:hAnsiTheme="minorBidi"/>
          <w:iCs/>
          <w:sz w:val="24"/>
          <w:szCs w:val="24"/>
        </w:rPr>
        <w:fldChar w:fldCharType="separate"/>
      </w:r>
      <w:r w:rsidR="00963102" w:rsidRPr="00CC2363">
        <w:rPr>
          <w:rFonts w:asciiTheme="minorBidi" w:hAnsiTheme="minorBidi"/>
          <w:iCs/>
          <w:noProof/>
          <w:sz w:val="24"/>
          <w:szCs w:val="24"/>
        </w:rPr>
        <w:t>(20)</w:t>
      </w:r>
      <w:r w:rsidR="00016D11" w:rsidRPr="00CC2363">
        <w:rPr>
          <w:rFonts w:asciiTheme="minorBidi" w:hAnsiTheme="minorBidi"/>
          <w:iCs/>
          <w:sz w:val="24"/>
          <w:szCs w:val="24"/>
        </w:rPr>
        <w:fldChar w:fldCharType="end"/>
      </w:r>
      <w:r w:rsidR="007105C6" w:rsidRPr="00CC2363">
        <w:rPr>
          <w:rFonts w:asciiTheme="minorBidi" w:hAnsiTheme="minorBidi"/>
          <w:iCs/>
          <w:sz w:val="24"/>
          <w:szCs w:val="24"/>
        </w:rPr>
        <w:t xml:space="preserve">, and </w:t>
      </w:r>
      <w:r w:rsidR="00AA7149" w:rsidRPr="00CC2363">
        <w:rPr>
          <w:rFonts w:asciiTheme="minorBidi" w:hAnsiTheme="minorBidi"/>
          <w:iCs/>
          <w:sz w:val="24"/>
          <w:szCs w:val="24"/>
        </w:rPr>
        <w:t>Pearson</w:t>
      </w:r>
      <w:r w:rsidR="00A4537D" w:rsidRPr="00CC2363">
        <w:rPr>
          <w:rFonts w:asciiTheme="minorBidi" w:hAnsiTheme="minorBidi"/>
          <w:iCs/>
          <w:sz w:val="24"/>
          <w:szCs w:val="24"/>
        </w:rPr>
        <w:t>’s</w:t>
      </w:r>
      <w:r w:rsidR="00AA7149" w:rsidRPr="00CC2363">
        <w:rPr>
          <w:rFonts w:asciiTheme="minorBidi" w:hAnsiTheme="minorBidi"/>
          <w:iCs/>
          <w:sz w:val="24"/>
          <w:szCs w:val="24"/>
        </w:rPr>
        <w:t xml:space="preserve"> correlation</w:t>
      </w:r>
      <w:r w:rsidR="000B5FBD" w:rsidRPr="00CC2363">
        <w:rPr>
          <w:rFonts w:asciiTheme="minorBidi" w:hAnsiTheme="minorBidi"/>
          <w:iCs/>
          <w:sz w:val="24"/>
          <w:szCs w:val="24"/>
        </w:rPr>
        <w:t xml:space="preserve"> coefficient</w:t>
      </w:r>
      <w:r w:rsidR="00AA7149" w:rsidRPr="00CC2363">
        <w:rPr>
          <w:rFonts w:asciiTheme="minorBidi" w:hAnsiTheme="minorBidi"/>
          <w:iCs/>
          <w:sz w:val="24"/>
          <w:szCs w:val="24"/>
        </w:rPr>
        <w:t xml:space="preserve"> was calculated using </w:t>
      </w:r>
      <w:r w:rsidR="00A4537D" w:rsidRPr="00CC2363">
        <w:rPr>
          <w:rFonts w:asciiTheme="minorBidi" w:hAnsiTheme="minorBidi"/>
          <w:iCs/>
          <w:sz w:val="24"/>
          <w:szCs w:val="24"/>
        </w:rPr>
        <w:t xml:space="preserve">median </w:t>
      </w:r>
      <w:r w:rsidR="006B3326" w:rsidRPr="00CC2363">
        <w:rPr>
          <w:rFonts w:asciiTheme="minorBidi" w:hAnsiTheme="minorBidi"/>
          <w:iCs/>
          <w:sz w:val="24"/>
          <w:szCs w:val="24"/>
        </w:rPr>
        <w:t>normalized expression</w:t>
      </w:r>
      <w:r w:rsidR="000A7F52" w:rsidRPr="00CC2363">
        <w:rPr>
          <w:rFonts w:asciiTheme="minorBidi" w:hAnsiTheme="minorBidi"/>
          <w:iCs/>
          <w:sz w:val="24"/>
          <w:szCs w:val="24"/>
        </w:rPr>
        <w:t>.</w:t>
      </w:r>
      <w:r w:rsidR="00A4537D" w:rsidRPr="00CC2363">
        <w:rPr>
          <w:rFonts w:asciiTheme="minorBidi" w:hAnsiTheme="minorBidi"/>
          <w:iCs/>
          <w:sz w:val="24"/>
          <w:szCs w:val="24"/>
        </w:rPr>
        <w:t xml:space="preserve"> </w:t>
      </w:r>
    </w:p>
    <w:p w14:paraId="651D2CC2" w14:textId="1D382A34" w:rsidR="0006520F" w:rsidRPr="00CC2363" w:rsidRDefault="0006520F" w:rsidP="00161F21">
      <w:pPr>
        <w:spacing w:after="120" w:line="360" w:lineRule="auto"/>
        <w:contextualSpacing/>
        <w:rPr>
          <w:rFonts w:asciiTheme="minorBidi" w:hAnsiTheme="minorBidi"/>
          <w:iCs/>
          <w:sz w:val="24"/>
          <w:szCs w:val="24"/>
        </w:rPr>
      </w:pPr>
    </w:p>
    <w:bookmarkEnd w:id="4"/>
    <w:p w14:paraId="2337D81D" w14:textId="40C12CE7" w:rsidR="005D5E42" w:rsidRPr="00CC2363" w:rsidRDefault="005D5E42" w:rsidP="00161F21">
      <w:pPr>
        <w:autoSpaceDE w:val="0"/>
        <w:autoSpaceDN w:val="0"/>
        <w:adjustRightInd w:val="0"/>
        <w:spacing w:after="120" w:line="360" w:lineRule="auto"/>
        <w:contextualSpacing/>
        <w:rPr>
          <w:rFonts w:asciiTheme="minorBidi" w:hAnsiTheme="minorBidi"/>
          <w:b/>
          <w:bCs/>
          <w:sz w:val="24"/>
          <w:szCs w:val="24"/>
        </w:rPr>
      </w:pPr>
      <w:r w:rsidRPr="00CC2363">
        <w:rPr>
          <w:rFonts w:asciiTheme="minorBidi" w:hAnsiTheme="minorBidi"/>
          <w:b/>
          <w:bCs/>
          <w:sz w:val="24"/>
          <w:szCs w:val="24"/>
        </w:rPr>
        <w:t>Immunohistochemical analysis of CD24</w:t>
      </w:r>
      <w:r w:rsidR="000B5FBD" w:rsidRPr="00CC2363">
        <w:rPr>
          <w:rFonts w:asciiTheme="minorBidi" w:hAnsiTheme="minorBidi"/>
          <w:b/>
          <w:bCs/>
          <w:sz w:val="24"/>
          <w:szCs w:val="24"/>
        </w:rPr>
        <w:t xml:space="preserve"> in LUAD</w:t>
      </w:r>
    </w:p>
    <w:p w14:paraId="0A11FA0A" w14:textId="091D53EA" w:rsidR="0001035B" w:rsidRPr="00CC2363" w:rsidRDefault="005D5E42">
      <w:pPr>
        <w:autoSpaceDE w:val="0"/>
        <w:autoSpaceDN w:val="0"/>
        <w:adjustRightInd w:val="0"/>
        <w:spacing w:after="120" w:line="360" w:lineRule="auto"/>
        <w:contextualSpacing/>
        <w:rPr>
          <w:rFonts w:asciiTheme="minorBidi" w:hAnsiTheme="minorBidi"/>
          <w:sz w:val="24"/>
          <w:szCs w:val="24"/>
        </w:rPr>
      </w:pPr>
      <w:r w:rsidRPr="00CC2363">
        <w:rPr>
          <w:rFonts w:asciiTheme="minorBidi" w:hAnsiTheme="minorBidi"/>
          <w:sz w:val="24"/>
          <w:szCs w:val="24"/>
        </w:rPr>
        <w:t xml:space="preserve">Archived </w:t>
      </w:r>
      <w:r w:rsidR="000B5FBD" w:rsidRPr="00CC2363">
        <w:rPr>
          <w:rFonts w:asciiTheme="minorBidi" w:hAnsiTheme="minorBidi"/>
          <w:sz w:val="24"/>
          <w:szCs w:val="24"/>
        </w:rPr>
        <w:t xml:space="preserve">and </w:t>
      </w:r>
      <w:r w:rsidRPr="00CC2363">
        <w:rPr>
          <w:rFonts w:asciiTheme="minorBidi" w:hAnsiTheme="minorBidi"/>
          <w:sz w:val="24"/>
          <w:szCs w:val="24"/>
        </w:rPr>
        <w:t xml:space="preserve">surgically resected tumor specimens were collected from </w:t>
      </w:r>
      <w:r w:rsidR="000B5FBD" w:rsidRPr="00CC2363">
        <w:rPr>
          <w:rFonts w:asciiTheme="minorBidi" w:hAnsiTheme="minorBidi"/>
          <w:sz w:val="24"/>
          <w:szCs w:val="24"/>
        </w:rPr>
        <w:t>treatment-naïve LUAD</w:t>
      </w:r>
      <w:r w:rsidRPr="00CC2363">
        <w:rPr>
          <w:rFonts w:asciiTheme="minorBidi" w:hAnsiTheme="minorBidi"/>
          <w:sz w:val="24"/>
          <w:szCs w:val="24"/>
        </w:rPr>
        <w:t xml:space="preserve"> patients (n = </w:t>
      </w:r>
      <w:r w:rsidR="00476A43" w:rsidRPr="00CC2363">
        <w:rPr>
          <w:rFonts w:asciiTheme="minorBidi" w:hAnsiTheme="minorBidi"/>
          <w:sz w:val="24"/>
          <w:szCs w:val="24"/>
        </w:rPr>
        <w:t>240</w:t>
      </w:r>
      <w:r w:rsidRPr="00CC2363">
        <w:rPr>
          <w:rFonts w:asciiTheme="minorBidi" w:hAnsiTheme="minorBidi"/>
          <w:sz w:val="24"/>
          <w:szCs w:val="24"/>
        </w:rPr>
        <w:t xml:space="preserve">) </w:t>
      </w:r>
      <w:r w:rsidR="00016D11" w:rsidRPr="00CC2363">
        <w:rPr>
          <w:rFonts w:asciiTheme="minorBidi" w:hAnsiTheme="minorBidi"/>
          <w:sz w:val="24"/>
          <w:szCs w:val="24"/>
        </w:rPr>
        <w:t>with early</w:t>
      </w:r>
      <w:r w:rsidR="00352448" w:rsidRPr="00CC2363">
        <w:rPr>
          <w:rFonts w:asciiTheme="minorBidi" w:hAnsiTheme="minorBidi"/>
          <w:sz w:val="24"/>
          <w:szCs w:val="24"/>
        </w:rPr>
        <w:t>-</w:t>
      </w:r>
      <w:r w:rsidR="00016D11" w:rsidRPr="00CC2363">
        <w:rPr>
          <w:rFonts w:asciiTheme="minorBidi" w:hAnsiTheme="minorBidi"/>
          <w:sz w:val="24"/>
          <w:szCs w:val="24"/>
        </w:rPr>
        <w:t>stage (stages I-III) disease</w:t>
      </w:r>
      <w:r w:rsidR="000B5FBD" w:rsidRPr="00CC2363">
        <w:rPr>
          <w:rFonts w:asciiTheme="minorBidi" w:hAnsiTheme="minorBidi"/>
          <w:sz w:val="24"/>
          <w:szCs w:val="24"/>
        </w:rPr>
        <w:t xml:space="preserve"> and incorporated into a tissue microarray (TMA)</w:t>
      </w:r>
      <w:r w:rsidR="00016D11" w:rsidRPr="00CC2363">
        <w:rPr>
          <w:rFonts w:asciiTheme="minorBidi" w:hAnsiTheme="minorBidi"/>
          <w:sz w:val="24"/>
          <w:szCs w:val="24"/>
        </w:rPr>
        <w:t xml:space="preserve">. </w:t>
      </w:r>
      <w:r w:rsidR="000B5FBD" w:rsidRPr="00CC2363">
        <w:rPr>
          <w:rFonts w:asciiTheme="minorBidi" w:hAnsiTheme="minorBidi"/>
          <w:sz w:val="24"/>
          <w:szCs w:val="24"/>
        </w:rPr>
        <w:t>Patients in this cohort</w:t>
      </w:r>
      <w:r w:rsidR="00016D11" w:rsidRPr="00CC2363">
        <w:rPr>
          <w:rFonts w:asciiTheme="minorBidi" w:hAnsiTheme="minorBidi"/>
          <w:sz w:val="24"/>
          <w:szCs w:val="24"/>
        </w:rPr>
        <w:t xml:space="preserve"> were </w:t>
      </w:r>
      <w:r w:rsidRPr="00CC2363">
        <w:rPr>
          <w:rFonts w:asciiTheme="minorBidi" w:hAnsiTheme="minorBidi"/>
          <w:sz w:val="24"/>
          <w:szCs w:val="24"/>
        </w:rPr>
        <w:t xml:space="preserve">evaluated at </w:t>
      </w:r>
      <w:r w:rsidR="000B5FBD" w:rsidRPr="00CC2363">
        <w:rPr>
          <w:rFonts w:asciiTheme="minorBidi" w:hAnsiTheme="minorBidi"/>
          <w:sz w:val="24"/>
          <w:szCs w:val="24"/>
        </w:rPr>
        <w:t xml:space="preserve">The University of Texas </w:t>
      </w:r>
      <w:r w:rsidRPr="00CC2363">
        <w:rPr>
          <w:rFonts w:asciiTheme="minorBidi" w:hAnsiTheme="minorBidi"/>
          <w:sz w:val="24"/>
          <w:szCs w:val="24"/>
        </w:rPr>
        <w:t>MD Anderson Cancer Center and</w:t>
      </w:r>
      <w:r w:rsidR="00CE053F" w:rsidRPr="00CC2363">
        <w:rPr>
          <w:rFonts w:asciiTheme="minorBidi" w:hAnsiTheme="minorBidi"/>
          <w:sz w:val="24"/>
          <w:szCs w:val="24"/>
        </w:rPr>
        <w:t xml:space="preserve"> </w:t>
      </w:r>
      <w:r w:rsidRPr="00CC2363">
        <w:rPr>
          <w:rFonts w:asciiTheme="minorBidi" w:hAnsiTheme="minorBidi"/>
          <w:sz w:val="24"/>
          <w:szCs w:val="24"/>
        </w:rPr>
        <w:t xml:space="preserve">consents </w:t>
      </w:r>
      <w:r w:rsidR="000B5FBD" w:rsidRPr="00CC2363">
        <w:rPr>
          <w:rFonts w:asciiTheme="minorBidi" w:hAnsiTheme="minorBidi"/>
          <w:sz w:val="24"/>
          <w:szCs w:val="24"/>
        </w:rPr>
        <w:t xml:space="preserve">were obtained from all patients and </w:t>
      </w:r>
      <w:r w:rsidRPr="00CC2363">
        <w:rPr>
          <w:rFonts w:asciiTheme="minorBidi" w:hAnsiTheme="minorBidi"/>
          <w:sz w:val="24"/>
          <w:szCs w:val="24"/>
        </w:rPr>
        <w:t>were approved by the institution’s review board.</w:t>
      </w:r>
      <w:r w:rsidR="000B5FBD" w:rsidRPr="00CC2363">
        <w:rPr>
          <w:rFonts w:asciiTheme="minorBidi" w:hAnsiTheme="minorBidi"/>
          <w:sz w:val="24"/>
          <w:szCs w:val="24"/>
        </w:rPr>
        <w:t xml:space="preserve"> P</w:t>
      </w:r>
      <w:r w:rsidR="0001035B" w:rsidRPr="00CC2363">
        <w:rPr>
          <w:rFonts w:asciiTheme="minorBidi" w:hAnsiTheme="minorBidi"/>
          <w:sz w:val="24"/>
          <w:szCs w:val="24"/>
        </w:rPr>
        <w:t xml:space="preserve">rotein expression of CD24 was evaluated by </w:t>
      </w:r>
      <w:r w:rsidR="000B5FBD" w:rsidRPr="00CC2363">
        <w:rPr>
          <w:rFonts w:asciiTheme="minorBidi" w:hAnsiTheme="minorBidi"/>
          <w:sz w:val="24"/>
          <w:szCs w:val="24"/>
        </w:rPr>
        <w:t>immunohistochemistry (</w:t>
      </w:r>
      <w:r w:rsidR="0001035B" w:rsidRPr="00CC2363">
        <w:rPr>
          <w:rFonts w:asciiTheme="minorBidi" w:hAnsiTheme="minorBidi"/>
          <w:sz w:val="24"/>
          <w:szCs w:val="24"/>
        </w:rPr>
        <w:t>IHC</w:t>
      </w:r>
      <w:r w:rsidR="000B5FBD" w:rsidRPr="00CC2363">
        <w:rPr>
          <w:rFonts w:asciiTheme="minorBidi" w:hAnsiTheme="minorBidi"/>
          <w:sz w:val="24"/>
          <w:szCs w:val="24"/>
        </w:rPr>
        <w:t>)</w:t>
      </w:r>
      <w:r w:rsidR="0001035B" w:rsidRPr="00CC2363">
        <w:rPr>
          <w:rFonts w:asciiTheme="minorBidi" w:hAnsiTheme="minorBidi"/>
          <w:sz w:val="24"/>
          <w:szCs w:val="24"/>
        </w:rPr>
        <w:t xml:space="preserve"> using a Leica Bond Max automated </w:t>
      </w:r>
      <w:proofErr w:type="spellStart"/>
      <w:r w:rsidR="0001035B" w:rsidRPr="00CC2363">
        <w:rPr>
          <w:rFonts w:asciiTheme="minorBidi" w:hAnsiTheme="minorBidi"/>
          <w:sz w:val="24"/>
          <w:szCs w:val="24"/>
        </w:rPr>
        <w:t>stainer</w:t>
      </w:r>
      <w:proofErr w:type="spellEnd"/>
      <w:r w:rsidR="0001035B" w:rsidRPr="00CC2363">
        <w:rPr>
          <w:rFonts w:asciiTheme="minorBidi" w:hAnsiTheme="minorBidi"/>
          <w:sz w:val="24"/>
          <w:szCs w:val="24"/>
        </w:rPr>
        <w:t xml:space="preserve"> (Leica Biosystems </w:t>
      </w:r>
      <w:proofErr w:type="spellStart"/>
      <w:r w:rsidR="0001035B" w:rsidRPr="00CC2363">
        <w:rPr>
          <w:rFonts w:asciiTheme="minorBidi" w:hAnsiTheme="minorBidi"/>
          <w:sz w:val="24"/>
          <w:szCs w:val="24"/>
        </w:rPr>
        <w:t>Nussloch</w:t>
      </w:r>
      <w:proofErr w:type="spellEnd"/>
      <w:r w:rsidR="0001035B" w:rsidRPr="00CC2363">
        <w:rPr>
          <w:rFonts w:asciiTheme="minorBidi" w:hAnsiTheme="minorBidi"/>
          <w:sz w:val="24"/>
          <w:szCs w:val="24"/>
        </w:rPr>
        <w:t xml:space="preserve"> GmbH) and using the same conditions as simultaneously stained positive and negative controls.</w:t>
      </w:r>
      <w:r w:rsidR="000B5FBD" w:rsidRPr="00CC2363">
        <w:rPr>
          <w:rFonts w:asciiTheme="minorBidi" w:hAnsiTheme="minorBidi"/>
          <w:sz w:val="24"/>
          <w:szCs w:val="24"/>
        </w:rPr>
        <w:t xml:space="preserve"> </w:t>
      </w:r>
      <w:r w:rsidR="0001035B" w:rsidRPr="00CC2363">
        <w:rPr>
          <w:rFonts w:asciiTheme="minorBidi" w:hAnsiTheme="minorBidi"/>
          <w:sz w:val="24"/>
          <w:szCs w:val="24"/>
        </w:rPr>
        <w:t>Briefly</w:t>
      </w:r>
      <w:r w:rsidR="000B5FBD" w:rsidRPr="00CC2363">
        <w:rPr>
          <w:rFonts w:asciiTheme="minorBidi" w:hAnsiTheme="minorBidi"/>
          <w:sz w:val="24"/>
          <w:szCs w:val="24"/>
        </w:rPr>
        <w:t>,</w:t>
      </w:r>
      <w:r w:rsidR="0001035B" w:rsidRPr="00CC2363">
        <w:rPr>
          <w:rFonts w:asciiTheme="minorBidi" w:hAnsiTheme="minorBidi"/>
          <w:sz w:val="24"/>
          <w:szCs w:val="24"/>
        </w:rPr>
        <w:t xml:space="preserve"> 4</w:t>
      </w:r>
      <w:r w:rsidR="000B5FBD" w:rsidRPr="00CC2363">
        <w:rPr>
          <w:rFonts w:asciiTheme="minorBidi" w:hAnsiTheme="minorBidi"/>
          <w:sz w:val="24"/>
          <w:szCs w:val="24"/>
        </w:rPr>
        <w:t xml:space="preserve"> </w:t>
      </w:r>
      <w:proofErr w:type="spellStart"/>
      <w:r w:rsidR="0001035B" w:rsidRPr="00CC2363">
        <w:rPr>
          <w:rFonts w:asciiTheme="minorBidi" w:hAnsiTheme="minorBidi"/>
          <w:sz w:val="24"/>
          <w:szCs w:val="24"/>
        </w:rPr>
        <w:t>μm</w:t>
      </w:r>
      <w:proofErr w:type="spellEnd"/>
      <w:r w:rsidR="0001035B" w:rsidRPr="00CC2363">
        <w:rPr>
          <w:rFonts w:asciiTheme="minorBidi" w:hAnsiTheme="minorBidi"/>
          <w:sz w:val="24"/>
          <w:szCs w:val="24"/>
        </w:rPr>
        <w:t xml:space="preserve">-thick sections </w:t>
      </w:r>
      <w:r w:rsidR="000B5FBD" w:rsidRPr="00CC2363">
        <w:rPr>
          <w:rFonts w:asciiTheme="minorBidi" w:hAnsiTheme="minorBidi"/>
          <w:sz w:val="24"/>
          <w:szCs w:val="24"/>
        </w:rPr>
        <w:t xml:space="preserve">from this TMA </w:t>
      </w:r>
      <w:r w:rsidR="0001035B" w:rsidRPr="00CC2363">
        <w:rPr>
          <w:rFonts w:asciiTheme="minorBidi" w:hAnsiTheme="minorBidi"/>
          <w:sz w:val="24"/>
          <w:szCs w:val="24"/>
        </w:rPr>
        <w:t xml:space="preserve">were deparaffinized and rehydrated with standard Leica Bond protocol followed by antigen retrieval at 100°C for 20 minutes with Bond ER Solution #1, (Leica Biosystems, equivalent Citrate Buffer, pH6). Anti-CD24 primary antibody (Clone SN3, dilution 1:200, Invitrogen Cat# MA5-11828) was incubated for 15 minutes at room temperature and detected using the Bond Polymer Refine Detection kit (DS9800, Leica Biosystems) with DAB as chromogen. Slides were then counterstained with hematoxylin, dehydrated, and mounted. The stained slides were digitally scanned using the </w:t>
      </w:r>
      <w:proofErr w:type="spellStart"/>
      <w:r w:rsidR="0001035B" w:rsidRPr="00CC2363">
        <w:rPr>
          <w:rFonts w:asciiTheme="minorBidi" w:hAnsiTheme="minorBidi"/>
          <w:sz w:val="24"/>
          <w:szCs w:val="24"/>
        </w:rPr>
        <w:t>Aperio</w:t>
      </w:r>
      <w:proofErr w:type="spellEnd"/>
      <w:r w:rsidR="0001035B" w:rsidRPr="00CC2363">
        <w:rPr>
          <w:rFonts w:asciiTheme="minorBidi" w:hAnsiTheme="minorBidi"/>
          <w:sz w:val="24"/>
          <w:szCs w:val="24"/>
        </w:rPr>
        <w:t xml:space="preserve"> </w:t>
      </w:r>
      <w:proofErr w:type="spellStart"/>
      <w:r w:rsidR="0001035B" w:rsidRPr="00CC2363">
        <w:rPr>
          <w:rFonts w:asciiTheme="minorBidi" w:hAnsiTheme="minorBidi"/>
          <w:sz w:val="24"/>
          <w:szCs w:val="24"/>
        </w:rPr>
        <w:t>ScanScope</w:t>
      </w:r>
      <w:proofErr w:type="spellEnd"/>
      <w:r w:rsidR="0001035B" w:rsidRPr="00CC2363">
        <w:rPr>
          <w:rFonts w:asciiTheme="minorBidi" w:hAnsiTheme="minorBidi"/>
          <w:sz w:val="24"/>
          <w:szCs w:val="24"/>
        </w:rPr>
        <w:t xml:space="preserve"> Turbo slide scanner (Leica Microsystems Inc.) and images were captured at ×200 magnification. The images were visualized using </w:t>
      </w:r>
      <w:proofErr w:type="spellStart"/>
      <w:r w:rsidR="0001035B" w:rsidRPr="00CC2363">
        <w:rPr>
          <w:rFonts w:asciiTheme="minorBidi" w:hAnsiTheme="minorBidi"/>
          <w:sz w:val="24"/>
          <w:szCs w:val="24"/>
        </w:rPr>
        <w:t>ImageScope</w:t>
      </w:r>
      <w:proofErr w:type="spellEnd"/>
      <w:r w:rsidR="0001035B" w:rsidRPr="00CC2363">
        <w:rPr>
          <w:rFonts w:asciiTheme="minorBidi" w:hAnsiTheme="minorBidi"/>
          <w:sz w:val="24"/>
          <w:szCs w:val="24"/>
        </w:rPr>
        <w:t xml:space="preserve"> software (Leica Microsystems, Inc.), and digital image analysis was performed using the </w:t>
      </w:r>
      <w:proofErr w:type="spellStart"/>
      <w:r w:rsidR="0001035B" w:rsidRPr="00CC2363">
        <w:rPr>
          <w:rFonts w:asciiTheme="minorBidi" w:hAnsiTheme="minorBidi"/>
          <w:sz w:val="24"/>
          <w:szCs w:val="24"/>
        </w:rPr>
        <w:t>Aperio</w:t>
      </w:r>
      <w:proofErr w:type="spellEnd"/>
      <w:r w:rsidR="0001035B" w:rsidRPr="00CC2363">
        <w:rPr>
          <w:rFonts w:asciiTheme="minorBidi" w:hAnsiTheme="minorBidi"/>
          <w:sz w:val="24"/>
          <w:szCs w:val="24"/>
        </w:rPr>
        <w:t xml:space="preserve"> Image Toolbox (Leica Microsystems Inc.)</w:t>
      </w:r>
      <w:r w:rsidR="000B5FBD" w:rsidRPr="00CC2363">
        <w:rPr>
          <w:rFonts w:asciiTheme="minorBidi" w:hAnsiTheme="minorBidi"/>
          <w:sz w:val="24"/>
          <w:szCs w:val="24"/>
        </w:rPr>
        <w:t xml:space="preserve"> by an experienced pathologist (JF)</w:t>
      </w:r>
      <w:r w:rsidR="0001035B" w:rsidRPr="00CC2363">
        <w:rPr>
          <w:rFonts w:asciiTheme="minorBidi" w:hAnsiTheme="minorBidi"/>
          <w:sz w:val="24"/>
          <w:szCs w:val="24"/>
        </w:rPr>
        <w:t xml:space="preserve">. Cytoplasmic expression of CD24 was quantified using a 4-value intensity score (0, none; 1, weak; 2, moderate; and 3, strong) and the percentage (0%–100%) of the extent of reactivity. A </w:t>
      </w:r>
      <w:r w:rsidR="0001035B" w:rsidRPr="00CC2363">
        <w:rPr>
          <w:rFonts w:asciiTheme="minorBidi" w:hAnsiTheme="minorBidi"/>
          <w:sz w:val="24"/>
          <w:szCs w:val="24"/>
        </w:rPr>
        <w:lastRenderedPageBreak/>
        <w:t xml:space="preserve">final expression score (H-score) was obtained by multiplying the intensity and reactivity extension values (range, 0–300) as described previously </w:t>
      </w:r>
      <w:r w:rsidR="00E84209" w:rsidRPr="00CC2363">
        <w:rPr>
          <w:rFonts w:asciiTheme="minorBidi" w:hAnsiTheme="minorBidi"/>
          <w:sz w:val="24"/>
          <w:szCs w:val="24"/>
        </w:rPr>
        <w:fldChar w:fldCharType="begin">
          <w:fldData xml:space="preserve">PEVuZE5vdGU+PENpdGU+PEF1dGhvcj5QYXJyYTwvQXV0aG9yPjxZZWFyPjIwMTY8L1llYXI+PFJl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GVkaXRpb24+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</w:fldData>
        </w:fldChar>
      </w:r>
      <w:r w:rsidR="00963102" w:rsidRPr="00CC2363">
        <w:rPr>
          <w:rFonts w:asciiTheme="minorBidi" w:hAnsiTheme="minorBidi"/>
          <w:sz w:val="24"/>
          <w:szCs w:val="24"/>
        </w:rPr>
        <w:instrText xml:space="preserve"> ADDIN EN.CITE </w:instrText>
      </w:r>
      <w:r w:rsidR="00963102" w:rsidRPr="00CC2363">
        <w:rPr>
          <w:rFonts w:asciiTheme="minorBidi" w:hAnsiTheme="minorBidi"/>
          <w:sz w:val="24"/>
          <w:szCs w:val="24"/>
        </w:rPr>
        <w:fldChar w:fldCharType="begin">
          <w:fldData xml:space="preserve">PEVuZE5vdGU+PENpdGU+PEF1dGhvcj5QYXJyYTwvQXV0aG9yPjxZZWFyPjIwMTY8L1llYXI+PFJl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GVkaXRpb24+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</w:fldData>
        </w:fldChar>
      </w:r>
      <w:r w:rsidR="00963102" w:rsidRPr="00CC2363">
        <w:rPr>
          <w:rFonts w:asciiTheme="minorBidi" w:hAnsiTheme="minorBidi"/>
          <w:sz w:val="24"/>
          <w:szCs w:val="24"/>
        </w:rPr>
        <w:instrText xml:space="preserve"> ADDIN EN.CITE.DATA </w:instrText>
      </w:r>
      <w:r w:rsidR="00963102" w:rsidRPr="00CC2363">
        <w:rPr>
          <w:rFonts w:asciiTheme="minorBidi" w:hAnsiTheme="minorBidi"/>
          <w:sz w:val="24"/>
          <w:szCs w:val="24"/>
        </w:rPr>
      </w:r>
      <w:r w:rsidR="00963102" w:rsidRPr="00CC2363">
        <w:rPr>
          <w:rFonts w:asciiTheme="minorBidi" w:hAnsiTheme="minorBidi"/>
          <w:sz w:val="24"/>
          <w:szCs w:val="24"/>
        </w:rPr>
        <w:fldChar w:fldCharType="end"/>
      </w:r>
      <w:r w:rsidR="00E84209" w:rsidRPr="00CC2363">
        <w:rPr>
          <w:rFonts w:asciiTheme="minorBidi" w:hAnsiTheme="minorBidi"/>
          <w:sz w:val="24"/>
          <w:szCs w:val="24"/>
        </w:rPr>
      </w:r>
      <w:r w:rsidR="00E84209" w:rsidRPr="00CC2363">
        <w:rPr>
          <w:rFonts w:asciiTheme="minorBidi" w:hAnsiTheme="minorBidi"/>
          <w:sz w:val="24"/>
          <w:szCs w:val="24"/>
        </w:rPr>
        <w:fldChar w:fldCharType="separate"/>
      </w:r>
      <w:r w:rsidR="00963102" w:rsidRPr="00CC2363">
        <w:rPr>
          <w:rFonts w:asciiTheme="minorBidi" w:hAnsiTheme="minorBidi"/>
          <w:noProof/>
          <w:sz w:val="24"/>
          <w:szCs w:val="24"/>
        </w:rPr>
        <w:t>(21,22)</w:t>
      </w:r>
      <w:r w:rsidR="00E84209" w:rsidRPr="00CC2363">
        <w:rPr>
          <w:rFonts w:asciiTheme="minorBidi" w:hAnsiTheme="minorBidi"/>
          <w:sz w:val="24"/>
          <w:szCs w:val="24"/>
        </w:rPr>
        <w:fldChar w:fldCharType="end"/>
      </w:r>
      <w:r w:rsidR="0001035B" w:rsidRPr="00CC2363">
        <w:rPr>
          <w:rFonts w:asciiTheme="minorBidi" w:hAnsiTheme="minorBidi"/>
          <w:sz w:val="24"/>
          <w:szCs w:val="24"/>
        </w:rPr>
        <w:t xml:space="preserve">. </w:t>
      </w:r>
      <w:r w:rsidR="000B5FBD" w:rsidRPr="00CC2363">
        <w:rPr>
          <w:rFonts w:asciiTheme="minorBidi" w:hAnsiTheme="minorBidi"/>
          <w:sz w:val="24"/>
          <w:szCs w:val="24"/>
        </w:rPr>
        <w:t>TMA specimens</w:t>
      </w:r>
      <w:r w:rsidR="0001035B" w:rsidRPr="00CC2363">
        <w:rPr>
          <w:rFonts w:asciiTheme="minorBidi" w:hAnsiTheme="minorBidi"/>
          <w:sz w:val="24"/>
          <w:szCs w:val="24"/>
        </w:rPr>
        <w:t xml:space="preserve"> were </w:t>
      </w:r>
      <w:r w:rsidR="000B5FBD" w:rsidRPr="00CC2363">
        <w:rPr>
          <w:rFonts w:asciiTheme="minorBidi" w:hAnsiTheme="minorBidi"/>
          <w:sz w:val="24"/>
          <w:szCs w:val="24"/>
        </w:rPr>
        <w:t xml:space="preserve">simultaneously </w:t>
      </w:r>
      <w:r w:rsidR="0001035B" w:rsidRPr="00CC2363">
        <w:rPr>
          <w:rFonts w:asciiTheme="minorBidi" w:hAnsiTheme="minorBidi"/>
          <w:sz w:val="24"/>
          <w:szCs w:val="24"/>
        </w:rPr>
        <w:t xml:space="preserve">stained </w:t>
      </w:r>
      <w:r w:rsidR="000B5FBD" w:rsidRPr="00CC2363">
        <w:rPr>
          <w:rFonts w:asciiTheme="minorBidi" w:hAnsiTheme="minorBidi"/>
          <w:sz w:val="24"/>
          <w:szCs w:val="24"/>
        </w:rPr>
        <w:t xml:space="preserve">with positive and negative controls </w:t>
      </w:r>
      <w:r w:rsidR="0001035B" w:rsidRPr="00CC2363">
        <w:rPr>
          <w:rFonts w:asciiTheme="minorBidi" w:hAnsiTheme="minorBidi"/>
          <w:sz w:val="24"/>
          <w:szCs w:val="24"/>
        </w:rPr>
        <w:t xml:space="preserve">using the same IHC conditions with a Bond Max automated staining system (Leica Microsystems, Inc.). </w:t>
      </w:r>
    </w:p>
    <w:p w14:paraId="3CE7B064" w14:textId="2053C0C6" w:rsidR="0001035B" w:rsidRPr="00CC2363" w:rsidRDefault="0001035B" w:rsidP="00161F21">
      <w:pPr>
        <w:autoSpaceDE w:val="0"/>
        <w:autoSpaceDN w:val="0"/>
        <w:adjustRightInd w:val="0"/>
        <w:spacing w:after="120" w:line="360" w:lineRule="auto"/>
        <w:contextualSpacing/>
        <w:rPr>
          <w:rFonts w:asciiTheme="minorBidi" w:hAnsiTheme="minorBidi"/>
          <w:sz w:val="24"/>
          <w:szCs w:val="24"/>
        </w:rPr>
      </w:pPr>
    </w:p>
    <w:p w14:paraId="3EE2537D" w14:textId="1FCF629E" w:rsidR="004044B4" w:rsidRPr="00CC2363" w:rsidRDefault="004044B4" w:rsidP="00161F21">
      <w:pPr>
        <w:spacing w:after="120" w:line="360" w:lineRule="auto"/>
        <w:contextualSpacing/>
        <w:rPr>
          <w:rFonts w:asciiTheme="minorBidi" w:hAnsiTheme="minorBidi"/>
          <w:b/>
          <w:bCs/>
          <w:iCs/>
          <w:sz w:val="24"/>
          <w:szCs w:val="24"/>
        </w:rPr>
      </w:pPr>
      <w:r w:rsidRPr="00CC2363">
        <w:rPr>
          <w:rFonts w:asciiTheme="minorBidi" w:hAnsiTheme="minorBidi"/>
          <w:b/>
          <w:bCs/>
          <w:iCs/>
          <w:sz w:val="24"/>
          <w:szCs w:val="24"/>
        </w:rPr>
        <w:t xml:space="preserve">Survival </w:t>
      </w:r>
      <w:r w:rsidR="000B5FBD" w:rsidRPr="00CC2363">
        <w:rPr>
          <w:rFonts w:asciiTheme="minorBidi" w:hAnsiTheme="minorBidi"/>
          <w:b/>
          <w:bCs/>
          <w:iCs/>
          <w:sz w:val="24"/>
          <w:szCs w:val="24"/>
        </w:rPr>
        <w:t>a</w:t>
      </w:r>
      <w:r w:rsidRPr="00CC2363">
        <w:rPr>
          <w:rFonts w:asciiTheme="minorBidi" w:hAnsiTheme="minorBidi"/>
          <w:b/>
          <w:bCs/>
          <w:iCs/>
          <w:sz w:val="24"/>
          <w:szCs w:val="24"/>
        </w:rPr>
        <w:t>nalysis</w:t>
      </w:r>
    </w:p>
    <w:p w14:paraId="0BA9C911" w14:textId="3E92ECFD" w:rsidR="004044B4" w:rsidRPr="00CC2363" w:rsidRDefault="00683CDB">
      <w:pPr>
        <w:spacing w:after="120" w:line="360" w:lineRule="auto"/>
        <w:contextualSpacing/>
        <w:rPr>
          <w:rFonts w:asciiTheme="minorBidi" w:hAnsiTheme="minorBidi"/>
          <w:iCs/>
          <w:sz w:val="24"/>
          <w:szCs w:val="24"/>
        </w:rPr>
      </w:pPr>
      <w:r w:rsidRPr="00CC2363">
        <w:rPr>
          <w:rFonts w:asciiTheme="minorBidi" w:hAnsiTheme="minorBidi"/>
          <w:iCs/>
          <w:sz w:val="24"/>
          <w:szCs w:val="24"/>
        </w:rPr>
        <w:t>Survival analysis was performed in treatment-naïve early-stage LUAD</w:t>
      </w:r>
      <w:r w:rsidR="00D5390E" w:rsidRPr="00CC2363">
        <w:rPr>
          <w:rFonts w:asciiTheme="minorBidi" w:hAnsiTheme="minorBidi"/>
          <w:iCs/>
          <w:sz w:val="24"/>
          <w:szCs w:val="24"/>
        </w:rPr>
        <w:t xml:space="preserve"> patients from TCGA </w:t>
      </w:r>
      <w:r w:rsidR="008462E7" w:rsidRPr="00CC2363">
        <w:rPr>
          <w:rFonts w:asciiTheme="minorBidi" w:hAnsiTheme="minorBidi"/>
          <w:iCs/>
          <w:sz w:val="24"/>
          <w:szCs w:val="24"/>
        </w:rPr>
        <w:t>(n</w:t>
      </w:r>
      <w:r w:rsidR="002700C9" w:rsidRPr="00CC2363">
        <w:rPr>
          <w:rFonts w:asciiTheme="minorBidi" w:hAnsiTheme="minorBidi"/>
          <w:iCs/>
          <w:sz w:val="24"/>
          <w:szCs w:val="24"/>
        </w:rPr>
        <w:t xml:space="preserve"> </w:t>
      </w:r>
      <w:r w:rsidR="008462E7" w:rsidRPr="00CC2363">
        <w:rPr>
          <w:rFonts w:asciiTheme="minorBidi" w:hAnsiTheme="minorBidi"/>
          <w:iCs/>
          <w:sz w:val="24"/>
          <w:szCs w:val="24"/>
        </w:rPr>
        <w:t>=</w:t>
      </w:r>
      <w:r w:rsidR="002700C9" w:rsidRPr="00CC2363">
        <w:rPr>
          <w:rFonts w:asciiTheme="minorBidi" w:hAnsiTheme="minorBidi"/>
          <w:iCs/>
          <w:sz w:val="24"/>
          <w:szCs w:val="24"/>
        </w:rPr>
        <w:t xml:space="preserve"> </w:t>
      </w:r>
      <w:r w:rsidR="00EC7109" w:rsidRPr="00CC2363">
        <w:rPr>
          <w:rFonts w:asciiTheme="minorBidi" w:hAnsiTheme="minorBidi"/>
          <w:iCs/>
          <w:sz w:val="24"/>
          <w:szCs w:val="24"/>
        </w:rPr>
        <w:t>468</w:t>
      </w:r>
      <w:r w:rsidR="008462E7" w:rsidRPr="00CC2363">
        <w:rPr>
          <w:rFonts w:asciiTheme="minorBidi" w:hAnsiTheme="minorBidi"/>
          <w:iCs/>
          <w:sz w:val="24"/>
          <w:szCs w:val="24"/>
        </w:rPr>
        <w:t>) as well as in 56 patients</w:t>
      </w:r>
      <w:r w:rsidR="00D5390E" w:rsidRPr="00CC2363">
        <w:rPr>
          <w:rFonts w:asciiTheme="minorBidi" w:hAnsiTheme="minorBidi"/>
          <w:iCs/>
          <w:sz w:val="24"/>
          <w:szCs w:val="24"/>
        </w:rPr>
        <w:t xml:space="preserve"> </w:t>
      </w:r>
      <w:r w:rsidR="00E465EB" w:rsidRPr="00CC2363">
        <w:rPr>
          <w:rFonts w:asciiTheme="minorBidi" w:hAnsiTheme="minorBidi"/>
          <w:iCs/>
          <w:sz w:val="24"/>
          <w:szCs w:val="24"/>
        </w:rPr>
        <w:t>(</w:t>
      </w:r>
      <w:r w:rsidR="00D5390E" w:rsidRPr="00CC2363">
        <w:rPr>
          <w:rFonts w:asciiTheme="minorBidi" w:hAnsiTheme="minorBidi"/>
          <w:iCs/>
          <w:sz w:val="24"/>
          <w:szCs w:val="24"/>
        </w:rPr>
        <w:t>MDACC cohort</w:t>
      </w:r>
      <w:r w:rsidR="00E465EB" w:rsidRPr="00CC2363">
        <w:rPr>
          <w:rFonts w:asciiTheme="minorBidi" w:hAnsiTheme="minorBidi"/>
          <w:iCs/>
          <w:sz w:val="24"/>
          <w:szCs w:val="24"/>
        </w:rPr>
        <w:t>)</w:t>
      </w:r>
      <w:r w:rsidR="00D5390E" w:rsidRPr="00CC2363">
        <w:rPr>
          <w:rFonts w:asciiTheme="minorBidi" w:hAnsiTheme="minorBidi"/>
          <w:iCs/>
          <w:sz w:val="24"/>
          <w:szCs w:val="24"/>
        </w:rPr>
        <w:t xml:space="preserve"> </w:t>
      </w:r>
      <w:r w:rsidRPr="00CC2363">
        <w:rPr>
          <w:rFonts w:asciiTheme="minorBidi" w:hAnsiTheme="minorBidi"/>
          <w:iCs/>
          <w:sz w:val="24"/>
          <w:szCs w:val="24"/>
        </w:rPr>
        <w:t>who had not received adjuvant therapy following surgery</w:t>
      </w:r>
      <w:r w:rsidR="00D5390E" w:rsidRPr="00CC2363">
        <w:rPr>
          <w:rFonts w:asciiTheme="minorBidi" w:hAnsiTheme="minorBidi"/>
          <w:iCs/>
          <w:sz w:val="24"/>
          <w:szCs w:val="24"/>
        </w:rPr>
        <w:t xml:space="preserve">. </w:t>
      </w:r>
      <w:r w:rsidRPr="00CC2363">
        <w:rPr>
          <w:rFonts w:asciiTheme="minorBidi" w:hAnsiTheme="minorBidi"/>
          <w:iCs/>
          <w:sz w:val="24"/>
          <w:szCs w:val="24"/>
        </w:rPr>
        <w:t>Patients</w:t>
      </w:r>
      <w:r w:rsidR="002A6689" w:rsidRPr="00CC2363">
        <w:rPr>
          <w:rFonts w:asciiTheme="minorBidi" w:hAnsiTheme="minorBidi"/>
          <w:iCs/>
          <w:sz w:val="24"/>
          <w:szCs w:val="24"/>
        </w:rPr>
        <w:t xml:space="preserve"> </w:t>
      </w:r>
      <w:r w:rsidRPr="00CC2363">
        <w:rPr>
          <w:rFonts w:asciiTheme="minorBidi" w:hAnsiTheme="minorBidi"/>
          <w:iCs/>
          <w:sz w:val="24"/>
          <w:szCs w:val="24"/>
        </w:rPr>
        <w:t xml:space="preserve">were dichotomized </w:t>
      </w:r>
      <w:r w:rsidR="00D86ED2" w:rsidRPr="00CC2363">
        <w:rPr>
          <w:rFonts w:asciiTheme="minorBidi" w:hAnsiTheme="minorBidi"/>
          <w:iCs/>
          <w:sz w:val="24"/>
          <w:szCs w:val="24"/>
        </w:rPr>
        <w:t>into</w:t>
      </w:r>
      <w:r w:rsidRPr="00CC2363">
        <w:rPr>
          <w:rFonts w:asciiTheme="minorBidi" w:hAnsiTheme="minorBidi"/>
          <w:iCs/>
          <w:sz w:val="24"/>
          <w:szCs w:val="24"/>
        </w:rPr>
        <w:t xml:space="preserve"> upper (Q1) and lower (Q4) quartiles</w:t>
      </w:r>
      <w:r w:rsidR="002A6689" w:rsidRPr="00CC2363">
        <w:rPr>
          <w:rFonts w:asciiTheme="minorBidi" w:hAnsiTheme="minorBidi"/>
          <w:iCs/>
          <w:sz w:val="24"/>
          <w:szCs w:val="24"/>
        </w:rPr>
        <w:t xml:space="preserve"> </w:t>
      </w:r>
      <w:r w:rsidR="00A10C75" w:rsidRPr="00CC2363">
        <w:rPr>
          <w:rFonts w:asciiTheme="minorBidi" w:hAnsiTheme="minorBidi"/>
          <w:iCs/>
          <w:sz w:val="24"/>
          <w:szCs w:val="24"/>
        </w:rPr>
        <w:t>expressing</w:t>
      </w:r>
      <w:r w:rsidRPr="00CC2363">
        <w:rPr>
          <w:rFonts w:asciiTheme="minorBidi" w:hAnsiTheme="minorBidi"/>
          <w:iCs/>
          <w:sz w:val="24"/>
          <w:szCs w:val="24"/>
        </w:rPr>
        <w:t xml:space="preserve"> </w:t>
      </w:r>
      <w:r w:rsidR="00D5390E" w:rsidRPr="00CC2363">
        <w:rPr>
          <w:rFonts w:asciiTheme="minorBidi" w:hAnsiTheme="minorBidi"/>
          <w:iCs/>
          <w:sz w:val="24"/>
          <w:szCs w:val="24"/>
        </w:rPr>
        <w:t>immune cell signatures analyzed in our single-cell cohort</w:t>
      </w:r>
      <w:bookmarkStart w:id="5" w:name="_Hlk65086921"/>
      <w:r w:rsidR="005F7819" w:rsidRPr="00CC2363">
        <w:rPr>
          <w:rFonts w:asciiTheme="minorBidi" w:hAnsiTheme="minorBidi"/>
          <w:iCs/>
          <w:sz w:val="24"/>
          <w:szCs w:val="24"/>
        </w:rPr>
        <w:t xml:space="preserve">, namely </w:t>
      </w:r>
      <w:r w:rsidRPr="00CC2363">
        <w:rPr>
          <w:rFonts w:asciiTheme="minorBidi" w:hAnsiTheme="minorBidi"/>
          <w:iCs/>
          <w:sz w:val="24"/>
          <w:szCs w:val="24"/>
        </w:rPr>
        <w:t>B cell C0 signature score and</w:t>
      </w:r>
      <w:r w:rsidR="005F7819" w:rsidRPr="00CC2363">
        <w:rPr>
          <w:rFonts w:asciiTheme="minorBidi" w:hAnsiTheme="minorBidi"/>
          <w:iCs/>
          <w:sz w:val="24"/>
          <w:szCs w:val="24"/>
        </w:rPr>
        <w:t xml:space="preserve"> </w:t>
      </w:r>
      <w:r w:rsidR="00D5390E" w:rsidRPr="00CC2363">
        <w:rPr>
          <w:rFonts w:asciiTheme="minorBidi" w:hAnsiTheme="minorBidi"/>
          <w:iCs/>
          <w:sz w:val="24"/>
          <w:szCs w:val="24"/>
        </w:rPr>
        <w:t>cDC2 signature score of</w:t>
      </w:r>
      <w:r w:rsidR="000C525A" w:rsidRPr="00CC2363">
        <w:rPr>
          <w:rFonts w:asciiTheme="minorBidi" w:hAnsiTheme="minorBidi"/>
          <w:iCs/>
          <w:sz w:val="24"/>
          <w:szCs w:val="24"/>
        </w:rPr>
        <w:t xml:space="preserve"> the</w:t>
      </w:r>
      <w:r w:rsidR="00D5390E" w:rsidRPr="00CC2363">
        <w:rPr>
          <w:rFonts w:asciiTheme="minorBidi" w:hAnsiTheme="minorBidi"/>
          <w:iCs/>
          <w:sz w:val="24"/>
          <w:szCs w:val="24"/>
        </w:rPr>
        <w:t xml:space="preserve"> </w:t>
      </w:r>
      <w:r w:rsidR="006066B9" w:rsidRPr="00CC2363">
        <w:rPr>
          <w:rFonts w:asciiTheme="minorBidi" w:hAnsiTheme="minorBidi"/>
          <w:iCs/>
          <w:sz w:val="24"/>
          <w:szCs w:val="24"/>
        </w:rPr>
        <w:t xml:space="preserve">expression of </w:t>
      </w:r>
      <w:r w:rsidR="000C525A" w:rsidRPr="00CC2363">
        <w:rPr>
          <w:rFonts w:asciiTheme="minorBidi" w:hAnsiTheme="minorBidi"/>
          <w:iCs/>
          <w:sz w:val="24"/>
          <w:szCs w:val="24"/>
        </w:rPr>
        <w:t xml:space="preserve">a </w:t>
      </w:r>
      <w:r w:rsidRPr="00CC2363">
        <w:rPr>
          <w:rFonts w:asciiTheme="minorBidi" w:hAnsiTheme="minorBidi"/>
          <w:iCs/>
          <w:sz w:val="24"/>
          <w:szCs w:val="24"/>
        </w:rPr>
        <w:t>non-inflammatory/inflammatory</w:t>
      </w:r>
      <w:r w:rsidR="00135326" w:rsidRPr="00CC2363">
        <w:rPr>
          <w:rFonts w:asciiTheme="minorBidi" w:hAnsiTheme="minorBidi"/>
          <w:iCs/>
          <w:sz w:val="24"/>
          <w:szCs w:val="24"/>
        </w:rPr>
        <w:t xml:space="preserve"> </w:t>
      </w:r>
      <w:r w:rsidR="00D5390E" w:rsidRPr="00CC2363">
        <w:rPr>
          <w:rFonts w:asciiTheme="minorBidi" w:hAnsiTheme="minorBidi"/>
          <w:iCs/>
          <w:sz w:val="24"/>
          <w:szCs w:val="24"/>
        </w:rPr>
        <w:t>ratio</w:t>
      </w:r>
      <w:bookmarkEnd w:id="5"/>
      <w:r w:rsidR="004044B4" w:rsidRPr="00CC2363">
        <w:rPr>
          <w:rFonts w:asciiTheme="minorBidi" w:hAnsiTheme="minorBidi"/>
          <w:iCs/>
          <w:sz w:val="24"/>
          <w:szCs w:val="24"/>
        </w:rPr>
        <w:t>.</w:t>
      </w:r>
      <w:r w:rsidR="00D12ED4" w:rsidRPr="00CC2363">
        <w:rPr>
          <w:rFonts w:asciiTheme="minorBidi" w:hAnsiTheme="minorBidi"/>
          <w:iCs/>
          <w:sz w:val="24"/>
          <w:szCs w:val="24"/>
        </w:rPr>
        <w:t xml:space="preserve"> </w:t>
      </w:r>
      <w:r w:rsidR="001C3A1A" w:rsidRPr="00CC2363">
        <w:rPr>
          <w:rFonts w:asciiTheme="minorBidi" w:hAnsiTheme="minorBidi"/>
          <w:iCs/>
          <w:sz w:val="24"/>
          <w:szCs w:val="24"/>
        </w:rPr>
        <w:t>For</w:t>
      </w:r>
      <w:r w:rsidR="00E13655" w:rsidRPr="00CC2363">
        <w:rPr>
          <w:rFonts w:asciiTheme="minorBidi" w:hAnsiTheme="minorBidi"/>
          <w:iCs/>
          <w:sz w:val="24"/>
          <w:szCs w:val="24"/>
        </w:rPr>
        <w:t xml:space="preserve"> survival </w:t>
      </w:r>
      <w:r w:rsidR="001C3A1A" w:rsidRPr="00CC2363">
        <w:rPr>
          <w:rFonts w:asciiTheme="minorBidi" w:hAnsiTheme="minorBidi"/>
          <w:iCs/>
          <w:sz w:val="24"/>
          <w:szCs w:val="24"/>
        </w:rPr>
        <w:t xml:space="preserve">analysis </w:t>
      </w:r>
      <w:r w:rsidR="00E13655" w:rsidRPr="00CC2363">
        <w:rPr>
          <w:rFonts w:asciiTheme="minorBidi" w:hAnsiTheme="minorBidi"/>
          <w:iCs/>
          <w:sz w:val="24"/>
          <w:szCs w:val="24"/>
        </w:rPr>
        <w:t xml:space="preserve">based on CD24 expression, patients were dichotomized based on median </w:t>
      </w:r>
      <w:r w:rsidR="00E13655" w:rsidRPr="00CC2363">
        <w:rPr>
          <w:rFonts w:asciiTheme="minorBidi" w:hAnsiTheme="minorBidi"/>
          <w:i/>
          <w:sz w:val="24"/>
          <w:szCs w:val="24"/>
        </w:rPr>
        <w:t>CD24</w:t>
      </w:r>
      <w:r w:rsidR="00E13655" w:rsidRPr="00CC2363">
        <w:rPr>
          <w:rFonts w:asciiTheme="minorBidi" w:hAnsiTheme="minorBidi"/>
          <w:iCs/>
          <w:sz w:val="24"/>
          <w:szCs w:val="24"/>
        </w:rPr>
        <w:t xml:space="preserve"> </w:t>
      </w:r>
      <w:r w:rsidR="001C3A1A" w:rsidRPr="00CC2363">
        <w:rPr>
          <w:rFonts w:asciiTheme="minorBidi" w:hAnsiTheme="minorBidi"/>
          <w:iCs/>
          <w:sz w:val="24"/>
          <w:szCs w:val="24"/>
        </w:rPr>
        <w:t>m</w:t>
      </w:r>
      <w:r w:rsidR="00E13655" w:rsidRPr="00CC2363">
        <w:rPr>
          <w:rFonts w:asciiTheme="minorBidi" w:hAnsiTheme="minorBidi"/>
          <w:iCs/>
          <w:sz w:val="24"/>
          <w:szCs w:val="24"/>
        </w:rPr>
        <w:t>RNA or protein</w:t>
      </w:r>
      <w:r w:rsidR="006066B9" w:rsidRPr="00CC2363">
        <w:rPr>
          <w:rFonts w:asciiTheme="minorBidi" w:hAnsiTheme="minorBidi"/>
          <w:iCs/>
          <w:sz w:val="24"/>
          <w:szCs w:val="24"/>
        </w:rPr>
        <w:t xml:space="preserve"> </w:t>
      </w:r>
      <w:r w:rsidR="001C3A1A" w:rsidRPr="00CC2363">
        <w:rPr>
          <w:rFonts w:asciiTheme="minorBidi" w:hAnsiTheme="minorBidi"/>
          <w:iCs/>
          <w:sz w:val="24"/>
          <w:szCs w:val="24"/>
        </w:rPr>
        <w:t>expression</w:t>
      </w:r>
      <w:r w:rsidR="00E13655" w:rsidRPr="00CC2363">
        <w:rPr>
          <w:rFonts w:asciiTheme="minorBidi" w:hAnsiTheme="minorBidi"/>
          <w:iCs/>
          <w:sz w:val="24"/>
          <w:szCs w:val="24"/>
        </w:rPr>
        <w:t xml:space="preserve">. </w:t>
      </w:r>
      <w:r w:rsidR="00D12ED4" w:rsidRPr="00CC2363">
        <w:rPr>
          <w:rFonts w:asciiTheme="minorBidi" w:hAnsiTheme="minorBidi"/>
          <w:iCs/>
          <w:sz w:val="24"/>
          <w:szCs w:val="24"/>
        </w:rPr>
        <w:t>Statistical differences in survival between different groups were evaluated in R using the log-rank test and the Kaplan</w:t>
      </w:r>
      <w:r w:rsidR="00D86ED2" w:rsidRPr="00CC2363">
        <w:rPr>
          <w:rFonts w:asciiTheme="minorBidi" w:hAnsiTheme="minorBidi"/>
          <w:iCs/>
          <w:sz w:val="24"/>
          <w:szCs w:val="24"/>
        </w:rPr>
        <w:t>–</w:t>
      </w:r>
      <w:r w:rsidR="00D12ED4" w:rsidRPr="00CC2363">
        <w:rPr>
          <w:rFonts w:asciiTheme="minorBidi" w:hAnsiTheme="minorBidi"/>
          <w:iCs/>
          <w:sz w:val="24"/>
          <w:szCs w:val="24"/>
        </w:rPr>
        <w:t>Meier method for estimation of survival probability.</w:t>
      </w:r>
      <w:r w:rsidR="001C3A1A" w:rsidRPr="00CC2363" w:rsidDel="001C3A1A">
        <w:rPr>
          <w:rFonts w:asciiTheme="minorBidi" w:hAnsiTheme="minorBidi"/>
          <w:iCs/>
          <w:strike/>
          <w:sz w:val="24"/>
          <w:szCs w:val="24"/>
        </w:rPr>
        <w:t xml:space="preserve"> </w:t>
      </w:r>
    </w:p>
    <w:p w14:paraId="5DF28D4B" w14:textId="33D84A00" w:rsidR="004B6425" w:rsidRPr="00CC2363" w:rsidRDefault="004B6425" w:rsidP="00161F21">
      <w:pPr>
        <w:autoSpaceDE w:val="0"/>
        <w:autoSpaceDN w:val="0"/>
        <w:adjustRightInd w:val="0"/>
        <w:spacing w:after="120" w:line="360" w:lineRule="auto"/>
        <w:contextualSpacing/>
        <w:rPr>
          <w:rFonts w:asciiTheme="minorBidi" w:hAnsiTheme="minorBidi"/>
          <w:sz w:val="24"/>
          <w:szCs w:val="24"/>
        </w:rPr>
      </w:pPr>
    </w:p>
    <w:p w14:paraId="745056F6" w14:textId="77777777" w:rsidR="009D4C85" w:rsidRPr="00CC2363" w:rsidRDefault="009D4C85" w:rsidP="00161F21">
      <w:pPr>
        <w:autoSpaceDE w:val="0"/>
        <w:autoSpaceDN w:val="0"/>
        <w:adjustRightInd w:val="0"/>
        <w:spacing w:after="120" w:line="360" w:lineRule="auto"/>
        <w:contextualSpacing/>
        <w:rPr>
          <w:rFonts w:asciiTheme="minorBidi" w:hAnsiTheme="minorBidi"/>
          <w:b/>
          <w:bCs/>
          <w:sz w:val="24"/>
          <w:szCs w:val="24"/>
        </w:rPr>
      </w:pPr>
      <w:r w:rsidRPr="00CC2363">
        <w:rPr>
          <w:rFonts w:asciiTheme="minorBidi" w:hAnsiTheme="minorBidi"/>
          <w:b/>
          <w:bCs/>
          <w:i/>
          <w:iCs/>
          <w:sz w:val="24"/>
          <w:szCs w:val="24"/>
        </w:rPr>
        <w:t>In vitro</w:t>
      </w:r>
      <w:r w:rsidRPr="00CC2363">
        <w:rPr>
          <w:rFonts w:asciiTheme="minorBidi" w:hAnsiTheme="minorBidi"/>
          <w:b/>
          <w:bCs/>
          <w:sz w:val="24"/>
          <w:szCs w:val="24"/>
        </w:rPr>
        <w:t xml:space="preserve"> knockdown of </w:t>
      </w:r>
      <w:r w:rsidRPr="00CC2363">
        <w:rPr>
          <w:rFonts w:asciiTheme="minorBidi" w:hAnsiTheme="minorBidi"/>
          <w:b/>
          <w:bCs/>
          <w:i/>
          <w:iCs/>
          <w:sz w:val="24"/>
          <w:szCs w:val="24"/>
        </w:rPr>
        <w:t>Cd24a</w:t>
      </w:r>
      <w:r w:rsidRPr="00CC2363">
        <w:rPr>
          <w:rFonts w:asciiTheme="minorBidi" w:hAnsiTheme="minorBidi"/>
          <w:b/>
          <w:bCs/>
          <w:sz w:val="24"/>
          <w:szCs w:val="24"/>
        </w:rPr>
        <w:t xml:space="preserve"> expression in mouse LUAD cells</w:t>
      </w:r>
    </w:p>
    <w:p w14:paraId="49250E9B" w14:textId="404953EA" w:rsidR="009D4C85" w:rsidRPr="00CC2363" w:rsidRDefault="0015224E" w:rsidP="00161F21">
      <w:pPr>
        <w:autoSpaceDE w:val="0"/>
        <w:autoSpaceDN w:val="0"/>
        <w:adjustRightInd w:val="0"/>
        <w:spacing w:after="120" w:line="360" w:lineRule="auto"/>
        <w:contextualSpacing/>
        <w:rPr>
          <w:rFonts w:asciiTheme="minorBidi" w:hAnsiTheme="minorBidi"/>
          <w:sz w:val="24"/>
          <w:szCs w:val="24"/>
        </w:rPr>
      </w:pPr>
      <w:r w:rsidRPr="00CC2363">
        <w:rPr>
          <w:rFonts w:asciiTheme="minorBidi" w:hAnsiTheme="minorBidi"/>
          <w:sz w:val="24"/>
          <w:szCs w:val="24"/>
        </w:rPr>
        <w:t xml:space="preserve">Early passage and mycoplasma-free MDA-F471 cells previously derived from LUADs of </w:t>
      </w:r>
      <w:r w:rsidRPr="00CC2363">
        <w:rPr>
          <w:rFonts w:asciiTheme="minorBidi" w:hAnsiTheme="minorBidi"/>
          <w:i/>
          <w:iCs/>
          <w:sz w:val="24"/>
          <w:szCs w:val="24"/>
        </w:rPr>
        <w:t>Gprc5a</w:t>
      </w:r>
      <w:r w:rsidRPr="00CC2363">
        <w:rPr>
          <w:rFonts w:asciiTheme="minorBidi" w:hAnsiTheme="minorBidi"/>
          <w:i/>
          <w:iCs/>
          <w:sz w:val="24"/>
          <w:szCs w:val="24"/>
          <w:vertAlign w:val="superscript"/>
        </w:rPr>
        <w:t>-/-</w:t>
      </w:r>
      <w:r w:rsidRPr="00CC2363">
        <w:rPr>
          <w:rFonts w:asciiTheme="minorBidi" w:hAnsiTheme="minorBidi"/>
          <w:sz w:val="24"/>
          <w:szCs w:val="24"/>
        </w:rPr>
        <w:t xml:space="preserve"> mice </w:t>
      </w:r>
      <w:r w:rsidR="00E13655" w:rsidRPr="00CC2363">
        <w:rPr>
          <w:rFonts w:asciiTheme="minorBidi" w:hAnsiTheme="minorBidi"/>
          <w:sz w:val="24"/>
          <w:szCs w:val="24"/>
        </w:rPr>
        <w:fldChar w:fldCharType="begin">
          <w:fldData xml:space="preserve">PEVuZE5vdGU+PENpdGU+PEF1dGhvcj5GdWppbW90bzwvQXV0aG9yPjxZZWFyPjIwMTA8L1llYXI+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</w:fldData>
        </w:fldChar>
      </w:r>
      <w:r w:rsidR="00963102" w:rsidRPr="00CC2363">
        <w:rPr>
          <w:rFonts w:asciiTheme="minorBidi" w:hAnsiTheme="minorBidi"/>
          <w:sz w:val="24"/>
          <w:szCs w:val="24"/>
        </w:rPr>
        <w:instrText xml:space="preserve"> ADDIN EN.CITE </w:instrText>
      </w:r>
      <w:r w:rsidR="00963102" w:rsidRPr="00CC2363">
        <w:rPr>
          <w:rFonts w:asciiTheme="minorBidi" w:hAnsiTheme="minorBidi"/>
          <w:sz w:val="24"/>
          <w:szCs w:val="24"/>
        </w:rPr>
        <w:fldChar w:fldCharType="begin">
          <w:fldData xml:space="preserve">PEVuZE5vdGU+PENpdGU+PEF1dGhvcj5GdWppbW90bzwvQXV0aG9yPjxZZWFyPjIwMTA8L1llYXI+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</w:fldData>
        </w:fldChar>
      </w:r>
      <w:r w:rsidR="00963102" w:rsidRPr="00CC2363">
        <w:rPr>
          <w:rFonts w:asciiTheme="minorBidi" w:hAnsiTheme="minorBidi"/>
          <w:sz w:val="24"/>
          <w:szCs w:val="24"/>
        </w:rPr>
        <w:instrText xml:space="preserve"> ADDIN EN.CITE.DATA </w:instrText>
      </w:r>
      <w:r w:rsidR="00963102" w:rsidRPr="00CC2363">
        <w:rPr>
          <w:rFonts w:asciiTheme="minorBidi" w:hAnsiTheme="minorBidi"/>
          <w:sz w:val="24"/>
          <w:szCs w:val="24"/>
        </w:rPr>
      </w:r>
      <w:r w:rsidR="00963102" w:rsidRPr="00CC2363">
        <w:rPr>
          <w:rFonts w:asciiTheme="minorBidi" w:hAnsiTheme="minorBidi"/>
          <w:sz w:val="24"/>
          <w:szCs w:val="24"/>
        </w:rPr>
        <w:fldChar w:fldCharType="end"/>
      </w:r>
      <w:r w:rsidR="00E13655" w:rsidRPr="00CC2363">
        <w:rPr>
          <w:rFonts w:asciiTheme="minorBidi" w:hAnsiTheme="minorBidi"/>
          <w:sz w:val="24"/>
          <w:szCs w:val="24"/>
        </w:rPr>
      </w:r>
      <w:r w:rsidR="00E13655" w:rsidRPr="00CC2363">
        <w:rPr>
          <w:rFonts w:asciiTheme="minorBidi" w:hAnsiTheme="minorBidi"/>
          <w:sz w:val="24"/>
          <w:szCs w:val="24"/>
        </w:rPr>
        <w:fldChar w:fldCharType="separate"/>
      </w:r>
      <w:r w:rsidR="00963102" w:rsidRPr="00CC2363">
        <w:rPr>
          <w:rFonts w:asciiTheme="minorBidi" w:hAnsiTheme="minorBidi"/>
          <w:noProof/>
          <w:sz w:val="24"/>
          <w:szCs w:val="24"/>
        </w:rPr>
        <w:t>(23)</w:t>
      </w:r>
      <w:r w:rsidR="00E13655" w:rsidRPr="00CC2363">
        <w:rPr>
          <w:rFonts w:asciiTheme="minorBidi" w:hAnsiTheme="minorBidi"/>
          <w:sz w:val="24"/>
          <w:szCs w:val="24"/>
        </w:rPr>
        <w:fldChar w:fldCharType="end"/>
      </w:r>
      <w:r w:rsidR="00E13655" w:rsidRPr="00CC2363">
        <w:rPr>
          <w:rFonts w:asciiTheme="minorBidi" w:hAnsiTheme="minorBidi"/>
          <w:sz w:val="24"/>
          <w:szCs w:val="24"/>
        </w:rPr>
        <w:t xml:space="preserve"> </w:t>
      </w:r>
      <w:r w:rsidRPr="00CC2363">
        <w:rPr>
          <w:rFonts w:asciiTheme="minorBidi" w:hAnsiTheme="minorBidi"/>
          <w:sz w:val="24"/>
          <w:szCs w:val="24"/>
        </w:rPr>
        <w:t>were maintained in a humidified incubator in DMEM-F12 medium supplemented with 10% fetal bovine serum (FBS) and antibiotics. Knock</w:t>
      </w:r>
      <w:r w:rsidR="00362C6A" w:rsidRPr="00CC2363">
        <w:rPr>
          <w:rFonts w:asciiTheme="minorBidi" w:hAnsiTheme="minorBidi"/>
          <w:sz w:val="24"/>
          <w:szCs w:val="24"/>
        </w:rPr>
        <w:t>out</w:t>
      </w:r>
      <w:r w:rsidRPr="00CC2363">
        <w:rPr>
          <w:rFonts w:asciiTheme="minorBidi" w:hAnsiTheme="minorBidi"/>
          <w:sz w:val="24"/>
          <w:szCs w:val="24"/>
        </w:rPr>
        <w:t xml:space="preserve"> of </w:t>
      </w:r>
      <w:r w:rsidRPr="00CC2363">
        <w:rPr>
          <w:rFonts w:asciiTheme="minorBidi" w:hAnsiTheme="minorBidi"/>
          <w:i/>
          <w:iCs/>
          <w:sz w:val="24"/>
          <w:szCs w:val="24"/>
        </w:rPr>
        <w:t>Cd24a</w:t>
      </w:r>
      <w:r w:rsidRPr="00CC2363">
        <w:rPr>
          <w:rFonts w:asciiTheme="minorBidi" w:hAnsiTheme="minorBidi"/>
          <w:sz w:val="24"/>
          <w:szCs w:val="24"/>
        </w:rPr>
        <w:t xml:space="preserve"> expression in MDA-F471 cells was established using the CRISPR-Cas9 system, using </w:t>
      </w:r>
      <w:r w:rsidR="00362C6A" w:rsidRPr="00CC2363">
        <w:rPr>
          <w:rFonts w:asciiTheme="minorBidi" w:hAnsiTheme="minorBidi"/>
          <w:sz w:val="24"/>
          <w:szCs w:val="24"/>
        </w:rPr>
        <w:t xml:space="preserve">lentiviral supernatant from </w:t>
      </w:r>
      <w:r w:rsidRPr="00CC2363">
        <w:rPr>
          <w:rFonts w:asciiTheme="minorBidi" w:hAnsiTheme="minorBidi"/>
          <w:sz w:val="24"/>
          <w:szCs w:val="24"/>
        </w:rPr>
        <w:t>predesigned Edit-R Lentiviral small guide RNAs (sgRNAs) for guiding Cas9 nuclease to create double-strand breaks in the target DNA</w:t>
      </w:r>
      <w:r w:rsidR="00B13B63" w:rsidRPr="00CC2363">
        <w:rPr>
          <w:rFonts w:asciiTheme="minorBidi" w:hAnsiTheme="minorBidi"/>
          <w:sz w:val="24"/>
          <w:szCs w:val="24"/>
        </w:rPr>
        <w:t>. Cells were transduced with either control non-targeting sgRNA (VSGC11954</w:t>
      </w:r>
      <w:r w:rsidR="001E6C04" w:rsidRPr="00CC2363">
        <w:rPr>
          <w:rFonts w:asciiTheme="minorBidi" w:hAnsiTheme="minorBidi"/>
          <w:sz w:val="24"/>
          <w:szCs w:val="24"/>
        </w:rPr>
        <w:t xml:space="preserve">; </w:t>
      </w:r>
      <w:proofErr w:type="spellStart"/>
      <w:r w:rsidR="001E6C04" w:rsidRPr="00CC2363">
        <w:rPr>
          <w:rFonts w:asciiTheme="minorBidi" w:hAnsiTheme="minorBidi"/>
          <w:sz w:val="24"/>
          <w:szCs w:val="24"/>
        </w:rPr>
        <w:t>sgCt</w:t>
      </w:r>
      <w:proofErr w:type="spellEnd"/>
      <w:r w:rsidR="00B13B63" w:rsidRPr="00CC2363">
        <w:rPr>
          <w:rFonts w:asciiTheme="minorBidi" w:hAnsiTheme="minorBidi"/>
          <w:sz w:val="24"/>
          <w:szCs w:val="24"/>
        </w:rPr>
        <w:t xml:space="preserve">) or a combination of </w:t>
      </w:r>
      <w:r w:rsidRPr="00CC2363">
        <w:rPr>
          <w:rFonts w:asciiTheme="minorBidi" w:hAnsiTheme="minorBidi"/>
          <w:sz w:val="24"/>
          <w:szCs w:val="24"/>
        </w:rPr>
        <w:t xml:space="preserve">two different target sequences of mouse </w:t>
      </w:r>
      <w:r w:rsidRPr="00CC2363">
        <w:rPr>
          <w:rFonts w:asciiTheme="minorBidi" w:hAnsiTheme="minorBidi"/>
          <w:i/>
          <w:iCs/>
          <w:sz w:val="24"/>
          <w:szCs w:val="24"/>
        </w:rPr>
        <w:t>Cd24</w:t>
      </w:r>
      <w:r w:rsidR="001E6C04" w:rsidRPr="00CC2363">
        <w:rPr>
          <w:rFonts w:asciiTheme="minorBidi" w:hAnsiTheme="minorBidi"/>
          <w:i/>
          <w:iCs/>
          <w:sz w:val="24"/>
          <w:szCs w:val="24"/>
        </w:rPr>
        <w:t>a</w:t>
      </w:r>
      <w:r w:rsidR="00362C6A" w:rsidRPr="00CC2363">
        <w:rPr>
          <w:rFonts w:asciiTheme="minorBidi" w:hAnsiTheme="minorBidi"/>
          <w:sz w:val="24"/>
          <w:szCs w:val="24"/>
        </w:rPr>
        <w:t xml:space="preserve"> </w:t>
      </w:r>
      <w:r w:rsidR="00B13B63" w:rsidRPr="00CC2363">
        <w:rPr>
          <w:rFonts w:asciiTheme="minorBidi" w:hAnsiTheme="minorBidi"/>
          <w:sz w:val="24"/>
          <w:szCs w:val="24"/>
        </w:rPr>
        <w:t>(</w:t>
      </w:r>
      <w:r w:rsidR="00362C6A" w:rsidRPr="00CC2363">
        <w:rPr>
          <w:rFonts w:asciiTheme="minorBidi" w:hAnsiTheme="minorBidi"/>
          <w:sz w:val="24"/>
          <w:szCs w:val="24"/>
        </w:rPr>
        <w:t>VSGM11945-15EG12484</w:t>
      </w:r>
      <w:r w:rsidR="00B13B63" w:rsidRPr="00CC2363">
        <w:rPr>
          <w:rFonts w:asciiTheme="minorBidi" w:hAnsiTheme="minorBidi"/>
          <w:sz w:val="24"/>
          <w:szCs w:val="24"/>
        </w:rPr>
        <w:t>;</w:t>
      </w:r>
      <w:r w:rsidR="001E6C04" w:rsidRPr="00CC2363">
        <w:rPr>
          <w:rFonts w:asciiTheme="minorBidi" w:hAnsiTheme="minorBidi"/>
          <w:sz w:val="24"/>
          <w:szCs w:val="24"/>
        </w:rPr>
        <w:t xml:space="preserve"> sg</w:t>
      </w:r>
      <w:r w:rsidR="001E6C04" w:rsidRPr="00CC2363">
        <w:rPr>
          <w:rFonts w:asciiTheme="minorBidi" w:hAnsiTheme="minorBidi"/>
          <w:i/>
          <w:iCs/>
          <w:sz w:val="24"/>
          <w:szCs w:val="24"/>
        </w:rPr>
        <w:t>Cd24a</w:t>
      </w:r>
      <w:r w:rsidR="001E6C04" w:rsidRPr="00CC2363">
        <w:rPr>
          <w:rFonts w:asciiTheme="minorBidi" w:hAnsiTheme="minorBidi"/>
          <w:sz w:val="24"/>
          <w:szCs w:val="24"/>
        </w:rPr>
        <w:t>;</w:t>
      </w:r>
      <w:r w:rsidR="00B13B63" w:rsidRPr="00CC2363">
        <w:rPr>
          <w:rFonts w:asciiTheme="minorBidi" w:hAnsiTheme="minorBidi"/>
          <w:sz w:val="24"/>
          <w:szCs w:val="24"/>
        </w:rPr>
        <w:t xml:space="preserve"> both Horizon Discovery, </w:t>
      </w:r>
      <w:r w:rsidR="00B13B63" w:rsidRPr="00CC2363">
        <w:rPr>
          <w:rFonts w:asciiTheme="minorBidi" w:hAnsiTheme="minorBidi"/>
          <w:sz w:val="24"/>
          <w:szCs w:val="24"/>
          <w:shd w:val="clear" w:color="auto" w:fill="FFFFFF"/>
        </w:rPr>
        <w:t>Boyertown, PA</w:t>
      </w:r>
      <w:r w:rsidRPr="00CC2363">
        <w:rPr>
          <w:rFonts w:asciiTheme="minorBidi" w:hAnsiTheme="minorBidi"/>
          <w:sz w:val="24"/>
          <w:szCs w:val="24"/>
        </w:rPr>
        <w:t xml:space="preserve">) </w:t>
      </w:r>
      <w:r w:rsidR="009D4C85" w:rsidRPr="00CC2363">
        <w:rPr>
          <w:rFonts w:asciiTheme="minorBidi" w:hAnsiTheme="minorBidi"/>
          <w:sz w:val="24"/>
          <w:szCs w:val="24"/>
        </w:rPr>
        <w:t xml:space="preserve">according to manufacturer’s protocol. At 48 hours post-transduction, cells were treated with puromycin (5 µg/ml) for selection of cells with integrated sgRNA, and </w:t>
      </w:r>
      <w:r w:rsidR="00362C6A" w:rsidRPr="00CC2363">
        <w:rPr>
          <w:rFonts w:asciiTheme="minorBidi" w:hAnsiTheme="minorBidi"/>
          <w:sz w:val="24"/>
          <w:szCs w:val="24"/>
        </w:rPr>
        <w:t xml:space="preserve">selection </w:t>
      </w:r>
      <w:r w:rsidR="009D4C85" w:rsidRPr="00CC2363">
        <w:rPr>
          <w:rFonts w:asciiTheme="minorBidi" w:hAnsiTheme="minorBidi"/>
          <w:sz w:val="24"/>
          <w:szCs w:val="24"/>
        </w:rPr>
        <w:t>medi</w:t>
      </w:r>
      <w:r w:rsidR="00362C6A" w:rsidRPr="00CC2363">
        <w:rPr>
          <w:rFonts w:asciiTheme="minorBidi" w:hAnsiTheme="minorBidi"/>
          <w:sz w:val="24"/>
          <w:szCs w:val="24"/>
        </w:rPr>
        <w:t>um</w:t>
      </w:r>
      <w:r w:rsidR="009D4C85" w:rsidRPr="00CC2363">
        <w:rPr>
          <w:rFonts w:asciiTheme="minorBidi" w:hAnsiTheme="minorBidi"/>
          <w:sz w:val="24"/>
          <w:szCs w:val="24"/>
        </w:rPr>
        <w:t xml:space="preserve"> was replenished every three days. At day 10 post-transduction, cells with high transduction efficiency were </w:t>
      </w:r>
      <w:r w:rsidR="00B13B63" w:rsidRPr="00CC2363">
        <w:rPr>
          <w:rFonts w:asciiTheme="minorBidi" w:hAnsiTheme="minorBidi"/>
          <w:sz w:val="24"/>
          <w:szCs w:val="24"/>
        </w:rPr>
        <w:t>sorted</w:t>
      </w:r>
      <w:r w:rsidR="009D4C85" w:rsidRPr="00CC2363">
        <w:rPr>
          <w:rFonts w:asciiTheme="minorBidi" w:hAnsiTheme="minorBidi"/>
          <w:sz w:val="24"/>
          <w:szCs w:val="24"/>
        </w:rPr>
        <w:t xml:space="preserve"> by FACS.</w:t>
      </w:r>
    </w:p>
    <w:p w14:paraId="2DAE383C" w14:textId="0AB8396D" w:rsidR="009D4C85" w:rsidRPr="00CC2363" w:rsidRDefault="009D4C85" w:rsidP="00161F21">
      <w:pPr>
        <w:autoSpaceDE w:val="0"/>
        <w:autoSpaceDN w:val="0"/>
        <w:adjustRightInd w:val="0"/>
        <w:spacing w:after="120" w:line="360" w:lineRule="auto"/>
        <w:contextualSpacing/>
        <w:rPr>
          <w:rFonts w:asciiTheme="minorBidi" w:hAnsiTheme="minorBidi"/>
          <w:sz w:val="24"/>
          <w:szCs w:val="24"/>
        </w:rPr>
      </w:pPr>
    </w:p>
    <w:p w14:paraId="372496A7" w14:textId="32A34A60" w:rsidR="00990293" w:rsidRPr="00CC2363" w:rsidRDefault="00990293" w:rsidP="00161F21">
      <w:pPr>
        <w:autoSpaceDE w:val="0"/>
        <w:autoSpaceDN w:val="0"/>
        <w:adjustRightInd w:val="0"/>
        <w:spacing w:after="120" w:line="360" w:lineRule="auto"/>
        <w:contextualSpacing/>
        <w:rPr>
          <w:rFonts w:asciiTheme="minorBidi" w:hAnsiTheme="minorBidi"/>
          <w:b/>
          <w:bCs/>
          <w:sz w:val="24"/>
          <w:szCs w:val="24"/>
        </w:rPr>
      </w:pPr>
      <w:r w:rsidRPr="00CC2363">
        <w:rPr>
          <w:rFonts w:asciiTheme="minorBidi" w:hAnsiTheme="minorBidi"/>
          <w:b/>
          <w:bCs/>
          <w:sz w:val="24"/>
          <w:szCs w:val="24"/>
        </w:rPr>
        <w:t xml:space="preserve">Fluorescence-activated cell sorting of transduced cells based on </w:t>
      </w:r>
      <w:r w:rsidR="00E13655" w:rsidRPr="00CC2363">
        <w:rPr>
          <w:rFonts w:asciiTheme="minorBidi" w:hAnsiTheme="minorBidi"/>
          <w:b/>
          <w:bCs/>
          <w:sz w:val="24"/>
          <w:szCs w:val="24"/>
        </w:rPr>
        <w:t>CD24</w:t>
      </w:r>
      <w:r w:rsidRPr="00CC2363">
        <w:rPr>
          <w:rFonts w:asciiTheme="minorBidi" w:hAnsiTheme="minorBidi"/>
          <w:b/>
          <w:bCs/>
          <w:sz w:val="24"/>
          <w:szCs w:val="24"/>
        </w:rPr>
        <w:t xml:space="preserve"> surface protein expression</w:t>
      </w:r>
    </w:p>
    <w:p w14:paraId="11B45FEF" w14:textId="21A0E216" w:rsidR="00990293" w:rsidRPr="00CC2363" w:rsidRDefault="00990293" w:rsidP="00161F21">
      <w:pPr>
        <w:autoSpaceDE w:val="0"/>
        <w:autoSpaceDN w:val="0"/>
        <w:adjustRightInd w:val="0"/>
        <w:spacing w:after="120" w:line="360" w:lineRule="auto"/>
        <w:contextualSpacing/>
        <w:rPr>
          <w:rFonts w:asciiTheme="minorBidi" w:hAnsiTheme="minorBidi"/>
          <w:sz w:val="24"/>
          <w:szCs w:val="24"/>
        </w:rPr>
      </w:pPr>
      <w:proofErr w:type="spellStart"/>
      <w:r w:rsidRPr="00CC2363">
        <w:rPr>
          <w:rFonts w:asciiTheme="minorBidi" w:hAnsiTheme="minorBidi"/>
          <w:sz w:val="24"/>
          <w:szCs w:val="24"/>
        </w:rPr>
        <w:t>sgC</w:t>
      </w:r>
      <w:r w:rsidR="001E6C04" w:rsidRPr="00CC2363">
        <w:rPr>
          <w:rFonts w:asciiTheme="minorBidi" w:hAnsiTheme="minorBidi"/>
          <w:sz w:val="24"/>
          <w:szCs w:val="24"/>
        </w:rPr>
        <w:t>t</w:t>
      </w:r>
      <w:proofErr w:type="spellEnd"/>
      <w:r w:rsidRPr="00CC2363">
        <w:rPr>
          <w:rFonts w:asciiTheme="minorBidi" w:hAnsiTheme="minorBidi"/>
          <w:sz w:val="24"/>
          <w:szCs w:val="24"/>
        </w:rPr>
        <w:t>- and sg</w:t>
      </w:r>
      <w:r w:rsidRPr="00CC2363">
        <w:rPr>
          <w:rFonts w:asciiTheme="minorBidi" w:hAnsiTheme="minorBidi"/>
          <w:i/>
          <w:iCs/>
          <w:sz w:val="24"/>
          <w:szCs w:val="24"/>
        </w:rPr>
        <w:t>Cd24a-</w:t>
      </w:r>
      <w:r w:rsidRPr="00CC2363">
        <w:rPr>
          <w:rFonts w:asciiTheme="minorBidi" w:hAnsiTheme="minorBidi"/>
          <w:sz w:val="24"/>
          <w:szCs w:val="24"/>
        </w:rPr>
        <w:t xml:space="preserve">transduced MDA-F471 cells were </w:t>
      </w:r>
      <w:proofErr w:type="spellStart"/>
      <w:r w:rsidRPr="00CC2363">
        <w:rPr>
          <w:rFonts w:asciiTheme="minorBidi" w:hAnsiTheme="minorBidi"/>
          <w:sz w:val="24"/>
          <w:szCs w:val="24"/>
        </w:rPr>
        <w:t>trypsinized</w:t>
      </w:r>
      <w:proofErr w:type="spellEnd"/>
      <w:r w:rsidRPr="00CC2363">
        <w:rPr>
          <w:rFonts w:asciiTheme="minorBidi" w:hAnsiTheme="minorBidi"/>
          <w:sz w:val="24"/>
          <w:szCs w:val="24"/>
        </w:rPr>
        <w:t xml:space="preserve"> and washed with PBS containing 2% FBS. Cells were stained with </w:t>
      </w:r>
      <w:r w:rsidR="001E6C04" w:rsidRPr="00CC2363">
        <w:rPr>
          <w:rFonts w:asciiTheme="minorBidi" w:hAnsiTheme="minorBidi"/>
          <w:sz w:val="24"/>
          <w:szCs w:val="24"/>
        </w:rPr>
        <w:t xml:space="preserve">mouse-specific </w:t>
      </w:r>
      <w:r w:rsidRPr="00CC2363">
        <w:rPr>
          <w:rFonts w:asciiTheme="minorBidi" w:hAnsiTheme="minorBidi"/>
          <w:sz w:val="24"/>
          <w:szCs w:val="24"/>
        </w:rPr>
        <w:t>Pe-Cy7-conjugated anti-C</w:t>
      </w:r>
      <w:r w:rsidR="00E13655" w:rsidRPr="00CC2363">
        <w:rPr>
          <w:rFonts w:asciiTheme="minorBidi" w:hAnsiTheme="minorBidi"/>
          <w:sz w:val="24"/>
          <w:szCs w:val="24"/>
        </w:rPr>
        <w:t>D</w:t>
      </w:r>
      <w:r w:rsidRPr="00CC2363">
        <w:rPr>
          <w:rFonts w:asciiTheme="minorBidi" w:hAnsiTheme="minorBidi"/>
          <w:sz w:val="24"/>
          <w:szCs w:val="24"/>
        </w:rPr>
        <w:t xml:space="preserve">24 antibody (1:200 dilution, clone M1/69, </w:t>
      </w:r>
      <w:proofErr w:type="spellStart"/>
      <w:r w:rsidRPr="00CC2363">
        <w:rPr>
          <w:rFonts w:asciiTheme="minorBidi" w:hAnsiTheme="minorBidi"/>
          <w:sz w:val="24"/>
          <w:szCs w:val="24"/>
        </w:rPr>
        <w:t>eBioscience</w:t>
      </w:r>
      <w:proofErr w:type="spellEnd"/>
      <w:r w:rsidRPr="00CC2363">
        <w:rPr>
          <w:rFonts w:asciiTheme="minorBidi" w:hAnsiTheme="minorBidi"/>
          <w:sz w:val="24"/>
          <w:szCs w:val="24"/>
        </w:rPr>
        <w:t xml:space="preserve">) for 30 mins in the dark and </w:t>
      </w:r>
      <w:r w:rsidR="00362C6A" w:rsidRPr="00CC2363">
        <w:rPr>
          <w:rFonts w:asciiTheme="minorBidi" w:hAnsiTheme="minorBidi"/>
          <w:sz w:val="24"/>
          <w:szCs w:val="24"/>
        </w:rPr>
        <w:t xml:space="preserve">with gentle rotation </w:t>
      </w:r>
      <w:r w:rsidRPr="00CC2363">
        <w:rPr>
          <w:rFonts w:asciiTheme="minorBidi" w:hAnsiTheme="minorBidi"/>
          <w:sz w:val="24"/>
          <w:szCs w:val="24"/>
        </w:rPr>
        <w:t xml:space="preserve">at 4°C. Cells were then washed twice, filtered, stained with </w:t>
      </w:r>
      <w:r w:rsidR="00B13B63" w:rsidRPr="00CC2363">
        <w:rPr>
          <w:rFonts w:asciiTheme="minorBidi" w:hAnsiTheme="minorBidi"/>
          <w:sz w:val="24"/>
          <w:szCs w:val="24"/>
        </w:rPr>
        <w:t>SYTOX</w:t>
      </w:r>
      <w:r w:rsidRPr="00CC2363">
        <w:rPr>
          <w:rFonts w:asciiTheme="minorBidi" w:hAnsiTheme="minorBidi"/>
          <w:sz w:val="24"/>
          <w:szCs w:val="24"/>
        </w:rPr>
        <w:t xml:space="preserve"> Blue viability dye, and processed on a FACS Aria I instrument. Under sterile conditions, C</w:t>
      </w:r>
      <w:r w:rsidR="00E13655" w:rsidRPr="00CC2363">
        <w:rPr>
          <w:rFonts w:asciiTheme="minorBidi" w:hAnsiTheme="minorBidi"/>
          <w:sz w:val="24"/>
          <w:szCs w:val="24"/>
        </w:rPr>
        <w:t>D</w:t>
      </w:r>
      <w:r w:rsidRPr="00CC2363">
        <w:rPr>
          <w:rFonts w:asciiTheme="minorBidi" w:hAnsiTheme="minorBidi"/>
          <w:sz w:val="24"/>
          <w:szCs w:val="24"/>
        </w:rPr>
        <w:t>24</w:t>
      </w:r>
      <w:r w:rsidRPr="00CC2363">
        <w:rPr>
          <w:rFonts w:asciiTheme="minorBidi" w:hAnsiTheme="minorBidi"/>
          <w:sz w:val="24"/>
          <w:szCs w:val="24"/>
          <w:vertAlign w:val="superscript"/>
        </w:rPr>
        <w:t>high</w:t>
      </w:r>
      <w:r w:rsidRPr="00CC2363">
        <w:rPr>
          <w:rFonts w:asciiTheme="minorBidi" w:hAnsiTheme="minorBidi"/>
          <w:sz w:val="24"/>
          <w:szCs w:val="24"/>
        </w:rPr>
        <w:t xml:space="preserve">-expressing MDA-F471 were sorted from cells transduced with </w:t>
      </w:r>
      <w:proofErr w:type="spellStart"/>
      <w:r w:rsidRPr="00CC2363">
        <w:rPr>
          <w:rFonts w:asciiTheme="minorBidi" w:hAnsiTheme="minorBidi"/>
          <w:sz w:val="24"/>
          <w:szCs w:val="24"/>
        </w:rPr>
        <w:t>sgCt</w:t>
      </w:r>
      <w:proofErr w:type="spellEnd"/>
      <w:r w:rsidRPr="00CC2363">
        <w:rPr>
          <w:rFonts w:asciiTheme="minorBidi" w:hAnsiTheme="minorBidi"/>
          <w:sz w:val="24"/>
          <w:szCs w:val="24"/>
        </w:rPr>
        <w:t xml:space="preserve">, and </w:t>
      </w:r>
      <w:r w:rsidR="001E6C04" w:rsidRPr="00CC2363">
        <w:rPr>
          <w:rFonts w:asciiTheme="minorBidi" w:hAnsiTheme="minorBidi"/>
          <w:sz w:val="24"/>
          <w:szCs w:val="24"/>
        </w:rPr>
        <w:t>CD24</w:t>
      </w:r>
      <w:r w:rsidR="001E6C04" w:rsidRPr="00CC2363">
        <w:rPr>
          <w:rFonts w:asciiTheme="minorBidi" w:hAnsiTheme="minorBidi"/>
          <w:sz w:val="24"/>
          <w:szCs w:val="24"/>
          <w:vertAlign w:val="superscript"/>
        </w:rPr>
        <w:t>low</w:t>
      </w:r>
      <w:r w:rsidR="001E6C04" w:rsidRPr="00CC2363">
        <w:rPr>
          <w:rFonts w:asciiTheme="minorBidi" w:hAnsiTheme="minorBidi"/>
          <w:sz w:val="24"/>
          <w:szCs w:val="24"/>
        </w:rPr>
        <w:t xml:space="preserve"> </w:t>
      </w:r>
      <w:r w:rsidRPr="00CC2363">
        <w:rPr>
          <w:rFonts w:asciiTheme="minorBidi" w:hAnsiTheme="minorBidi"/>
          <w:sz w:val="24"/>
          <w:szCs w:val="24"/>
        </w:rPr>
        <w:t>cells were sorted from cells transduced with sg</w:t>
      </w:r>
      <w:r w:rsidRPr="00CC2363">
        <w:rPr>
          <w:rFonts w:asciiTheme="minorBidi" w:hAnsiTheme="minorBidi"/>
          <w:i/>
          <w:iCs/>
          <w:sz w:val="24"/>
          <w:szCs w:val="24"/>
        </w:rPr>
        <w:t>Cd24</w:t>
      </w:r>
      <w:r w:rsidRPr="00CC2363">
        <w:rPr>
          <w:rFonts w:asciiTheme="minorBidi" w:hAnsiTheme="minorBidi"/>
          <w:sz w:val="24"/>
          <w:szCs w:val="24"/>
        </w:rPr>
        <w:t xml:space="preserve"> targeting lentiviruses. A fraction of the sorted cells was used for quantitative real time PCR analysis, and the rest of the cells were cultured in a humidified incubator and maintained in puromycin selection media.</w:t>
      </w:r>
    </w:p>
    <w:p w14:paraId="4FD11071" w14:textId="77777777" w:rsidR="00990293" w:rsidRPr="00CC2363" w:rsidRDefault="00990293" w:rsidP="00161F21">
      <w:pPr>
        <w:autoSpaceDE w:val="0"/>
        <w:autoSpaceDN w:val="0"/>
        <w:adjustRightInd w:val="0"/>
        <w:spacing w:after="120" w:line="360" w:lineRule="auto"/>
        <w:contextualSpacing/>
        <w:rPr>
          <w:rFonts w:asciiTheme="minorBidi" w:hAnsiTheme="minorBidi"/>
          <w:sz w:val="24"/>
          <w:szCs w:val="24"/>
        </w:rPr>
      </w:pPr>
    </w:p>
    <w:p w14:paraId="227096DE" w14:textId="2217B9F9" w:rsidR="00990293" w:rsidRPr="00CC2363" w:rsidRDefault="00990293" w:rsidP="00161F21">
      <w:pPr>
        <w:autoSpaceDE w:val="0"/>
        <w:autoSpaceDN w:val="0"/>
        <w:adjustRightInd w:val="0"/>
        <w:spacing w:after="120" w:line="360" w:lineRule="auto"/>
        <w:contextualSpacing/>
        <w:rPr>
          <w:rFonts w:asciiTheme="minorBidi" w:hAnsiTheme="minorBidi"/>
          <w:b/>
          <w:bCs/>
          <w:sz w:val="24"/>
          <w:szCs w:val="24"/>
        </w:rPr>
      </w:pPr>
      <w:r w:rsidRPr="00CC2363">
        <w:rPr>
          <w:rFonts w:asciiTheme="minorBidi" w:hAnsiTheme="minorBidi"/>
          <w:b/>
          <w:bCs/>
          <w:sz w:val="24"/>
          <w:szCs w:val="24"/>
        </w:rPr>
        <w:t xml:space="preserve">Quantitative real time-PCR </w:t>
      </w:r>
      <w:r w:rsidR="00240E9C" w:rsidRPr="00CC2363">
        <w:rPr>
          <w:rFonts w:asciiTheme="minorBidi" w:hAnsiTheme="minorBidi"/>
          <w:sz w:val="24"/>
          <w:szCs w:val="24"/>
        </w:rPr>
        <w:t>(</w:t>
      </w:r>
      <w:proofErr w:type="spellStart"/>
      <w:r w:rsidRPr="00CC2363">
        <w:rPr>
          <w:rFonts w:asciiTheme="minorBidi" w:hAnsiTheme="minorBidi"/>
          <w:b/>
          <w:bCs/>
          <w:sz w:val="24"/>
          <w:szCs w:val="24"/>
        </w:rPr>
        <w:t>qRT</w:t>
      </w:r>
      <w:proofErr w:type="spellEnd"/>
      <w:r w:rsidRPr="00CC2363">
        <w:rPr>
          <w:rFonts w:asciiTheme="minorBidi" w:hAnsiTheme="minorBidi"/>
          <w:b/>
          <w:bCs/>
          <w:sz w:val="24"/>
          <w:szCs w:val="24"/>
        </w:rPr>
        <w:t>-PCR</w:t>
      </w:r>
      <w:r w:rsidR="00240E9C" w:rsidRPr="00CC2363">
        <w:rPr>
          <w:rFonts w:asciiTheme="minorBidi" w:hAnsiTheme="minorBidi"/>
          <w:sz w:val="24"/>
          <w:szCs w:val="24"/>
        </w:rPr>
        <w:t>)</w:t>
      </w:r>
      <w:r w:rsidRPr="00CC2363">
        <w:rPr>
          <w:rFonts w:asciiTheme="minorBidi" w:hAnsiTheme="minorBidi"/>
          <w:b/>
          <w:bCs/>
          <w:sz w:val="24"/>
          <w:szCs w:val="24"/>
        </w:rPr>
        <w:t xml:space="preserve"> analysis of </w:t>
      </w:r>
      <w:r w:rsidRPr="00CC2363">
        <w:rPr>
          <w:rFonts w:asciiTheme="minorBidi" w:hAnsiTheme="minorBidi"/>
          <w:b/>
          <w:bCs/>
          <w:i/>
          <w:iCs/>
          <w:sz w:val="24"/>
          <w:szCs w:val="24"/>
        </w:rPr>
        <w:t>Cd24a</w:t>
      </w:r>
      <w:r w:rsidRPr="00CC2363">
        <w:rPr>
          <w:rFonts w:asciiTheme="minorBidi" w:hAnsiTheme="minorBidi"/>
          <w:b/>
          <w:bCs/>
          <w:sz w:val="24"/>
          <w:szCs w:val="24"/>
        </w:rPr>
        <w:t xml:space="preserve"> expression in sorted mouse LUAD cells </w:t>
      </w:r>
    </w:p>
    <w:p w14:paraId="545897FE" w14:textId="596B5B8A" w:rsidR="00990293" w:rsidRPr="00CC2363" w:rsidRDefault="00990293" w:rsidP="00161F21">
      <w:pPr>
        <w:autoSpaceDE w:val="0"/>
        <w:autoSpaceDN w:val="0"/>
        <w:adjustRightInd w:val="0"/>
        <w:spacing w:after="120" w:line="360" w:lineRule="auto"/>
        <w:contextualSpacing/>
        <w:rPr>
          <w:rFonts w:asciiTheme="minorBidi" w:hAnsiTheme="minorBidi"/>
          <w:sz w:val="24"/>
          <w:szCs w:val="24"/>
        </w:rPr>
      </w:pPr>
      <w:r w:rsidRPr="00CC2363">
        <w:rPr>
          <w:rFonts w:asciiTheme="minorBidi" w:hAnsiTheme="minorBidi"/>
          <w:sz w:val="24"/>
          <w:szCs w:val="24"/>
        </w:rPr>
        <w:t xml:space="preserve">RNA was extracted from sorted MDA-F471 cells using the RNeasy extraction kit (Qiagen) following the manufacturer’s instructions, and the purified RNA was assessed on Nanodrop (RNA quality) and quantified using Qubit RNA Broad Range Assay (Q10211). cDNA was reverse transcribed from total RNA using the High-Capacity cDNA reverse transcription kit (Applied Biosystems, Foster City, CA). </w:t>
      </w:r>
      <w:r w:rsidRPr="00CC2363">
        <w:rPr>
          <w:rFonts w:asciiTheme="minorBidi" w:hAnsiTheme="minorBidi"/>
          <w:i/>
          <w:iCs/>
          <w:sz w:val="24"/>
          <w:szCs w:val="24"/>
        </w:rPr>
        <w:t>Cd24</w:t>
      </w:r>
      <w:r w:rsidRPr="00CC2363">
        <w:rPr>
          <w:rFonts w:asciiTheme="minorBidi" w:hAnsiTheme="minorBidi"/>
          <w:sz w:val="24"/>
          <w:szCs w:val="24"/>
        </w:rPr>
        <w:t xml:space="preserve"> was amplified using </w:t>
      </w:r>
      <w:proofErr w:type="spellStart"/>
      <w:r w:rsidRPr="00CC2363">
        <w:rPr>
          <w:rFonts w:asciiTheme="minorBidi" w:hAnsiTheme="minorBidi"/>
          <w:sz w:val="24"/>
          <w:szCs w:val="24"/>
        </w:rPr>
        <w:t>Taqman</w:t>
      </w:r>
      <w:proofErr w:type="spellEnd"/>
      <w:r w:rsidRPr="00CC2363">
        <w:rPr>
          <w:rFonts w:asciiTheme="minorBidi" w:hAnsiTheme="minorBidi"/>
          <w:sz w:val="24"/>
          <w:szCs w:val="24"/>
        </w:rPr>
        <w:t xml:space="preserve"> probes specific for mouse </w:t>
      </w:r>
      <w:r w:rsidRPr="00CC2363">
        <w:rPr>
          <w:rFonts w:asciiTheme="minorBidi" w:hAnsiTheme="minorBidi"/>
          <w:i/>
          <w:iCs/>
          <w:sz w:val="24"/>
          <w:szCs w:val="24"/>
        </w:rPr>
        <w:t>Cd24</w:t>
      </w:r>
      <w:r w:rsidR="00E13655" w:rsidRPr="00CC2363">
        <w:rPr>
          <w:rFonts w:asciiTheme="minorBidi" w:hAnsiTheme="minorBidi"/>
          <w:i/>
          <w:iCs/>
          <w:sz w:val="24"/>
          <w:szCs w:val="24"/>
        </w:rPr>
        <w:t>a</w:t>
      </w:r>
      <w:r w:rsidRPr="00CC2363">
        <w:rPr>
          <w:rFonts w:asciiTheme="minorBidi" w:hAnsiTheme="minorBidi"/>
          <w:sz w:val="24"/>
          <w:szCs w:val="24"/>
        </w:rPr>
        <w:t xml:space="preserve"> (Mm00782538_sH FAM-MGB) and TaqMan Fast Advance Master Mix (4444963, Applied Biosystems) on </w:t>
      </w:r>
      <w:proofErr w:type="spellStart"/>
      <w:r w:rsidRPr="00CC2363">
        <w:rPr>
          <w:rFonts w:asciiTheme="minorBidi" w:hAnsiTheme="minorBidi"/>
          <w:sz w:val="24"/>
          <w:szCs w:val="24"/>
        </w:rPr>
        <w:t>QuantStudio</w:t>
      </w:r>
      <w:proofErr w:type="spellEnd"/>
      <w:r w:rsidRPr="00CC2363">
        <w:rPr>
          <w:rFonts w:asciiTheme="minorBidi" w:hAnsiTheme="minorBidi"/>
          <w:sz w:val="24"/>
          <w:szCs w:val="24"/>
        </w:rPr>
        <w:t xml:space="preserve"> 7 Flex Real-Time PCR System (Applied Biosystems), and according to the following cycling conditions: 1s denaturation at 95°C, 20s annealing and extension at 60°C for 40 cycles. Gene expression was normalized to both </w:t>
      </w:r>
      <w:proofErr w:type="spellStart"/>
      <w:r w:rsidRPr="00CC2363">
        <w:rPr>
          <w:rFonts w:asciiTheme="minorBidi" w:hAnsiTheme="minorBidi"/>
          <w:i/>
          <w:iCs/>
          <w:sz w:val="24"/>
          <w:szCs w:val="24"/>
        </w:rPr>
        <w:t>Gapdh</w:t>
      </w:r>
      <w:proofErr w:type="spellEnd"/>
      <w:r w:rsidRPr="00CC2363">
        <w:rPr>
          <w:rFonts w:asciiTheme="minorBidi" w:hAnsiTheme="minorBidi"/>
          <w:sz w:val="24"/>
          <w:szCs w:val="24"/>
        </w:rPr>
        <w:t xml:space="preserve"> (Mm99999915_g1 FAM-MGB) and </w:t>
      </w:r>
      <w:r w:rsidRPr="00CC2363">
        <w:rPr>
          <w:rFonts w:asciiTheme="minorBidi" w:hAnsiTheme="minorBidi"/>
          <w:i/>
          <w:iCs/>
          <w:sz w:val="24"/>
          <w:szCs w:val="24"/>
        </w:rPr>
        <w:t xml:space="preserve">Actin </w:t>
      </w:r>
      <w:r w:rsidRPr="00CC2363">
        <w:rPr>
          <w:rFonts w:asciiTheme="minorBidi" w:hAnsiTheme="minorBidi"/>
          <w:sz w:val="24"/>
          <w:szCs w:val="24"/>
        </w:rPr>
        <w:t>(#Mm00607939_s1 FAM-MGB)</w:t>
      </w:r>
      <w:r w:rsidRPr="00CC2363">
        <w:rPr>
          <w:rFonts w:asciiTheme="minorBidi" w:hAnsiTheme="minorBidi"/>
          <w:i/>
          <w:iCs/>
          <w:sz w:val="24"/>
          <w:szCs w:val="24"/>
        </w:rPr>
        <w:t xml:space="preserve"> </w:t>
      </w:r>
      <w:r w:rsidRPr="00CC2363">
        <w:rPr>
          <w:rFonts w:asciiTheme="minorBidi" w:hAnsiTheme="minorBidi"/>
          <w:sz w:val="24"/>
          <w:szCs w:val="24"/>
        </w:rPr>
        <w:t>using the 2</w:t>
      </w:r>
      <w:r w:rsidRPr="00CC2363">
        <w:rPr>
          <w:rFonts w:asciiTheme="minorBidi" w:hAnsiTheme="minorBidi"/>
          <w:sz w:val="24"/>
          <w:szCs w:val="24"/>
          <w:vertAlign w:val="superscript"/>
        </w:rPr>
        <w:t>-ΔΔCt</w:t>
      </w:r>
      <w:r w:rsidRPr="00CC2363">
        <w:rPr>
          <w:rFonts w:asciiTheme="minorBidi" w:hAnsiTheme="minorBidi"/>
          <w:sz w:val="24"/>
          <w:szCs w:val="24"/>
        </w:rPr>
        <w:t xml:space="preserve"> method.</w:t>
      </w:r>
    </w:p>
    <w:p w14:paraId="65CBC0D7" w14:textId="77777777" w:rsidR="00990293" w:rsidRPr="00CC2363" w:rsidRDefault="00990293" w:rsidP="00161F21">
      <w:pPr>
        <w:autoSpaceDE w:val="0"/>
        <w:autoSpaceDN w:val="0"/>
        <w:adjustRightInd w:val="0"/>
        <w:spacing w:after="120" w:line="360" w:lineRule="auto"/>
        <w:contextualSpacing/>
        <w:rPr>
          <w:rFonts w:asciiTheme="minorBidi" w:hAnsiTheme="minorBidi"/>
          <w:sz w:val="24"/>
          <w:szCs w:val="24"/>
          <w:shd w:val="clear" w:color="auto" w:fill="FFFFFF"/>
        </w:rPr>
      </w:pPr>
    </w:p>
    <w:p w14:paraId="35EF9B5F" w14:textId="77777777" w:rsidR="009771FB" w:rsidRPr="00CC2363" w:rsidRDefault="009771FB">
      <w:pPr>
        <w:rPr>
          <w:rFonts w:asciiTheme="minorBidi" w:hAnsiTheme="minorBidi"/>
          <w:b/>
          <w:bCs/>
          <w:sz w:val="24"/>
          <w:szCs w:val="24"/>
          <w:shd w:val="clear" w:color="auto" w:fill="FFFFFF"/>
        </w:rPr>
      </w:pPr>
      <w:r w:rsidRPr="00CC2363">
        <w:rPr>
          <w:rFonts w:asciiTheme="minorBidi" w:hAnsiTheme="minorBidi"/>
          <w:b/>
          <w:bCs/>
          <w:sz w:val="24"/>
          <w:szCs w:val="24"/>
          <w:shd w:val="clear" w:color="auto" w:fill="FFFFFF"/>
        </w:rPr>
        <w:br w:type="page"/>
      </w:r>
    </w:p>
    <w:p w14:paraId="54B1E294" w14:textId="29E79FF1" w:rsidR="00990293" w:rsidRPr="00CC2363" w:rsidRDefault="00CD1971" w:rsidP="00161F21">
      <w:pPr>
        <w:autoSpaceDE w:val="0"/>
        <w:autoSpaceDN w:val="0"/>
        <w:adjustRightInd w:val="0"/>
        <w:spacing w:after="120" w:line="360" w:lineRule="auto"/>
        <w:contextualSpacing/>
        <w:rPr>
          <w:rFonts w:asciiTheme="minorBidi" w:hAnsiTheme="minorBidi"/>
          <w:b/>
          <w:bCs/>
          <w:sz w:val="24"/>
          <w:szCs w:val="24"/>
          <w:shd w:val="clear" w:color="auto" w:fill="FFFFFF"/>
        </w:rPr>
      </w:pPr>
      <w:r w:rsidRPr="00CC2363">
        <w:rPr>
          <w:rFonts w:asciiTheme="minorBidi" w:hAnsiTheme="minorBidi"/>
          <w:b/>
          <w:bCs/>
          <w:sz w:val="24"/>
          <w:szCs w:val="24"/>
          <w:shd w:val="clear" w:color="auto" w:fill="FFFFFF"/>
        </w:rPr>
        <w:lastRenderedPageBreak/>
        <w:t>Analysis of LUAD transplant growth in syngeneic mice</w:t>
      </w:r>
      <w:r w:rsidR="00B13B63" w:rsidRPr="00CC2363">
        <w:rPr>
          <w:rFonts w:asciiTheme="minorBidi" w:hAnsiTheme="minorBidi"/>
          <w:b/>
          <w:bCs/>
          <w:sz w:val="24"/>
          <w:szCs w:val="24"/>
          <w:shd w:val="clear" w:color="auto" w:fill="FFFFFF"/>
        </w:rPr>
        <w:t xml:space="preserve"> following genetic deletion of </w:t>
      </w:r>
      <w:r w:rsidR="00B13B63" w:rsidRPr="00CC2363">
        <w:rPr>
          <w:rFonts w:asciiTheme="minorBidi" w:hAnsiTheme="minorBidi"/>
          <w:b/>
          <w:bCs/>
          <w:i/>
          <w:iCs/>
          <w:sz w:val="24"/>
          <w:szCs w:val="24"/>
          <w:shd w:val="clear" w:color="auto" w:fill="FFFFFF"/>
        </w:rPr>
        <w:t>Cd24</w:t>
      </w:r>
      <w:r w:rsidR="00B13B63" w:rsidRPr="00CC2363">
        <w:rPr>
          <w:rFonts w:asciiTheme="minorBidi" w:hAnsiTheme="minorBidi"/>
          <w:b/>
          <w:bCs/>
          <w:sz w:val="24"/>
          <w:szCs w:val="24"/>
          <w:shd w:val="clear" w:color="auto" w:fill="FFFFFF"/>
        </w:rPr>
        <w:t xml:space="preserve"> or inhibition with neutralizing antibodies</w:t>
      </w:r>
    </w:p>
    <w:p w14:paraId="3285A0A1" w14:textId="24E853C6" w:rsidR="004400A9" w:rsidRPr="00CC2363" w:rsidRDefault="00DF7703" w:rsidP="00353067">
      <w:pPr>
        <w:autoSpaceDE w:val="0"/>
        <w:autoSpaceDN w:val="0"/>
        <w:adjustRightInd w:val="0"/>
        <w:spacing w:after="120" w:line="360" w:lineRule="auto"/>
        <w:contextualSpacing/>
        <w:rPr>
          <w:rFonts w:asciiTheme="minorBidi" w:hAnsiTheme="minorBidi"/>
          <w:sz w:val="24"/>
          <w:szCs w:val="24"/>
        </w:rPr>
      </w:pPr>
      <w:r w:rsidRPr="00CC2363">
        <w:rPr>
          <w:rFonts w:asciiTheme="minorBidi" w:hAnsiTheme="minorBidi"/>
          <w:i/>
          <w:iCs/>
          <w:sz w:val="24"/>
          <w:szCs w:val="24"/>
        </w:rPr>
        <w:t>Gprc5a</w:t>
      </w:r>
      <w:r w:rsidRPr="00CC2363">
        <w:rPr>
          <w:rFonts w:asciiTheme="minorBidi" w:hAnsiTheme="minorBidi"/>
          <w:i/>
          <w:iCs/>
          <w:sz w:val="24"/>
          <w:szCs w:val="24"/>
          <w:vertAlign w:val="superscript"/>
        </w:rPr>
        <w:t>−/−</w:t>
      </w:r>
      <w:r w:rsidRPr="00CC2363">
        <w:rPr>
          <w:rFonts w:asciiTheme="minorBidi" w:hAnsiTheme="minorBidi"/>
          <w:sz w:val="24"/>
          <w:szCs w:val="24"/>
        </w:rPr>
        <w:t xml:space="preserve"> mice with a mixed C57BL/6 x 129/</w:t>
      </w:r>
      <w:proofErr w:type="spellStart"/>
      <w:r w:rsidRPr="00CC2363">
        <w:rPr>
          <w:rFonts w:asciiTheme="minorBidi" w:hAnsiTheme="minorBidi"/>
          <w:sz w:val="24"/>
          <w:szCs w:val="24"/>
        </w:rPr>
        <w:t>Sv</w:t>
      </w:r>
      <w:proofErr w:type="spellEnd"/>
      <w:r w:rsidRPr="00CC2363">
        <w:rPr>
          <w:rFonts w:asciiTheme="minorBidi" w:hAnsiTheme="minorBidi"/>
          <w:sz w:val="24"/>
          <w:szCs w:val="24"/>
        </w:rPr>
        <w:t xml:space="preserve"> genetic background were generated as previously described </w:t>
      </w:r>
      <w:r w:rsidRPr="00CC2363">
        <w:rPr>
          <w:rFonts w:asciiTheme="minorBidi" w:hAnsiTheme="minorBidi"/>
          <w:sz w:val="24"/>
          <w:szCs w:val="24"/>
        </w:rPr>
        <w:fldChar w:fldCharType="begin">
          <w:fldData xml:space="preserve">PEVuZE5vdGU+PENpdGU+PEF1dGhvcj5GdWppbW90bzwvQXV0aG9yPjxZZWFyPjIwMTc8L1llYXI+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</w:fldData>
        </w:fldChar>
      </w:r>
      <w:r w:rsidRPr="00CC2363">
        <w:rPr>
          <w:rFonts w:asciiTheme="minorBidi" w:hAnsiTheme="minorBidi"/>
          <w:sz w:val="24"/>
          <w:szCs w:val="24"/>
        </w:rPr>
        <w:instrText xml:space="preserve"> ADDIN EN.CITE </w:instrText>
      </w:r>
      <w:r w:rsidRPr="00CC2363">
        <w:rPr>
          <w:rFonts w:asciiTheme="minorBidi" w:hAnsiTheme="minorBidi"/>
          <w:sz w:val="24"/>
          <w:szCs w:val="24"/>
        </w:rPr>
        <w:fldChar w:fldCharType="begin">
          <w:fldData xml:space="preserve">PEVuZE5vdGU+PENpdGU+PEF1dGhvcj5GdWppbW90bzwvQXV0aG9yPjxZZWFyPjIwMTc8L1llYXI+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</w:fldData>
        </w:fldChar>
      </w:r>
      <w:r w:rsidRPr="00CC2363">
        <w:rPr>
          <w:rFonts w:asciiTheme="minorBidi" w:hAnsiTheme="minorBidi"/>
          <w:sz w:val="24"/>
          <w:szCs w:val="24"/>
        </w:rPr>
        <w:instrText xml:space="preserve"> ADDIN EN.CITE.DATA </w:instrText>
      </w:r>
      <w:r w:rsidRPr="00CC2363">
        <w:rPr>
          <w:rFonts w:asciiTheme="minorBidi" w:hAnsiTheme="minorBidi"/>
          <w:sz w:val="24"/>
          <w:szCs w:val="24"/>
        </w:rPr>
      </w:r>
      <w:r w:rsidRPr="00CC2363">
        <w:rPr>
          <w:rFonts w:asciiTheme="minorBidi" w:hAnsiTheme="minorBidi"/>
          <w:sz w:val="24"/>
          <w:szCs w:val="24"/>
        </w:rPr>
        <w:fldChar w:fldCharType="end"/>
      </w:r>
      <w:r w:rsidRPr="00CC2363">
        <w:rPr>
          <w:rFonts w:asciiTheme="minorBidi" w:hAnsiTheme="minorBidi"/>
          <w:sz w:val="24"/>
          <w:szCs w:val="24"/>
        </w:rPr>
      </w:r>
      <w:r w:rsidRPr="00CC2363">
        <w:rPr>
          <w:rFonts w:asciiTheme="minorBidi" w:hAnsiTheme="minorBidi"/>
          <w:sz w:val="24"/>
          <w:szCs w:val="24"/>
        </w:rPr>
        <w:fldChar w:fldCharType="separate"/>
      </w:r>
      <w:r w:rsidRPr="00CC2363">
        <w:rPr>
          <w:rFonts w:asciiTheme="minorBidi" w:hAnsiTheme="minorBidi"/>
          <w:noProof/>
          <w:sz w:val="24"/>
          <w:szCs w:val="24"/>
        </w:rPr>
        <w:t>(24,25)</w:t>
      </w:r>
      <w:r w:rsidRPr="00CC2363">
        <w:rPr>
          <w:rFonts w:asciiTheme="minorBidi" w:hAnsiTheme="minorBidi"/>
          <w:sz w:val="24"/>
          <w:szCs w:val="24"/>
        </w:rPr>
        <w:fldChar w:fldCharType="end"/>
      </w:r>
      <w:r w:rsidRPr="00CC2363">
        <w:rPr>
          <w:rFonts w:asciiTheme="minorBidi" w:hAnsiTheme="minorBidi"/>
          <w:sz w:val="24"/>
          <w:szCs w:val="24"/>
        </w:rPr>
        <w:t xml:space="preserve">. For all experiments, 8-week old age-matched </w:t>
      </w:r>
      <w:r w:rsidRPr="00CC2363">
        <w:rPr>
          <w:rFonts w:asciiTheme="minorBidi" w:hAnsiTheme="minorBidi"/>
          <w:i/>
          <w:iCs/>
          <w:sz w:val="24"/>
          <w:szCs w:val="24"/>
        </w:rPr>
        <w:t>Gprc5a</w:t>
      </w:r>
      <w:r w:rsidRPr="00CC2363">
        <w:rPr>
          <w:rFonts w:asciiTheme="minorBidi" w:hAnsiTheme="minorBidi"/>
          <w:i/>
          <w:iCs/>
          <w:sz w:val="24"/>
          <w:szCs w:val="24"/>
          <w:vertAlign w:val="superscript"/>
        </w:rPr>
        <w:t>−/−</w:t>
      </w:r>
      <w:r w:rsidRPr="00CC2363">
        <w:rPr>
          <w:rFonts w:asciiTheme="minorBidi" w:hAnsiTheme="minorBidi"/>
          <w:sz w:val="24"/>
          <w:szCs w:val="24"/>
        </w:rPr>
        <w:t xml:space="preserve"> female mice were divided into starting groups of 7 - 10 mice for each experimental arm. </w:t>
      </w:r>
      <w:r w:rsidR="004B6425" w:rsidRPr="00CC2363">
        <w:rPr>
          <w:rFonts w:asciiTheme="minorBidi" w:hAnsiTheme="minorBidi"/>
          <w:sz w:val="24"/>
          <w:szCs w:val="24"/>
        </w:rPr>
        <w:t xml:space="preserve">Before injection, </w:t>
      </w:r>
      <w:r w:rsidR="00C92360" w:rsidRPr="00CC2363">
        <w:rPr>
          <w:rFonts w:asciiTheme="minorBidi" w:hAnsiTheme="minorBidi"/>
          <w:sz w:val="24"/>
          <w:szCs w:val="24"/>
        </w:rPr>
        <w:t xml:space="preserve">parental MDA-F471, </w:t>
      </w:r>
      <w:r w:rsidR="00C92360" w:rsidRPr="00CC2363">
        <w:rPr>
          <w:rFonts w:asciiTheme="minorBidi" w:hAnsiTheme="minorBidi"/>
          <w:sz w:val="24"/>
          <w:szCs w:val="24"/>
          <w:shd w:val="clear" w:color="auto" w:fill="FFFFFF"/>
        </w:rPr>
        <w:t>MDA-F471-C</w:t>
      </w:r>
      <w:r w:rsidR="00E13655" w:rsidRPr="00CC2363">
        <w:rPr>
          <w:rFonts w:asciiTheme="minorBidi" w:hAnsiTheme="minorBidi"/>
          <w:sz w:val="24"/>
          <w:szCs w:val="24"/>
          <w:shd w:val="clear" w:color="auto" w:fill="FFFFFF"/>
        </w:rPr>
        <w:t>D</w:t>
      </w:r>
      <w:r w:rsidR="00C92360" w:rsidRPr="00CC2363">
        <w:rPr>
          <w:rFonts w:asciiTheme="minorBidi" w:hAnsiTheme="minorBidi"/>
          <w:sz w:val="24"/>
          <w:szCs w:val="24"/>
          <w:shd w:val="clear" w:color="auto" w:fill="FFFFFF"/>
        </w:rPr>
        <w:t>24</w:t>
      </w:r>
      <w:r w:rsidR="00C92360" w:rsidRPr="00CC2363">
        <w:rPr>
          <w:rFonts w:asciiTheme="minorBidi" w:hAnsiTheme="minorBidi"/>
          <w:sz w:val="24"/>
          <w:szCs w:val="24"/>
          <w:shd w:val="clear" w:color="auto" w:fill="FFFFFF"/>
          <w:vertAlign w:val="superscript"/>
        </w:rPr>
        <w:t>hi</w:t>
      </w:r>
      <w:r w:rsidR="00C92360" w:rsidRPr="00CC2363">
        <w:rPr>
          <w:rFonts w:asciiTheme="minorBidi" w:hAnsiTheme="minorBidi"/>
          <w:sz w:val="24"/>
          <w:szCs w:val="24"/>
          <w:shd w:val="clear" w:color="auto" w:fill="FFFFFF"/>
        </w:rPr>
        <w:t xml:space="preserve"> or MDA-F471-C</w:t>
      </w:r>
      <w:r w:rsidR="00E13655" w:rsidRPr="00CC2363">
        <w:rPr>
          <w:rFonts w:asciiTheme="minorBidi" w:hAnsiTheme="minorBidi"/>
          <w:sz w:val="24"/>
          <w:szCs w:val="24"/>
          <w:shd w:val="clear" w:color="auto" w:fill="FFFFFF"/>
        </w:rPr>
        <w:t>D</w:t>
      </w:r>
      <w:r w:rsidR="00C92360" w:rsidRPr="00CC2363">
        <w:rPr>
          <w:rFonts w:asciiTheme="minorBidi" w:hAnsiTheme="minorBidi"/>
          <w:sz w:val="24"/>
          <w:szCs w:val="24"/>
          <w:shd w:val="clear" w:color="auto" w:fill="FFFFFF"/>
        </w:rPr>
        <w:t>24</w:t>
      </w:r>
      <w:r w:rsidR="00C92360" w:rsidRPr="00CC2363">
        <w:rPr>
          <w:rFonts w:asciiTheme="minorBidi" w:hAnsiTheme="minorBidi"/>
          <w:sz w:val="24"/>
          <w:szCs w:val="24"/>
          <w:shd w:val="clear" w:color="auto" w:fill="FFFFFF"/>
          <w:vertAlign w:val="superscript"/>
        </w:rPr>
        <w:t>neg</w:t>
      </w:r>
      <w:r w:rsidR="00C92360" w:rsidRPr="00CC2363">
        <w:rPr>
          <w:rFonts w:asciiTheme="minorBidi" w:hAnsiTheme="minorBidi"/>
          <w:sz w:val="24"/>
          <w:szCs w:val="24"/>
          <w:shd w:val="clear" w:color="auto" w:fill="FFFFFF"/>
        </w:rPr>
        <w:t xml:space="preserve"> cells</w:t>
      </w:r>
      <w:r w:rsidR="00C92360" w:rsidRPr="00CC2363">
        <w:rPr>
          <w:rFonts w:asciiTheme="minorBidi" w:hAnsiTheme="minorBidi"/>
          <w:sz w:val="24"/>
          <w:szCs w:val="24"/>
        </w:rPr>
        <w:t xml:space="preserve"> </w:t>
      </w:r>
      <w:r w:rsidR="004B6425" w:rsidRPr="00CC2363">
        <w:rPr>
          <w:rFonts w:asciiTheme="minorBidi" w:hAnsiTheme="minorBidi"/>
          <w:sz w:val="24"/>
          <w:szCs w:val="24"/>
        </w:rPr>
        <w:t xml:space="preserve">were </w:t>
      </w:r>
      <w:proofErr w:type="spellStart"/>
      <w:r w:rsidR="004B6425" w:rsidRPr="00CC2363">
        <w:rPr>
          <w:rFonts w:asciiTheme="minorBidi" w:hAnsiTheme="minorBidi"/>
          <w:sz w:val="24"/>
          <w:szCs w:val="24"/>
        </w:rPr>
        <w:t>trypsinized</w:t>
      </w:r>
      <w:proofErr w:type="spellEnd"/>
      <w:r w:rsidR="004B6425" w:rsidRPr="00CC2363">
        <w:rPr>
          <w:rFonts w:asciiTheme="minorBidi" w:hAnsiTheme="minorBidi"/>
          <w:sz w:val="24"/>
          <w:szCs w:val="24"/>
        </w:rPr>
        <w:t>, washed in PBS, and re-suspended at a</w:t>
      </w:r>
      <w:r w:rsidR="00CD1971" w:rsidRPr="00CC2363">
        <w:rPr>
          <w:rFonts w:asciiTheme="minorBidi" w:hAnsiTheme="minorBidi"/>
          <w:sz w:val="24"/>
          <w:szCs w:val="24"/>
        </w:rPr>
        <w:t>n average</w:t>
      </w:r>
      <w:r w:rsidR="004B6425" w:rsidRPr="00CC2363">
        <w:rPr>
          <w:rFonts w:asciiTheme="minorBidi" w:hAnsiTheme="minorBidi"/>
          <w:sz w:val="24"/>
          <w:szCs w:val="24"/>
        </w:rPr>
        <w:t xml:space="preserve"> density of </w:t>
      </w:r>
      <w:r w:rsidR="00CD1971" w:rsidRPr="00CC2363">
        <w:rPr>
          <w:rFonts w:asciiTheme="minorBidi" w:hAnsiTheme="minorBidi"/>
          <w:sz w:val="24"/>
          <w:szCs w:val="24"/>
        </w:rPr>
        <w:t>1</w:t>
      </w:r>
      <w:r w:rsidR="004B6425" w:rsidRPr="00CC2363">
        <w:rPr>
          <w:rFonts w:asciiTheme="minorBidi" w:hAnsiTheme="minorBidi"/>
          <w:sz w:val="24"/>
          <w:szCs w:val="24"/>
        </w:rPr>
        <w:t xml:space="preserve"> x 10</w:t>
      </w:r>
      <w:r w:rsidR="004B6425" w:rsidRPr="00CC2363">
        <w:rPr>
          <w:rFonts w:asciiTheme="minorBidi" w:hAnsiTheme="minorBidi"/>
          <w:sz w:val="24"/>
          <w:szCs w:val="24"/>
          <w:vertAlign w:val="superscript"/>
        </w:rPr>
        <w:t>6</w:t>
      </w:r>
      <w:r w:rsidR="004B6425" w:rsidRPr="00CC2363">
        <w:rPr>
          <w:rFonts w:asciiTheme="minorBidi" w:hAnsiTheme="minorBidi"/>
          <w:sz w:val="24"/>
          <w:szCs w:val="24"/>
        </w:rPr>
        <w:t xml:space="preserve"> cells in 50 µl PBS (calcium- and magnesium-free) supplemented with 50% phenol red-free Matrigel Matrix with high protein concentration (Corning, NY). </w:t>
      </w:r>
      <w:r w:rsidR="00926A89" w:rsidRPr="00CC2363">
        <w:rPr>
          <w:rFonts w:asciiTheme="minorBidi" w:hAnsiTheme="minorBidi"/>
          <w:sz w:val="24"/>
          <w:szCs w:val="24"/>
        </w:rPr>
        <w:t>F</w:t>
      </w:r>
      <w:r w:rsidR="000A7A07" w:rsidRPr="00CC2363">
        <w:rPr>
          <w:rFonts w:asciiTheme="minorBidi" w:hAnsiTheme="minorBidi"/>
          <w:sz w:val="24"/>
          <w:szCs w:val="24"/>
        </w:rPr>
        <w:t xml:space="preserve">emale </w:t>
      </w:r>
      <w:r w:rsidR="004B6425" w:rsidRPr="00CC2363">
        <w:rPr>
          <w:rFonts w:asciiTheme="minorBidi" w:hAnsiTheme="minorBidi"/>
          <w:sz w:val="24"/>
          <w:szCs w:val="24"/>
        </w:rPr>
        <w:t xml:space="preserve">mice received analgesic (Buprenorphine SR, 5 µg/ml, intraperitoneally) and were anesthetized with isoflurane. Under aseptic conditions and using a 3/10-cc insulin syringe equipped with a 30-G hypodermic needle, cells in Matrigel suspension were engrafted into the right flank of each mouse. Subcutaneous tumors were measured </w:t>
      </w:r>
      <w:r w:rsidR="00E563B8" w:rsidRPr="00CC2363">
        <w:rPr>
          <w:rFonts w:asciiTheme="minorBidi" w:hAnsiTheme="minorBidi"/>
          <w:sz w:val="24"/>
          <w:szCs w:val="24"/>
        </w:rPr>
        <w:t>twice a week starting</w:t>
      </w:r>
      <w:r w:rsidR="00274044" w:rsidRPr="00CC2363">
        <w:rPr>
          <w:rFonts w:asciiTheme="minorBidi" w:hAnsiTheme="minorBidi"/>
          <w:sz w:val="24"/>
          <w:szCs w:val="24"/>
        </w:rPr>
        <w:t xml:space="preserve"> at</w:t>
      </w:r>
      <w:r w:rsidR="00E563B8" w:rsidRPr="00CC2363">
        <w:rPr>
          <w:rFonts w:asciiTheme="minorBidi" w:hAnsiTheme="minorBidi"/>
          <w:sz w:val="24"/>
          <w:szCs w:val="24"/>
        </w:rPr>
        <w:t xml:space="preserve"> day 7 post-engraftment </w:t>
      </w:r>
      <w:r w:rsidR="00274044" w:rsidRPr="00CC2363">
        <w:rPr>
          <w:rFonts w:asciiTheme="minorBidi" w:hAnsiTheme="minorBidi"/>
          <w:sz w:val="24"/>
          <w:szCs w:val="24"/>
        </w:rPr>
        <w:t>using digital calipers,</w:t>
      </w:r>
      <w:r w:rsidR="00274044" w:rsidRPr="00CC2363">
        <w:rPr>
          <w:rStyle w:val="CommentReference"/>
          <w:rFonts w:asciiTheme="minorBidi" w:hAnsiTheme="minorBidi"/>
          <w:sz w:val="24"/>
          <w:szCs w:val="24"/>
        </w:rPr>
        <w:t xml:space="preserve"> </w:t>
      </w:r>
      <w:r w:rsidR="00E563B8" w:rsidRPr="00CC2363">
        <w:rPr>
          <w:rStyle w:val="CommentReference"/>
          <w:rFonts w:asciiTheme="minorBidi" w:hAnsiTheme="minorBidi"/>
          <w:sz w:val="24"/>
          <w:szCs w:val="24"/>
        </w:rPr>
        <w:t>and t</w:t>
      </w:r>
      <w:r w:rsidR="00E563B8" w:rsidRPr="00CC2363">
        <w:rPr>
          <w:rFonts w:asciiTheme="minorBidi" w:hAnsiTheme="minorBidi"/>
          <w:sz w:val="24"/>
          <w:szCs w:val="24"/>
        </w:rPr>
        <w:t>umor volume was calculated using the formula: (length x width</w:t>
      </w:r>
      <w:r w:rsidR="00E563B8" w:rsidRPr="00CC2363">
        <w:rPr>
          <w:rFonts w:asciiTheme="minorBidi" w:hAnsiTheme="minorBidi"/>
          <w:sz w:val="24"/>
          <w:szCs w:val="24"/>
          <w:vertAlign w:val="superscript"/>
        </w:rPr>
        <w:t>2</w:t>
      </w:r>
      <w:r w:rsidR="00E563B8" w:rsidRPr="00CC2363">
        <w:rPr>
          <w:rFonts w:asciiTheme="minorBidi" w:hAnsiTheme="minorBidi"/>
          <w:sz w:val="24"/>
          <w:szCs w:val="24"/>
        </w:rPr>
        <w:t xml:space="preserve">)/2. </w:t>
      </w:r>
      <w:r w:rsidR="0061528A" w:rsidRPr="00CC2363">
        <w:rPr>
          <w:rFonts w:asciiTheme="minorBidi" w:hAnsiTheme="minorBidi"/>
          <w:sz w:val="24"/>
          <w:szCs w:val="24"/>
        </w:rPr>
        <w:t xml:space="preserve">Mice engrafted with parental MDA-F471 cells </w:t>
      </w:r>
      <w:r w:rsidR="004B6425" w:rsidRPr="00CC2363">
        <w:rPr>
          <w:rFonts w:asciiTheme="minorBidi" w:hAnsiTheme="minorBidi"/>
          <w:sz w:val="24"/>
          <w:szCs w:val="24"/>
        </w:rPr>
        <w:t>were randomized into treatment groups</w:t>
      </w:r>
      <w:r w:rsidR="00E84209" w:rsidRPr="00CC2363">
        <w:rPr>
          <w:rFonts w:asciiTheme="minorBidi" w:hAnsiTheme="minorBidi"/>
          <w:sz w:val="24"/>
          <w:szCs w:val="24"/>
        </w:rPr>
        <w:t xml:space="preserve"> (7-10 mice per group)</w:t>
      </w:r>
      <w:r w:rsidR="004B6425" w:rsidRPr="00CC2363">
        <w:rPr>
          <w:rFonts w:asciiTheme="minorBidi" w:hAnsiTheme="minorBidi"/>
          <w:sz w:val="24"/>
          <w:szCs w:val="24"/>
        </w:rPr>
        <w:t xml:space="preserve">, receiving either anti-CD24 monoclonal antibody or </w:t>
      </w:r>
      <w:r w:rsidR="00C30B43" w:rsidRPr="00CC2363">
        <w:rPr>
          <w:rFonts w:asciiTheme="minorBidi" w:hAnsiTheme="minorBidi"/>
          <w:sz w:val="24"/>
          <w:szCs w:val="24"/>
        </w:rPr>
        <w:t>rat</w:t>
      </w:r>
      <w:r w:rsidR="004B6425" w:rsidRPr="00CC2363">
        <w:rPr>
          <w:rFonts w:asciiTheme="minorBidi" w:hAnsiTheme="minorBidi"/>
          <w:sz w:val="24"/>
          <w:szCs w:val="24"/>
        </w:rPr>
        <w:t xml:space="preserve"> IgG1 isotype control</w:t>
      </w:r>
      <w:r w:rsidR="0061528A" w:rsidRPr="00CC2363">
        <w:rPr>
          <w:rFonts w:asciiTheme="minorBidi" w:hAnsiTheme="minorBidi"/>
          <w:sz w:val="24"/>
          <w:szCs w:val="24"/>
        </w:rPr>
        <w:t xml:space="preserve"> (</w:t>
      </w:r>
      <w:r w:rsidR="0061528A" w:rsidRPr="00CC2363">
        <w:rPr>
          <w:rStyle w:val="CommentReference"/>
          <w:rFonts w:asciiTheme="minorBidi" w:hAnsiTheme="minorBidi"/>
          <w:sz w:val="24"/>
          <w:szCs w:val="24"/>
        </w:rPr>
        <w:t xml:space="preserve">200 </w:t>
      </w:r>
      <w:r w:rsidR="0061528A" w:rsidRPr="00CC2363">
        <w:rPr>
          <w:rFonts w:asciiTheme="minorBidi" w:hAnsiTheme="minorBidi"/>
          <w:sz w:val="24"/>
          <w:szCs w:val="24"/>
        </w:rPr>
        <w:t xml:space="preserve">µg), </w:t>
      </w:r>
      <w:r w:rsidR="0061528A" w:rsidRPr="00CC2363">
        <w:rPr>
          <w:rStyle w:val="CommentReference"/>
          <w:rFonts w:asciiTheme="minorBidi" w:hAnsiTheme="minorBidi"/>
          <w:sz w:val="24"/>
          <w:szCs w:val="24"/>
        </w:rPr>
        <w:t>s</w:t>
      </w:r>
      <w:r w:rsidR="004B6425" w:rsidRPr="00CC2363">
        <w:rPr>
          <w:rStyle w:val="CommentReference"/>
          <w:rFonts w:asciiTheme="minorBidi" w:hAnsiTheme="minorBidi"/>
          <w:sz w:val="24"/>
          <w:szCs w:val="24"/>
        </w:rPr>
        <w:t xml:space="preserve">tarting </w:t>
      </w:r>
      <w:r w:rsidR="00C30B43" w:rsidRPr="00CC2363">
        <w:rPr>
          <w:rStyle w:val="CommentReference"/>
          <w:rFonts w:asciiTheme="minorBidi" w:hAnsiTheme="minorBidi"/>
          <w:sz w:val="24"/>
          <w:szCs w:val="24"/>
        </w:rPr>
        <w:t xml:space="preserve">at </w:t>
      </w:r>
      <w:r w:rsidR="004B6425" w:rsidRPr="00CC2363">
        <w:rPr>
          <w:rStyle w:val="CommentReference"/>
          <w:rFonts w:asciiTheme="minorBidi" w:hAnsiTheme="minorBidi"/>
          <w:sz w:val="24"/>
          <w:szCs w:val="24"/>
        </w:rPr>
        <w:t xml:space="preserve">day 7 post-engraftment, </w:t>
      </w:r>
      <w:r w:rsidR="004B6425" w:rsidRPr="00CC2363">
        <w:rPr>
          <w:rFonts w:asciiTheme="minorBidi" w:hAnsiTheme="minorBidi"/>
          <w:sz w:val="24"/>
          <w:szCs w:val="24"/>
        </w:rPr>
        <w:t xml:space="preserve">twice a week for 3 weeks (6 doses in total). </w:t>
      </w:r>
      <w:r w:rsidR="004400A9" w:rsidRPr="00CC2363">
        <w:rPr>
          <w:rFonts w:asciiTheme="minorBidi" w:hAnsiTheme="minorBidi"/>
          <w:sz w:val="24"/>
          <w:szCs w:val="24"/>
        </w:rPr>
        <w:t>Mice were sacrificed at</w:t>
      </w:r>
      <w:r w:rsidR="004B6425" w:rsidRPr="00CC2363">
        <w:rPr>
          <w:rFonts w:asciiTheme="minorBidi" w:hAnsiTheme="minorBidi"/>
          <w:sz w:val="24"/>
          <w:szCs w:val="24"/>
        </w:rPr>
        <w:t xml:space="preserve"> day 28 post-engraftment</w:t>
      </w:r>
      <w:r w:rsidR="004400A9" w:rsidRPr="00CC2363">
        <w:rPr>
          <w:rFonts w:asciiTheme="minorBidi" w:hAnsiTheme="minorBidi"/>
          <w:sz w:val="24"/>
          <w:szCs w:val="24"/>
        </w:rPr>
        <w:t>.</w:t>
      </w:r>
    </w:p>
    <w:p w14:paraId="7FE2AA38" w14:textId="77777777" w:rsidR="004400A9" w:rsidRPr="00CC2363" w:rsidRDefault="004400A9">
      <w:pPr>
        <w:rPr>
          <w:rFonts w:asciiTheme="minorBidi" w:hAnsiTheme="minorBidi"/>
          <w:sz w:val="24"/>
          <w:szCs w:val="24"/>
        </w:rPr>
      </w:pPr>
      <w:r w:rsidRPr="00CC2363">
        <w:rPr>
          <w:rFonts w:asciiTheme="minorBidi" w:hAnsiTheme="minorBidi"/>
          <w:sz w:val="24"/>
          <w:szCs w:val="24"/>
        </w:rPr>
        <w:br w:type="page"/>
      </w:r>
    </w:p>
    <w:p w14:paraId="1EAD779B" w14:textId="569C0152" w:rsidR="005B601F" w:rsidRPr="00CC2363" w:rsidRDefault="005B601F" w:rsidP="0004406D">
      <w:pPr>
        <w:spacing w:after="0" w:line="360" w:lineRule="auto"/>
        <w:rPr>
          <w:rFonts w:asciiTheme="minorBidi" w:hAnsiTheme="minorBidi"/>
          <w:b/>
          <w:bCs/>
          <w:sz w:val="24"/>
          <w:szCs w:val="24"/>
        </w:rPr>
      </w:pPr>
      <w:r w:rsidRPr="00CC2363">
        <w:rPr>
          <w:rFonts w:asciiTheme="minorBidi" w:hAnsiTheme="minorBidi"/>
          <w:b/>
          <w:bCs/>
          <w:sz w:val="24"/>
          <w:szCs w:val="24"/>
        </w:rPr>
        <w:lastRenderedPageBreak/>
        <w:t>Supplementary References</w:t>
      </w:r>
    </w:p>
    <w:p w14:paraId="5B0A2493" w14:textId="77777777" w:rsidR="0004406D" w:rsidRPr="00CC2363" w:rsidRDefault="0054685A"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b/>
          <w:bCs/>
          <w:sz w:val="24"/>
          <w:szCs w:val="24"/>
        </w:rPr>
        <w:fldChar w:fldCharType="begin"/>
      </w:r>
      <w:r w:rsidRPr="00CC2363">
        <w:rPr>
          <w:rFonts w:asciiTheme="minorBidi" w:hAnsiTheme="minorBidi" w:cstheme="minorBidi"/>
          <w:b/>
          <w:bCs/>
          <w:sz w:val="24"/>
          <w:szCs w:val="24"/>
        </w:rPr>
        <w:instrText xml:space="preserve"> ADDIN EN.REFLIST </w:instrText>
      </w:r>
      <w:r w:rsidRPr="00CC2363">
        <w:rPr>
          <w:rFonts w:asciiTheme="minorBidi" w:hAnsiTheme="minorBidi" w:cstheme="minorBidi"/>
          <w:b/>
          <w:bCs/>
          <w:sz w:val="24"/>
          <w:szCs w:val="24"/>
        </w:rPr>
        <w:fldChar w:fldCharType="separate"/>
      </w:r>
      <w:r w:rsidR="0004406D" w:rsidRPr="00CC2363">
        <w:rPr>
          <w:rFonts w:asciiTheme="minorBidi" w:hAnsiTheme="minorBidi" w:cstheme="minorBidi"/>
          <w:sz w:val="24"/>
          <w:szCs w:val="24"/>
        </w:rPr>
        <w:t>1.</w:t>
      </w:r>
      <w:r w:rsidR="0004406D" w:rsidRPr="00CC2363">
        <w:rPr>
          <w:rFonts w:asciiTheme="minorBidi" w:hAnsiTheme="minorBidi" w:cstheme="minorBidi"/>
          <w:sz w:val="24"/>
          <w:szCs w:val="24"/>
        </w:rPr>
        <w:tab/>
        <w:t>Slyper M, Porter CBM, Ashenberg O, Waldman J, Drokhlyansky E, Wakiro I</w:t>
      </w:r>
      <w:r w:rsidR="0004406D" w:rsidRPr="00CC2363">
        <w:rPr>
          <w:rFonts w:asciiTheme="minorBidi" w:hAnsiTheme="minorBidi" w:cstheme="minorBidi"/>
          <w:i/>
          <w:sz w:val="24"/>
          <w:szCs w:val="24"/>
        </w:rPr>
        <w:t>, et al.</w:t>
      </w:r>
      <w:r w:rsidR="0004406D" w:rsidRPr="00CC2363">
        <w:rPr>
          <w:rFonts w:asciiTheme="minorBidi" w:hAnsiTheme="minorBidi" w:cstheme="minorBidi"/>
          <w:sz w:val="24"/>
          <w:szCs w:val="24"/>
        </w:rPr>
        <w:t xml:space="preserve"> A single-cell and single-nucleus RNA-Seq toolbox for fresh and frozen human tumors. Nature Medicine </w:t>
      </w:r>
      <w:r w:rsidR="0004406D" w:rsidRPr="00CC2363">
        <w:rPr>
          <w:rFonts w:asciiTheme="minorBidi" w:hAnsiTheme="minorBidi" w:cstheme="minorBidi"/>
          <w:b/>
          <w:sz w:val="24"/>
          <w:szCs w:val="24"/>
        </w:rPr>
        <w:t>2020</w:t>
      </w:r>
      <w:r w:rsidR="0004406D" w:rsidRPr="00CC2363">
        <w:rPr>
          <w:rFonts w:asciiTheme="minorBidi" w:hAnsiTheme="minorBidi" w:cstheme="minorBidi"/>
          <w:sz w:val="24"/>
          <w:szCs w:val="24"/>
        </w:rPr>
        <w:t>;26(5):792-802 doi 10.1038/s41591-020-0844-1.</w:t>
      </w:r>
    </w:p>
    <w:p w14:paraId="0E743699"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2.</w:t>
      </w:r>
      <w:r w:rsidRPr="00CC2363">
        <w:rPr>
          <w:rFonts w:asciiTheme="minorBidi" w:hAnsiTheme="minorBidi" w:cstheme="minorBidi"/>
          <w:sz w:val="24"/>
          <w:szCs w:val="24"/>
        </w:rPr>
        <w:tab/>
        <w:t xml:space="preserve">Büttner M, Miao Z, Wolf FA, Teichmann SA, Theis FJ. A test metric for assessing single-cell RNA-seq batch correction. Nat Methods </w:t>
      </w:r>
      <w:r w:rsidRPr="00CC2363">
        <w:rPr>
          <w:rFonts w:asciiTheme="minorBidi" w:hAnsiTheme="minorBidi" w:cstheme="minorBidi"/>
          <w:b/>
          <w:sz w:val="24"/>
          <w:szCs w:val="24"/>
        </w:rPr>
        <w:t>2019</w:t>
      </w:r>
      <w:r w:rsidRPr="00CC2363">
        <w:rPr>
          <w:rFonts w:asciiTheme="minorBidi" w:hAnsiTheme="minorBidi" w:cstheme="minorBidi"/>
          <w:sz w:val="24"/>
          <w:szCs w:val="24"/>
        </w:rPr>
        <w:t>;16(1):43-9 doi 10.1038/s41592-018-0254-1.</w:t>
      </w:r>
    </w:p>
    <w:p w14:paraId="312B8DA9"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3.</w:t>
      </w:r>
      <w:r w:rsidRPr="00CC2363">
        <w:rPr>
          <w:rFonts w:asciiTheme="minorBidi" w:hAnsiTheme="minorBidi" w:cstheme="minorBidi"/>
          <w:sz w:val="24"/>
          <w:szCs w:val="24"/>
        </w:rPr>
        <w:tab/>
        <w:t>Korsunsky I, Millard N, Fan J, Slowikowski K, Zhang F, Wei K</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Fast, sensitive and accurate integration of single-cell data with Harmony. Nat Methods </w:t>
      </w:r>
      <w:r w:rsidRPr="00CC2363">
        <w:rPr>
          <w:rFonts w:asciiTheme="minorBidi" w:hAnsiTheme="minorBidi" w:cstheme="minorBidi"/>
          <w:b/>
          <w:sz w:val="24"/>
          <w:szCs w:val="24"/>
        </w:rPr>
        <w:t>2019</w:t>
      </w:r>
      <w:r w:rsidRPr="00CC2363">
        <w:rPr>
          <w:rFonts w:asciiTheme="minorBidi" w:hAnsiTheme="minorBidi" w:cstheme="minorBidi"/>
          <w:sz w:val="24"/>
          <w:szCs w:val="24"/>
        </w:rPr>
        <w:t>;16(12):1289-96 doi 10.1038/s41592-019-0619-0.</w:t>
      </w:r>
    </w:p>
    <w:p w14:paraId="1EBC8801"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4.</w:t>
      </w:r>
      <w:r w:rsidRPr="00CC2363">
        <w:rPr>
          <w:rFonts w:asciiTheme="minorBidi" w:hAnsiTheme="minorBidi" w:cstheme="minorBidi"/>
          <w:sz w:val="24"/>
          <w:szCs w:val="24"/>
        </w:rPr>
        <w:tab/>
        <w:t>Björklund Å K, Forkel M, Picelli S, Konya V, Theorell J, Friberg D</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The heterogeneity of human CD127(+) innate lymphoid cells revealed by single-cell RNA sequencing. Nat Immunol </w:t>
      </w:r>
      <w:r w:rsidRPr="00CC2363">
        <w:rPr>
          <w:rFonts w:asciiTheme="minorBidi" w:hAnsiTheme="minorBidi" w:cstheme="minorBidi"/>
          <w:b/>
          <w:sz w:val="24"/>
          <w:szCs w:val="24"/>
        </w:rPr>
        <w:t>2016</w:t>
      </w:r>
      <w:r w:rsidRPr="00CC2363">
        <w:rPr>
          <w:rFonts w:asciiTheme="minorBidi" w:hAnsiTheme="minorBidi" w:cstheme="minorBidi"/>
          <w:sz w:val="24"/>
          <w:szCs w:val="24"/>
        </w:rPr>
        <w:t>;17(4):451-60 doi 10.1038/ni.3368.</w:t>
      </w:r>
    </w:p>
    <w:p w14:paraId="0855BE3F"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5.</w:t>
      </w:r>
      <w:r w:rsidRPr="00CC2363">
        <w:rPr>
          <w:rFonts w:asciiTheme="minorBidi" w:hAnsiTheme="minorBidi" w:cstheme="minorBidi"/>
          <w:sz w:val="24"/>
          <w:szCs w:val="24"/>
        </w:rPr>
        <w:tab/>
        <w:t>Lambrechts D, Wauters E, Boeckx B, Aibar S, Nittner D, Burton O</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Phenotype molding of stromal cells in the lung tumor microenvironment. Nature medicine </w:t>
      </w:r>
      <w:r w:rsidRPr="00CC2363">
        <w:rPr>
          <w:rFonts w:asciiTheme="minorBidi" w:hAnsiTheme="minorBidi" w:cstheme="minorBidi"/>
          <w:b/>
          <w:sz w:val="24"/>
          <w:szCs w:val="24"/>
        </w:rPr>
        <w:t>2018</w:t>
      </w:r>
      <w:r w:rsidRPr="00CC2363">
        <w:rPr>
          <w:rFonts w:asciiTheme="minorBidi" w:hAnsiTheme="minorBidi" w:cstheme="minorBidi"/>
          <w:sz w:val="24"/>
          <w:szCs w:val="24"/>
        </w:rPr>
        <w:t>;24(8):1277-89 doi 10.1038/s41591-018-0096-5.</w:t>
      </w:r>
    </w:p>
    <w:p w14:paraId="05ABDA98"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6.</w:t>
      </w:r>
      <w:r w:rsidRPr="00CC2363">
        <w:rPr>
          <w:rFonts w:asciiTheme="minorBidi" w:hAnsiTheme="minorBidi" w:cstheme="minorBidi"/>
          <w:sz w:val="24"/>
          <w:szCs w:val="24"/>
        </w:rPr>
        <w:tab/>
        <w:t>Li S, Morita H, Sokolowska M, Tan G, Boonpiyathad T, Opitz L</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Gene expression signatures of circulating human type 1, 2, and 3 innate lymphoid cells. J Allergy Clin Immunol </w:t>
      </w:r>
      <w:r w:rsidRPr="00CC2363">
        <w:rPr>
          <w:rFonts w:asciiTheme="minorBidi" w:hAnsiTheme="minorBidi" w:cstheme="minorBidi"/>
          <w:b/>
          <w:sz w:val="24"/>
          <w:szCs w:val="24"/>
        </w:rPr>
        <w:t>2019</w:t>
      </w:r>
      <w:r w:rsidRPr="00CC2363">
        <w:rPr>
          <w:rFonts w:asciiTheme="minorBidi" w:hAnsiTheme="minorBidi" w:cstheme="minorBidi"/>
          <w:sz w:val="24"/>
          <w:szCs w:val="24"/>
        </w:rPr>
        <w:t>;143(6):2321-5 doi 10.1016/j.jaci.2019.01.047.</w:t>
      </w:r>
    </w:p>
    <w:p w14:paraId="6A02CA04"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7.</w:t>
      </w:r>
      <w:r w:rsidRPr="00CC2363">
        <w:rPr>
          <w:rFonts w:asciiTheme="minorBidi" w:hAnsiTheme="minorBidi" w:cstheme="minorBidi"/>
          <w:sz w:val="24"/>
          <w:szCs w:val="24"/>
        </w:rPr>
        <w:tab/>
        <w:t>Hashimoto K, Kouno T, Ikawa T, Hayatsu N, Miyajima Y, Yabukami H</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Single-cell transcriptomics reveals expansion of cytotoxic CD4 T cells in supercentenarians. Proc Natl Acad Sci U S A </w:t>
      </w:r>
      <w:r w:rsidRPr="00CC2363">
        <w:rPr>
          <w:rFonts w:asciiTheme="minorBidi" w:hAnsiTheme="minorBidi" w:cstheme="minorBidi"/>
          <w:b/>
          <w:sz w:val="24"/>
          <w:szCs w:val="24"/>
        </w:rPr>
        <w:t>2019</w:t>
      </w:r>
      <w:r w:rsidRPr="00CC2363">
        <w:rPr>
          <w:rFonts w:asciiTheme="minorBidi" w:hAnsiTheme="minorBidi" w:cstheme="minorBidi"/>
          <w:sz w:val="24"/>
          <w:szCs w:val="24"/>
        </w:rPr>
        <w:t>;116(48):24242-51 doi 10.1073/pnas.1907883116.</w:t>
      </w:r>
    </w:p>
    <w:p w14:paraId="70342658"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8.</w:t>
      </w:r>
      <w:r w:rsidRPr="00CC2363">
        <w:rPr>
          <w:rFonts w:asciiTheme="minorBidi" w:hAnsiTheme="minorBidi" w:cstheme="minorBidi"/>
          <w:sz w:val="24"/>
          <w:szCs w:val="24"/>
        </w:rPr>
        <w:tab/>
        <w:t>Villani AC, Satija R, Reynolds G, Sarkizova S, Shekhar K, Fletcher J</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Single-cell RNA-seq reveals new types of human blood dendritic cells, monocytes, and progenitors. Science (New York, NY) </w:t>
      </w:r>
      <w:r w:rsidRPr="00CC2363">
        <w:rPr>
          <w:rFonts w:asciiTheme="minorBidi" w:hAnsiTheme="minorBidi" w:cstheme="minorBidi"/>
          <w:b/>
          <w:sz w:val="24"/>
          <w:szCs w:val="24"/>
        </w:rPr>
        <w:t>2017</w:t>
      </w:r>
      <w:r w:rsidRPr="00CC2363">
        <w:rPr>
          <w:rFonts w:asciiTheme="minorBidi" w:hAnsiTheme="minorBidi" w:cstheme="minorBidi"/>
          <w:sz w:val="24"/>
          <w:szCs w:val="24"/>
        </w:rPr>
        <w:t>;356(6335) doi 10.1126/science.aah4573.</w:t>
      </w:r>
    </w:p>
    <w:p w14:paraId="49F02D25"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9.</w:t>
      </w:r>
      <w:r w:rsidRPr="00CC2363">
        <w:rPr>
          <w:rFonts w:asciiTheme="minorBidi" w:hAnsiTheme="minorBidi" w:cstheme="minorBidi"/>
          <w:sz w:val="24"/>
          <w:szCs w:val="24"/>
        </w:rPr>
        <w:tab/>
        <w:t>Sade-Feldman M, Yizhak K, Bjorgaard SL, Ray JP, de Boer CG, Jenkins RW</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Defining T Cell States Associated with Response to Checkpoint Immunotherapy in Melanoma. Cell </w:t>
      </w:r>
      <w:r w:rsidRPr="00CC2363">
        <w:rPr>
          <w:rFonts w:asciiTheme="minorBidi" w:hAnsiTheme="minorBidi" w:cstheme="minorBidi"/>
          <w:b/>
          <w:sz w:val="24"/>
          <w:szCs w:val="24"/>
        </w:rPr>
        <w:t>2018</w:t>
      </w:r>
      <w:r w:rsidRPr="00CC2363">
        <w:rPr>
          <w:rFonts w:asciiTheme="minorBidi" w:hAnsiTheme="minorBidi" w:cstheme="minorBidi"/>
          <w:sz w:val="24"/>
          <w:szCs w:val="24"/>
        </w:rPr>
        <w:t>;175(4):998-1013.e20 doi 10.1016/j.cell.2018.10.038.</w:t>
      </w:r>
    </w:p>
    <w:p w14:paraId="0DA3A835"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10.</w:t>
      </w:r>
      <w:r w:rsidRPr="00CC2363">
        <w:rPr>
          <w:rFonts w:asciiTheme="minorBidi" w:hAnsiTheme="minorBidi" w:cstheme="minorBidi"/>
          <w:sz w:val="24"/>
          <w:szCs w:val="24"/>
        </w:rPr>
        <w:tab/>
        <w:t>Jerby-Arnon L, Shah P, Cuoco MS, Rodman C, Su MJ, Melms JC</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A Cancer Cell Program Promotes T Cell Exclusion and Resistance to Checkpoint Blockade. Cell </w:t>
      </w:r>
      <w:r w:rsidRPr="00CC2363">
        <w:rPr>
          <w:rFonts w:asciiTheme="minorBidi" w:hAnsiTheme="minorBidi" w:cstheme="minorBidi"/>
          <w:b/>
          <w:sz w:val="24"/>
          <w:szCs w:val="24"/>
        </w:rPr>
        <w:t>2018</w:t>
      </w:r>
      <w:r w:rsidRPr="00CC2363">
        <w:rPr>
          <w:rFonts w:asciiTheme="minorBidi" w:hAnsiTheme="minorBidi" w:cstheme="minorBidi"/>
          <w:sz w:val="24"/>
          <w:szCs w:val="24"/>
        </w:rPr>
        <w:t>;175(4):984-97.e24 doi 10.1016/j.cell.2018.09.006.</w:t>
      </w:r>
    </w:p>
    <w:p w14:paraId="691DDDA1"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11.</w:t>
      </w:r>
      <w:r w:rsidRPr="00CC2363">
        <w:rPr>
          <w:rFonts w:asciiTheme="minorBidi" w:hAnsiTheme="minorBidi" w:cstheme="minorBidi"/>
          <w:sz w:val="24"/>
          <w:szCs w:val="24"/>
        </w:rPr>
        <w:tab/>
        <w:t xml:space="preserve">Hänzelmann S, Castelo R, Guinney J. GSVA: gene set variation analysis for microarray and RNA-Seq data. BMC Bioinformatics </w:t>
      </w:r>
      <w:r w:rsidRPr="00CC2363">
        <w:rPr>
          <w:rFonts w:asciiTheme="minorBidi" w:hAnsiTheme="minorBidi" w:cstheme="minorBidi"/>
          <w:b/>
          <w:sz w:val="24"/>
          <w:szCs w:val="24"/>
        </w:rPr>
        <w:t>2013</w:t>
      </w:r>
      <w:r w:rsidRPr="00CC2363">
        <w:rPr>
          <w:rFonts w:asciiTheme="minorBidi" w:hAnsiTheme="minorBidi" w:cstheme="minorBidi"/>
          <w:sz w:val="24"/>
          <w:szCs w:val="24"/>
        </w:rPr>
        <w:t>;14(1):7 doi 10.1186/1471-2105-14-7.</w:t>
      </w:r>
    </w:p>
    <w:p w14:paraId="58150F7B"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12.</w:t>
      </w:r>
      <w:r w:rsidRPr="00CC2363">
        <w:rPr>
          <w:rFonts w:asciiTheme="minorBidi" w:hAnsiTheme="minorBidi" w:cstheme="minorBidi"/>
          <w:sz w:val="24"/>
          <w:szCs w:val="24"/>
        </w:rPr>
        <w:tab/>
        <w:t>Stuart T, Butler A, Hoffman P, Hafemeister C, Papalexi E, Mauck WM, 3rd</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Comprehensive Integration of Single-Cell Data. Cell </w:t>
      </w:r>
      <w:r w:rsidRPr="00CC2363">
        <w:rPr>
          <w:rFonts w:asciiTheme="minorBidi" w:hAnsiTheme="minorBidi" w:cstheme="minorBidi"/>
          <w:b/>
          <w:sz w:val="24"/>
          <w:szCs w:val="24"/>
        </w:rPr>
        <w:t>2019</w:t>
      </w:r>
      <w:r w:rsidRPr="00CC2363">
        <w:rPr>
          <w:rFonts w:asciiTheme="minorBidi" w:hAnsiTheme="minorBidi" w:cstheme="minorBidi"/>
          <w:sz w:val="24"/>
          <w:szCs w:val="24"/>
        </w:rPr>
        <w:t>;177(7):1888-902.e21 doi 10.1016/j.cell.2019.05.031.</w:t>
      </w:r>
    </w:p>
    <w:p w14:paraId="2FF33E08"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13.</w:t>
      </w:r>
      <w:r w:rsidRPr="00CC2363">
        <w:rPr>
          <w:rFonts w:asciiTheme="minorBidi" w:hAnsiTheme="minorBidi" w:cstheme="minorBidi"/>
          <w:sz w:val="24"/>
          <w:szCs w:val="24"/>
        </w:rPr>
        <w:tab/>
        <w:t>Tirosh I, Venteicher AS, Hebert C, Escalante LE, Patel AP, Yizhak K</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Single-cell RNA-seq supports a developmental hierarchy in human oligodendroglioma. Nature </w:t>
      </w:r>
      <w:r w:rsidRPr="00CC2363">
        <w:rPr>
          <w:rFonts w:asciiTheme="minorBidi" w:hAnsiTheme="minorBidi" w:cstheme="minorBidi"/>
          <w:b/>
          <w:sz w:val="24"/>
          <w:szCs w:val="24"/>
        </w:rPr>
        <w:t>2016</w:t>
      </w:r>
      <w:r w:rsidRPr="00CC2363">
        <w:rPr>
          <w:rFonts w:asciiTheme="minorBidi" w:hAnsiTheme="minorBidi" w:cstheme="minorBidi"/>
          <w:sz w:val="24"/>
          <w:szCs w:val="24"/>
        </w:rPr>
        <w:t>;539(7628):309-13 doi 10.1038/nature20123.</w:t>
      </w:r>
    </w:p>
    <w:p w14:paraId="7D529A28"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14.</w:t>
      </w:r>
      <w:r w:rsidRPr="00CC2363">
        <w:rPr>
          <w:rFonts w:asciiTheme="minorBidi" w:hAnsiTheme="minorBidi" w:cstheme="minorBidi"/>
          <w:sz w:val="24"/>
          <w:szCs w:val="24"/>
        </w:rPr>
        <w:tab/>
        <w:t xml:space="preserve">Schliep KP. phangorn: phylogenetic analysis in R. Bioinformatics </w:t>
      </w:r>
      <w:r w:rsidRPr="00CC2363">
        <w:rPr>
          <w:rFonts w:asciiTheme="minorBidi" w:hAnsiTheme="minorBidi" w:cstheme="minorBidi"/>
          <w:b/>
          <w:sz w:val="24"/>
          <w:szCs w:val="24"/>
        </w:rPr>
        <w:t>2011</w:t>
      </w:r>
      <w:r w:rsidRPr="00CC2363">
        <w:rPr>
          <w:rFonts w:asciiTheme="minorBidi" w:hAnsiTheme="minorBidi" w:cstheme="minorBidi"/>
          <w:sz w:val="24"/>
          <w:szCs w:val="24"/>
        </w:rPr>
        <w:t>;27(4):592-3 doi 10.1093/bioinformatics/btq706.</w:t>
      </w:r>
    </w:p>
    <w:p w14:paraId="4C99D076"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lastRenderedPageBreak/>
        <w:t>15.</w:t>
      </w:r>
      <w:r w:rsidRPr="00CC2363">
        <w:rPr>
          <w:rFonts w:asciiTheme="minorBidi" w:hAnsiTheme="minorBidi" w:cstheme="minorBidi"/>
          <w:sz w:val="24"/>
          <w:szCs w:val="24"/>
        </w:rPr>
        <w:tab/>
        <w:t xml:space="preserve">Robinson JT, Thorvaldsdóttir H, Wenger AM, Zehir A, Mesirov JP. Variant Review with the Integrative Genomics Viewer. Cancer Res </w:t>
      </w:r>
      <w:r w:rsidRPr="00CC2363">
        <w:rPr>
          <w:rFonts w:asciiTheme="minorBidi" w:hAnsiTheme="minorBidi" w:cstheme="minorBidi"/>
          <w:b/>
          <w:sz w:val="24"/>
          <w:szCs w:val="24"/>
        </w:rPr>
        <w:t>2017</w:t>
      </w:r>
      <w:r w:rsidRPr="00CC2363">
        <w:rPr>
          <w:rFonts w:asciiTheme="minorBidi" w:hAnsiTheme="minorBidi" w:cstheme="minorBidi"/>
          <w:sz w:val="24"/>
          <w:szCs w:val="24"/>
        </w:rPr>
        <w:t>;77(21):e31-e4 doi 10.1158/0008-5472.Can-17-0337.</w:t>
      </w:r>
    </w:p>
    <w:p w14:paraId="23A34727"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16.</w:t>
      </w:r>
      <w:r w:rsidRPr="00CC2363">
        <w:rPr>
          <w:rFonts w:asciiTheme="minorBidi" w:hAnsiTheme="minorBidi" w:cstheme="minorBidi"/>
          <w:sz w:val="24"/>
          <w:szCs w:val="24"/>
        </w:rPr>
        <w:tab/>
        <w:t>Sivakumar S, Lucas FAS, McDowell TL, Lang W, Xu L, Fujimoto J</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Genomic Landscape of Atypical Adenomatous Hyperplasia Reveals Divergent Modes to Lung Adenocarcinoma. Cancer research </w:t>
      </w:r>
      <w:r w:rsidRPr="00CC2363">
        <w:rPr>
          <w:rFonts w:asciiTheme="minorBidi" w:hAnsiTheme="minorBidi" w:cstheme="minorBidi"/>
          <w:b/>
          <w:sz w:val="24"/>
          <w:szCs w:val="24"/>
        </w:rPr>
        <w:t>2017</w:t>
      </w:r>
      <w:r w:rsidRPr="00CC2363">
        <w:rPr>
          <w:rFonts w:asciiTheme="minorBidi" w:hAnsiTheme="minorBidi" w:cstheme="minorBidi"/>
          <w:sz w:val="24"/>
          <w:szCs w:val="24"/>
        </w:rPr>
        <w:t>;77(22):6119-30 doi 10.1158/0008-5472.Can-17-1605.</w:t>
      </w:r>
    </w:p>
    <w:p w14:paraId="56950029"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17.</w:t>
      </w:r>
      <w:r w:rsidRPr="00CC2363">
        <w:rPr>
          <w:rFonts w:asciiTheme="minorBidi" w:hAnsiTheme="minorBidi" w:cstheme="minorBidi"/>
          <w:sz w:val="24"/>
          <w:szCs w:val="24"/>
        </w:rPr>
        <w:tab/>
        <w:t>Kudo Y, Haymaker C, Zhang J, Reuben A, Duose DY, Fujimoto J</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Suppressed immune microenvironment and repertoire in brain metastases from patients with resected non-small-cell lung cancer. Annals of oncology : official journal of the European Society for Medical Oncology </w:t>
      </w:r>
      <w:r w:rsidRPr="00CC2363">
        <w:rPr>
          <w:rFonts w:asciiTheme="minorBidi" w:hAnsiTheme="minorBidi" w:cstheme="minorBidi"/>
          <w:b/>
          <w:sz w:val="24"/>
          <w:szCs w:val="24"/>
        </w:rPr>
        <w:t>2019</w:t>
      </w:r>
      <w:r w:rsidRPr="00CC2363">
        <w:rPr>
          <w:rFonts w:asciiTheme="minorBidi" w:hAnsiTheme="minorBidi" w:cstheme="minorBidi"/>
          <w:sz w:val="24"/>
          <w:szCs w:val="24"/>
        </w:rPr>
        <w:t>;30(9):1521-30 doi 10.1093/annonc/mdz207.</w:t>
      </w:r>
    </w:p>
    <w:p w14:paraId="04014320"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18.</w:t>
      </w:r>
      <w:r w:rsidRPr="00CC2363">
        <w:rPr>
          <w:rFonts w:asciiTheme="minorBidi" w:hAnsiTheme="minorBidi" w:cstheme="minorBidi"/>
          <w:sz w:val="24"/>
          <w:szCs w:val="24"/>
        </w:rPr>
        <w:tab/>
        <w:t xml:space="preserve">Cancer Genome Atlas Research N. Comprehensive molecular profiling of lung adenocarcinoma. Nature </w:t>
      </w:r>
      <w:r w:rsidRPr="00CC2363">
        <w:rPr>
          <w:rFonts w:asciiTheme="minorBidi" w:hAnsiTheme="minorBidi" w:cstheme="minorBidi"/>
          <w:b/>
          <w:sz w:val="24"/>
          <w:szCs w:val="24"/>
        </w:rPr>
        <w:t>2014</w:t>
      </w:r>
      <w:r w:rsidRPr="00CC2363">
        <w:rPr>
          <w:rFonts w:asciiTheme="minorBidi" w:hAnsiTheme="minorBidi" w:cstheme="minorBidi"/>
          <w:sz w:val="24"/>
          <w:szCs w:val="24"/>
        </w:rPr>
        <w:t>;511(7511):543-50 doi 10.1038/nature13385.</w:t>
      </w:r>
    </w:p>
    <w:p w14:paraId="1526EF60"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19.</w:t>
      </w:r>
      <w:r w:rsidRPr="00CC2363">
        <w:rPr>
          <w:rFonts w:asciiTheme="minorBidi" w:hAnsiTheme="minorBidi" w:cstheme="minorBidi"/>
          <w:sz w:val="24"/>
          <w:szCs w:val="24"/>
        </w:rPr>
        <w:tab/>
        <w:t>Becht E, Giraldo NA, Lacroix L, Buttard B, Elarouci N, Petitprez F</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Estimating the population abundance of tissue-infiltrating immune and stromal cell populations using gene expression. Genome Biol </w:t>
      </w:r>
      <w:r w:rsidRPr="00CC2363">
        <w:rPr>
          <w:rFonts w:asciiTheme="minorBidi" w:hAnsiTheme="minorBidi" w:cstheme="minorBidi"/>
          <w:b/>
          <w:sz w:val="24"/>
          <w:szCs w:val="24"/>
        </w:rPr>
        <w:t>2016</w:t>
      </w:r>
      <w:r w:rsidRPr="00CC2363">
        <w:rPr>
          <w:rFonts w:asciiTheme="minorBidi" w:hAnsiTheme="minorBidi" w:cstheme="minorBidi"/>
          <w:sz w:val="24"/>
          <w:szCs w:val="24"/>
        </w:rPr>
        <w:t>;17(1):218 doi 10.1186/s13059-016-1070-5.</w:t>
      </w:r>
    </w:p>
    <w:p w14:paraId="22DB4326"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20.</w:t>
      </w:r>
      <w:r w:rsidRPr="00CC2363">
        <w:rPr>
          <w:rFonts w:asciiTheme="minorBidi" w:hAnsiTheme="minorBidi" w:cstheme="minorBidi"/>
          <w:sz w:val="24"/>
          <w:szCs w:val="24"/>
        </w:rPr>
        <w:tab/>
        <w:t xml:space="preserve">Rooney MS, Shukla SA, Wu CJ, Getz G, Hacohen N. Molecular and genetic properties of tumors associated with local immune cytolytic activity. Cell </w:t>
      </w:r>
      <w:r w:rsidRPr="00CC2363">
        <w:rPr>
          <w:rFonts w:asciiTheme="minorBidi" w:hAnsiTheme="minorBidi" w:cstheme="minorBidi"/>
          <w:b/>
          <w:sz w:val="24"/>
          <w:szCs w:val="24"/>
        </w:rPr>
        <w:t>2015</w:t>
      </w:r>
      <w:r w:rsidRPr="00CC2363">
        <w:rPr>
          <w:rFonts w:asciiTheme="minorBidi" w:hAnsiTheme="minorBidi" w:cstheme="minorBidi"/>
          <w:sz w:val="24"/>
          <w:szCs w:val="24"/>
        </w:rPr>
        <w:t>;160(1-2):48-61 doi 10.1016/j.cell.2014.12.033.</w:t>
      </w:r>
    </w:p>
    <w:p w14:paraId="424732BD"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21.</w:t>
      </w:r>
      <w:r w:rsidRPr="00CC2363">
        <w:rPr>
          <w:rFonts w:asciiTheme="minorBidi" w:hAnsiTheme="minorBidi" w:cstheme="minorBidi"/>
          <w:sz w:val="24"/>
          <w:szCs w:val="24"/>
        </w:rPr>
        <w:tab/>
        <w:t>Parra ER, Behrens C, Rodriguez-Canales J, Lin H, Mino B, Blando J</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Image Analysis-based Assessment of PD-L1 and Tumor-Associated Immune Cells Density Supports Distinct Intratumoral Microenvironment Groups in Non-small Cell Lung Carcinoma Patients. Clin Cancer Res </w:t>
      </w:r>
      <w:r w:rsidRPr="00CC2363">
        <w:rPr>
          <w:rFonts w:asciiTheme="minorBidi" w:hAnsiTheme="minorBidi" w:cstheme="minorBidi"/>
          <w:b/>
          <w:sz w:val="24"/>
          <w:szCs w:val="24"/>
        </w:rPr>
        <w:t>2016</w:t>
      </w:r>
      <w:r w:rsidRPr="00CC2363">
        <w:rPr>
          <w:rFonts w:asciiTheme="minorBidi" w:hAnsiTheme="minorBidi" w:cstheme="minorBidi"/>
          <w:sz w:val="24"/>
          <w:szCs w:val="24"/>
        </w:rPr>
        <w:t>;22(24):6278-89 doi 10.1158/1078-0432.CCR-15-2443.</w:t>
      </w:r>
    </w:p>
    <w:p w14:paraId="5ADEF2B0"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22.</w:t>
      </w:r>
      <w:r w:rsidRPr="00CC2363">
        <w:rPr>
          <w:rFonts w:asciiTheme="minorBidi" w:hAnsiTheme="minorBidi" w:cstheme="minorBidi"/>
          <w:sz w:val="24"/>
          <w:szCs w:val="24"/>
        </w:rPr>
        <w:tab/>
        <w:t>Treekitkarnmongkol W, Hassane M, Sinjab A, Chang K, Hara K, Rahal Z</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Augmented Lipocalin-2 is Associated with COPD and Counteracts Lung Adenocarcinoma Development. American journal of respiratory and critical care medicine </w:t>
      </w:r>
      <w:r w:rsidRPr="00CC2363">
        <w:rPr>
          <w:rFonts w:asciiTheme="minorBidi" w:hAnsiTheme="minorBidi" w:cstheme="minorBidi"/>
          <w:b/>
          <w:sz w:val="24"/>
          <w:szCs w:val="24"/>
        </w:rPr>
        <w:t>2020</w:t>
      </w:r>
      <w:r w:rsidRPr="00CC2363">
        <w:rPr>
          <w:rFonts w:asciiTheme="minorBidi" w:hAnsiTheme="minorBidi" w:cstheme="minorBidi"/>
          <w:sz w:val="24"/>
          <w:szCs w:val="24"/>
        </w:rPr>
        <w:t xml:space="preserve"> doi 10.1164/rccm.202004-1079OC.</w:t>
      </w:r>
    </w:p>
    <w:p w14:paraId="0658C48C"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23.</w:t>
      </w:r>
      <w:r w:rsidRPr="00CC2363">
        <w:rPr>
          <w:rFonts w:asciiTheme="minorBidi" w:hAnsiTheme="minorBidi" w:cstheme="minorBidi"/>
          <w:sz w:val="24"/>
          <w:szCs w:val="24"/>
        </w:rPr>
        <w:tab/>
        <w:t xml:space="preserve">Fujimoto J, Kadara H, Men T, van Pelt C, Lotan D, Lotan R. Comparative functional genomics analysis of NNK tobacco-carcinogen induced lung adenocarcinoma development in Gprc5a-knockout mice. PLoS One </w:t>
      </w:r>
      <w:r w:rsidRPr="00CC2363">
        <w:rPr>
          <w:rFonts w:asciiTheme="minorBidi" w:hAnsiTheme="minorBidi" w:cstheme="minorBidi"/>
          <w:b/>
          <w:sz w:val="24"/>
          <w:szCs w:val="24"/>
        </w:rPr>
        <w:t>2010</w:t>
      </w:r>
      <w:r w:rsidRPr="00CC2363">
        <w:rPr>
          <w:rFonts w:asciiTheme="minorBidi" w:hAnsiTheme="minorBidi" w:cstheme="minorBidi"/>
          <w:sz w:val="24"/>
          <w:szCs w:val="24"/>
        </w:rPr>
        <w:t>;5(7):e11847 doi 10.1371/journal.pone.0011847.</w:t>
      </w:r>
    </w:p>
    <w:p w14:paraId="53ED8E61"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24.</w:t>
      </w:r>
      <w:r w:rsidRPr="00CC2363">
        <w:rPr>
          <w:rFonts w:asciiTheme="minorBidi" w:hAnsiTheme="minorBidi" w:cstheme="minorBidi"/>
          <w:sz w:val="24"/>
          <w:szCs w:val="24"/>
        </w:rPr>
        <w:tab/>
        <w:t>Fujimoto J, Nunomura-Nakamura S, Liu Y, Lang W, McDowell T, Jakubek Y</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Development of Kras mutant lung adenocarcinoma in mice with knockout of the airway lineage-specific gene Gprc5a. Int J Cancer </w:t>
      </w:r>
      <w:r w:rsidRPr="00CC2363">
        <w:rPr>
          <w:rFonts w:asciiTheme="minorBidi" w:hAnsiTheme="minorBidi" w:cstheme="minorBidi"/>
          <w:b/>
          <w:sz w:val="24"/>
          <w:szCs w:val="24"/>
        </w:rPr>
        <w:t>2017</w:t>
      </w:r>
      <w:r w:rsidRPr="00CC2363">
        <w:rPr>
          <w:rFonts w:asciiTheme="minorBidi" w:hAnsiTheme="minorBidi" w:cstheme="minorBidi"/>
          <w:sz w:val="24"/>
          <w:szCs w:val="24"/>
        </w:rPr>
        <w:t>;141(8):1589-99 doi 10.1002/ijc.30851.</w:t>
      </w:r>
    </w:p>
    <w:p w14:paraId="78C79273" w14:textId="77777777" w:rsidR="0004406D" w:rsidRPr="00CC2363" w:rsidRDefault="0004406D" w:rsidP="0051783B">
      <w:pPr>
        <w:pStyle w:val="EndNoteBibliography"/>
        <w:spacing w:after="0"/>
        <w:ind w:left="720" w:hanging="720"/>
        <w:rPr>
          <w:rFonts w:asciiTheme="minorBidi" w:hAnsiTheme="minorBidi" w:cstheme="minorBidi"/>
          <w:sz w:val="24"/>
          <w:szCs w:val="24"/>
        </w:rPr>
      </w:pPr>
      <w:r w:rsidRPr="00CC2363">
        <w:rPr>
          <w:rFonts w:asciiTheme="minorBidi" w:hAnsiTheme="minorBidi" w:cstheme="minorBidi"/>
          <w:sz w:val="24"/>
          <w:szCs w:val="24"/>
        </w:rPr>
        <w:t>25.</w:t>
      </w:r>
      <w:r w:rsidRPr="00CC2363">
        <w:rPr>
          <w:rFonts w:asciiTheme="minorBidi" w:hAnsiTheme="minorBidi" w:cstheme="minorBidi"/>
          <w:sz w:val="24"/>
          <w:szCs w:val="24"/>
        </w:rPr>
        <w:tab/>
        <w:t>Tao Q, Fujimoto J, Men T, Ye X, Deng J, Lacroix L</w:t>
      </w:r>
      <w:r w:rsidRPr="00CC2363">
        <w:rPr>
          <w:rFonts w:asciiTheme="minorBidi" w:hAnsiTheme="minorBidi" w:cstheme="minorBidi"/>
          <w:i/>
          <w:sz w:val="24"/>
          <w:szCs w:val="24"/>
        </w:rPr>
        <w:t>, et al.</w:t>
      </w:r>
      <w:r w:rsidRPr="00CC2363">
        <w:rPr>
          <w:rFonts w:asciiTheme="minorBidi" w:hAnsiTheme="minorBidi" w:cstheme="minorBidi"/>
          <w:sz w:val="24"/>
          <w:szCs w:val="24"/>
        </w:rPr>
        <w:t xml:space="preserve"> Identification of the retinoic acid-inducible Gprc5a as a new lung tumor suppressor gene. J Natl Cancer Inst </w:t>
      </w:r>
      <w:r w:rsidRPr="00CC2363">
        <w:rPr>
          <w:rFonts w:asciiTheme="minorBidi" w:hAnsiTheme="minorBidi" w:cstheme="minorBidi"/>
          <w:b/>
          <w:sz w:val="24"/>
          <w:szCs w:val="24"/>
        </w:rPr>
        <w:t>2007</w:t>
      </w:r>
      <w:r w:rsidRPr="00CC2363">
        <w:rPr>
          <w:rFonts w:asciiTheme="minorBidi" w:hAnsiTheme="minorBidi" w:cstheme="minorBidi"/>
          <w:sz w:val="24"/>
          <w:szCs w:val="24"/>
        </w:rPr>
        <w:t>;99(22):1668-82 doi 10.1093/jnci/djm208.</w:t>
      </w:r>
    </w:p>
    <w:p w14:paraId="160BFAE0" w14:textId="3B61286F" w:rsidR="000C525A" w:rsidRPr="0004406D" w:rsidRDefault="0054685A" w:rsidP="009771FB">
      <w:pPr>
        <w:suppressLineNumbers/>
        <w:autoSpaceDE w:val="0"/>
        <w:autoSpaceDN w:val="0"/>
        <w:adjustRightInd w:val="0"/>
        <w:spacing w:after="0" w:line="240" w:lineRule="auto"/>
        <w:rPr>
          <w:rFonts w:asciiTheme="minorBidi" w:hAnsiTheme="minorBidi"/>
          <w:sz w:val="24"/>
          <w:szCs w:val="24"/>
        </w:rPr>
      </w:pPr>
      <w:r w:rsidRPr="00CC2363">
        <w:rPr>
          <w:rFonts w:asciiTheme="minorBidi" w:hAnsiTheme="minorBidi"/>
          <w:b/>
          <w:bCs/>
          <w:sz w:val="24"/>
          <w:szCs w:val="24"/>
        </w:rPr>
        <w:fldChar w:fldCharType="end"/>
      </w:r>
      <w:bookmarkStart w:id="6" w:name="_GoBack"/>
      <w:bookmarkEnd w:id="6"/>
    </w:p>
    <w:sectPr w:rsidR="000C525A" w:rsidRPr="0004406D" w:rsidSect="00353067">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DD0EE8" w14:textId="77777777" w:rsidR="00A87549" w:rsidRDefault="00A87549" w:rsidP="00D03D00">
      <w:pPr>
        <w:spacing w:after="0" w:line="240" w:lineRule="auto"/>
      </w:pPr>
      <w:r>
        <w:separator/>
      </w:r>
    </w:p>
  </w:endnote>
  <w:endnote w:type="continuationSeparator" w:id="0">
    <w:p w14:paraId="1E97B9D4" w14:textId="77777777" w:rsidR="00A87549" w:rsidRDefault="00A87549" w:rsidP="00D03D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2040763"/>
      <w:docPartObj>
        <w:docPartGallery w:val="Page Numbers (Bottom of Page)"/>
        <w:docPartUnique/>
      </w:docPartObj>
    </w:sdtPr>
    <w:sdtEndPr>
      <w:rPr>
        <w:noProof/>
      </w:rPr>
    </w:sdtEndPr>
    <w:sdtContent>
      <w:p w14:paraId="2546EB8F" w14:textId="5BBFECC8" w:rsidR="003575BE" w:rsidRDefault="003575BE">
        <w:pPr>
          <w:pStyle w:val="Footer"/>
          <w:jc w:val="center"/>
        </w:pPr>
        <w:r>
          <w:fldChar w:fldCharType="begin"/>
        </w:r>
        <w:r>
          <w:instrText xml:space="preserve"> PAGE   \* MERGEFORMAT </w:instrText>
        </w:r>
        <w:r>
          <w:fldChar w:fldCharType="separate"/>
        </w:r>
        <w:r w:rsidR="00A54EA4">
          <w:rPr>
            <w:noProof/>
          </w:rPr>
          <w:t>15</w:t>
        </w:r>
        <w:r>
          <w:rPr>
            <w:noProof/>
          </w:rPr>
          <w:fldChar w:fldCharType="end"/>
        </w:r>
      </w:p>
    </w:sdtContent>
  </w:sdt>
  <w:p w14:paraId="55931ADD" w14:textId="77777777" w:rsidR="003575BE" w:rsidRDefault="003575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FBEA94" w14:textId="77777777" w:rsidR="00A87549" w:rsidRDefault="00A87549" w:rsidP="00D03D00">
      <w:pPr>
        <w:spacing w:after="0" w:line="240" w:lineRule="auto"/>
      </w:pPr>
      <w:r>
        <w:separator/>
      </w:r>
    </w:p>
  </w:footnote>
  <w:footnote w:type="continuationSeparator" w:id="0">
    <w:p w14:paraId="3F88F29B" w14:textId="77777777" w:rsidR="00A87549" w:rsidRDefault="00A87549" w:rsidP="00D03D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C6F02"/>
    <w:multiLevelType w:val="hybridMultilevel"/>
    <w:tmpl w:val="6810B0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9192C6B"/>
    <w:multiLevelType w:val="hybridMultilevel"/>
    <w:tmpl w:val="922E9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ncer Discovery 1&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r0sadfsaswxcetpz7vfpw8sff0sps5vf2r&quot;&gt;scRNAseq manuscript&lt;record-ids&gt;&lt;item&gt;21&lt;/item&gt;&lt;item&gt;22&lt;/item&gt;&lt;item&gt;49&lt;/item&gt;&lt;item&gt;59&lt;/item&gt;&lt;item&gt;132&lt;/item&gt;&lt;item&gt;155&lt;/item&gt;&lt;item&gt;180&lt;/item&gt;&lt;item&gt;182&lt;/item&gt;&lt;item&gt;183&lt;/item&gt;&lt;item&gt;184&lt;/item&gt;&lt;/record-ids&gt;&lt;/item&gt;&lt;/Libraries&gt;"/>
  </w:docVars>
  <w:rsids>
    <w:rsidRoot w:val="00914A18"/>
    <w:rsid w:val="000009F1"/>
    <w:rsid w:val="00002669"/>
    <w:rsid w:val="00003CDC"/>
    <w:rsid w:val="000040E7"/>
    <w:rsid w:val="00004D20"/>
    <w:rsid w:val="00005EE8"/>
    <w:rsid w:val="000062B8"/>
    <w:rsid w:val="00006601"/>
    <w:rsid w:val="00006984"/>
    <w:rsid w:val="000069C6"/>
    <w:rsid w:val="00007211"/>
    <w:rsid w:val="00007D82"/>
    <w:rsid w:val="0001035B"/>
    <w:rsid w:val="0001057D"/>
    <w:rsid w:val="00012BB9"/>
    <w:rsid w:val="00013990"/>
    <w:rsid w:val="00013A72"/>
    <w:rsid w:val="00013BC0"/>
    <w:rsid w:val="00014504"/>
    <w:rsid w:val="0001504D"/>
    <w:rsid w:val="00015B29"/>
    <w:rsid w:val="00016354"/>
    <w:rsid w:val="000163D5"/>
    <w:rsid w:val="00016D11"/>
    <w:rsid w:val="00017B29"/>
    <w:rsid w:val="00017DC6"/>
    <w:rsid w:val="000203A3"/>
    <w:rsid w:val="000208F0"/>
    <w:rsid w:val="00022325"/>
    <w:rsid w:val="00022F03"/>
    <w:rsid w:val="00023185"/>
    <w:rsid w:val="0002374B"/>
    <w:rsid w:val="00023878"/>
    <w:rsid w:val="00023CBD"/>
    <w:rsid w:val="00024176"/>
    <w:rsid w:val="000242F1"/>
    <w:rsid w:val="00024837"/>
    <w:rsid w:val="00025865"/>
    <w:rsid w:val="000262F1"/>
    <w:rsid w:val="00026518"/>
    <w:rsid w:val="00027D99"/>
    <w:rsid w:val="00030BB0"/>
    <w:rsid w:val="00031C69"/>
    <w:rsid w:val="00032101"/>
    <w:rsid w:val="000324AA"/>
    <w:rsid w:val="00033E81"/>
    <w:rsid w:val="000347AA"/>
    <w:rsid w:val="00035193"/>
    <w:rsid w:val="00035BA8"/>
    <w:rsid w:val="00035D82"/>
    <w:rsid w:val="00040592"/>
    <w:rsid w:val="000412EE"/>
    <w:rsid w:val="0004172B"/>
    <w:rsid w:val="00041BE0"/>
    <w:rsid w:val="00042BC6"/>
    <w:rsid w:val="00043CDA"/>
    <w:rsid w:val="0004406D"/>
    <w:rsid w:val="00045243"/>
    <w:rsid w:val="00045AA0"/>
    <w:rsid w:val="00045E85"/>
    <w:rsid w:val="0004687B"/>
    <w:rsid w:val="0004699E"/>
    <w:rsid w:val="00046F6C"/>
    <w:rsid w:val="000474F3"/>
    <w:rsid w:val="00047A41"/>
    <w:rsid w:val="00050842"/>
    <w:rsid w:val="00050C3B"/>
    <w:rsid w:val="0005141B"/>
    <w:rsid w:val="00051DA8"/>
    <w:rsid w:val="00053583"/>
    <w:rsid w:val="000535D5"/>
    <w:rsid w:val="0005396C"/>
    <w:rsid w:val="00054486"/>
    <w:rsid w:val="000544E7"/>
    <w:rsid w:val="00054582"/>
    <w:rsid w:val="000548E6"/>
    <w:rsid w:val="00054A5D"/>
    <w:rsid w:val="00055A4F"/>
    <w:rsid w:val="00055D66"/>
    <w:rsid w:val="000564B3"/>
    <w:rsid w:val="000569A1"/>
    <w:rsid w:val="00061725"/>
    <w:rsid w:val="00063B8C"/>
    <w:rsid w:val="00063DA8"/>
    <w:rsid w:val="0006520F"/>
    <w:rsid w:val="000657E5"/>
    <w:rsid w:val="0006766E"/>
    <w:rsid w:val="000708CC"/>
    <w:rsid w:val="00070A2D"/>
    <w:rsid w:val="000711D1"/>
    <w:rsid w:val="0007151D"/>
    <w:rsid w:val="00071DD9"/>
    <w:rsid w:val="000728A7"/>
    <w:rsid w:val="00072AD4"/>
    <w:rsid w:val="0007356A"/>
    <w:rsid w:val="00074203"/>
    <w:rsid w:val="00074F80"/>
    <w:rsid w:val="00075621"/>
    <w:rsid w:val="000804C0"/>
    <w:rsid w:val="0008079E"/>
    <w:rsid w:val="00081307"/>
    <w:rsid w:val="00081969"/>
    <w:rsid w:val="00082CA6"/>
    <w:rsid w:val="00082CA9"/>
    <w:rsid w:val="000836A7"/>
    <w:rsid w:val="00083AB2"/>
    <w:rsid w:val="00083E5A"/>
    <w:rsid w:val="00084877"/>
    <w:rsid w:val="000865C1"/>
    <w:rsid w:val="0008746B"/>
    <w:rsid w:val="00087882"/>
    <w:rsid w:val="00087FC3"/>
    <w:rsid w:val="00090BA6"/>
    <w:rsid w:val="0009107A"/>
    <w:rsid w:val="00091396"/>
    <w:rsid w:val="000913D5"/>
    <w:rsid w:val="00091624"/>
    <w:rsid w:val="000923B1"/>
    <w:rsid w:val="00093616"/>
    <w:rsid w:val="00093AB8"/>
    <w:rsid w:val="00095C41"/>
    <w:rsid w:val="000963CF"/>
    <w:rsid w:val="00096AAE"/>
    <w:rsid w:val="0009710B"/>
    <w:rsid w:val="00097BBE"/>
    <w:rsid w:val="00097D45"/>
    <w:rsid w:val="000A0040"/>
    <w:rsid w:val="000A0B09"/>
    <w:rsid w:val="000A165B"/>
    <w:rsid w:val="000A22E0"/>
    <w:rsid w:val="000A2C43"/>
    <w:rsid w:val="000A4C82"/>
    <w:rsid w:val="000A4FEB"/>
    <w:rsid w:val="000A5D0E"/>
    <w:rsid w:val="000A6143"/>
    <w:rsid w:val="000A7227"/>
    <w:rsid w:val="000A7423"/>
    <w:rsid w:val="000A7A07"/>
    <w:rsid w:val="000A7F52"/>
    <w:rsid w:val="000B14A1"/>
    <w:rsid w:val="000B154B"/>
    <w:rsid w:val="000B1582"/>
    <w:rsid w:val="000B18F2"/>
    <w:rsid w:val="000B1E92"/>
    <w:rsid w:val="000B25E2"/>
    <w:rsid w:val="000B2AA6"/>
    <w:rsid w:val="000B3B6C"/>
    <w:rsid w:val="000B438A"/>
    <w:rsid w:val="000B51D5"/>
    <w:rsid w:val="000B5224"/>
    <w:rsid w:val="000B5FBD"/>
    <w:rsid w:val="000B6736"/>
    <w:rsid w:val="000C1294"/>
    <w:rsid w:val="000C2CDB"/>
    <w:rsid w:val="000C480D"/>
    <w:rsid w:val="000C4B4D"/>
    <w:rsid w:val="000C525A"/>
    <w:rsid w:val="000C5F73"/>
    <w:rsid w:val="000C746C"/>
    <w:rsid w:val="000D0CCF"/>
    <w:rsid w:val="000D16CB"/>
    <w:rsid w:val="000D1CC1"/>
    <w:rsid w:val="000D21CC"/>
    <w:rsid w:val="000D2587"/>
    <w:rsid w:val="000D2C9E"/>
    <w:rsid w:val="000D3CC8"/>
    <w:rsid w:val="000D5060"/>
    <w:rsid w:val="000D53CA"/>
    <w:rsid w:val="000D578A"/>
    <w:rsid w:val="000D6106"/>
    <w:rsid w:val="000D6144"/>
    <w:rsid w:val="000D6718"/>
    <w:rsid w:val="000D6731"/>
    <w:rsid w:val="000D74DB"/>
    <w:rsid w:val="000D76EA"/>
    <w:rsid w:val="000E1B11"/>
    <w:rsid w:val="000E1FE1"/>
    <w:rsid w:val="000E2922"/>
    <w:rsid w:val="000E2BF9"/>
    <w:rsid w:val="000E3ABF"/>
    <w:rsid w:val="000E42C8"/>
    <w:rsid w:val="000E43BD"/>
    <w:rsid w:val="000E4528"/>
    <w:rsid w:val="000E653F"/>
    <w:rsid w:val="000E6DB8"/>
    <w:rsid w:val="000E7046"/>
    <w:rsid w:val="000F04A3"/>
    <w:rsid w:val="000F1FAA"/>
    <w:rsid w:val="000F24E8"/>
    <w:rsid w:val="000F2966"/>
    <w:rsid w:val="000F2B11"/>
    <w:rsid w:val="000F3D03"/>
    <w:rsid w:val="000F3D0A"/>
    <w:rsid w:val="000F51D6"/>
    <w:rsid w:val="000F637D"/>
    <w:rsid w:val="000F6773"/>
    <w:rsid w:val="000F6955"/>
    <w:rsid w:val="00100C25"/>
    <w:rsid w:val="00100CE1"/>
    <w:rsid w:val="00100D65"/>
    <w:rsid w:val="0010102B"/>
    <w:rsid w:val="0010182A"/>
    <w:rsid w:val="00102643"/>
    <w:rsid w:val="00103025"/>
    <w:rsid w:val="001030AC"/>
    <w:rsid w:val="00104834"/>
    <w:rsid w:val="00104FD8"/>
    <w:rsid w:val="0010675C"/>
    <w:rsid w:val="00106D52"/>
    <w:rsid w:val="00106F36"/>
    <w:rsid w:val="00107019"/>
    <w:rsid w:val="00107D1D"/>
    <w:rsid w:val="001117A2"/>
    <w:rsid w:val="0011349A"/>
    <w:rsid w:val="00114970"/>
    <w:rsid w:val="00115D17"/>
    <w:rsid w:val="0011730D"/>
    <w:rsid w:val="00117712"/>
    <w:rsid w:val="00117C7B"/>
    <w:rsid w:val="001214EF"/>
    <w:rsid w:val="00122587"/>
    <w:rsid w:val="00122999"/>
    <w:rsid w:val="00122CB6"/>
    <w:rsid w:val="00123059"/>
    <w:rsid w:val="001235C8"/>
    <w:rsid w:val="001236CC"/>
    <w:rsid w:val="0012404C"/>
    <w:rsid w:val="0012785C"/>
    <w:rsid w:val="001278A2"/>
    <w:rsid w:val="0012793B"/>
    <w:rsid w:val="00127E8A"/>
    <w:rsid w:val="00131014"/>
    <w:rsid w:val="0013130F"/>
    <w:rsid w:val="00132574"/>
    <w:rsid w:val="00132587"/>
    <w:rsid w:val="0013269F"/>
    <w:rsid w:val="00132F19"/>
    <w:rsid w:val="00133BFF"/>
    <w:rsid w:val="00134247"/>
    <w:rsid w:val="001348BD"/>
    <w:rsid w:val="001352A6"/>
    <w:rsid w:val="00135326"/>
    <w:rsid w:val="00135F89"/>
    <w:rsid w:val="00136BFB"/>
    <w:rsid w:val="0013780E"/>
    <w:rsid w:val="0014000F"/>
    <w:rsid w:val="00140379"/>
    <w:rsid w:val="00141E23"/>
    <w:rsid w:val="00142953"/>
    <w:rsid w:val="001433CA"/>
    <w:rsid w:val="0014343A"/>
    <w:rsid w:val="00143798"/>
    <w:rsid w:val="00146011"/>
    <w:rsid w:val="00146043"/>
    <w:rsid w:val="001474B6"/>
    <w:rsid w:val="0015083E"/>
    <w:rsid w:val="00150C0F"/>
    <w:rsid w:val="00150F6D"/>
    <w:rsid w:val="0015107E"/>
    <w:rsid w:val="001512B0"/>
    <w:rsid w:val="00151DB5"/>
    <w:rsid w:val="0015224E"/>
    <w:rsid w:val="00153056"/>
    <w:rsid w:val="001554C3"/>
    <w:rsid w:val="00155763"/>
    <w:rsid w:val="00155C8C"/>
    <w:rsid w:val="00156F57"/>
    <w:rsid w:val="00157397"/>
    <w:rsid w:val="001574E7"/>
    <w:rsid w:val="00157C1B"/>
    <w:rsid w:val="00161830"/>
    <w:rsid w:val="00161F21"/>
    <w:rsid w:val="00162FA1"/>
    <w:rsid w:val="00163EB2"/>
    <w:rsid w:val="00164C4A"/>
    <w:rsid w:val="00165DDF"/>
    <w:rsid w:val="00165F82"/>
    <w:rsid w:val="0016609D"/>
    <w:rsid w:val="001666F4"/>
    <w:rsid w:val="001679F7"/>
    <w:rsid w:val="00167D86"/>
    <w:rsid w:val="00167EF7"/>
    <w:rsid w:val="001713D3"/>
    <w:rsid w:val="0017430C"/>
    <w:rsid w:val="00175837"/>
    <w:rsid w:val="00175E06"/>
    <w:rsid w:val="00175EFC"/>
    <w:rsid w:val="001763F4"/>
    <w:rsid w:val="001764A3"/>
    <w:rsid w:val="0017651A"/>
    <w:rsid w:val="00176C8E"/>
    <w:rsid w:val="0017747B"/>
    <w:rsid w:val="00177EB0"/>
    <w:rsid w:val="00181DFC"/>
    <w:rsid w:val="00181E86"/>
    <w:rsid w:val="00183012"/>
    <w:rsid w:val="00184C97"/>
    <w:rsid w:val="00184FD3"/>
    <w:rsid w:val="00186DB6"/>
    <w:rsid w:val="00187269"/>
    <w:rsid w:val="00187A6B"/>
    <w:rsid w:val="00187A86"/>
    <w:rsid w:val="00190AC7"/>
    <w:rsid w:val="00191D12"/>
    <w:rsid w:val="00191DB3"/>
    <w:rsid w:val="001920CE"/>
    <w:rsid w:val="00192EA6"/>
    <w:rsid w:val="001941F5"/>
    <w:rsid w:val="001950B1"/>
    <w:rsid w:val="00195BB9"/>
    <w:rsid w:val="00196BC6"/>
    <w:rsid w:val="001975E7"/>
    <w:rsid w:val="00197767"/>
    <w:rsid w:val="001978DA"/>
    <w:rsid w:val="00197B46"/>
    <w:rsid w:val="001A1CE3"/>
    <w:rsid w:val="001A1F9F"/>
    <w:rsid w:val="001A24C5"/>
    <w:rsid w:val="001A3322"/>
    <w:rsid w:val="001A33FB"/>
    <w:rsid w:val="001A3B9B"/>
    <w:rsid w:val="001A414F"/>
    <w:rsid w:val="001A4ED2"/>
    <w:rsid w:val="001A521F"/>
    <w:rsid w:val="001A7EE2"/>
    <w:rsid w:val="001B1CC9"/>
    <w:rsid w:val="001B2111"/>
    <w:rsid w:val="001B2A3F"/>
    <w:rsid w:val="001B3109"/>
    <w:rsid w:val="001B369B"/>
    <w:rsid w:val="001B3D39"/>
    <w:rsid w:val="001B5947"/>
    <w:rsid w:val="001B5ADB"/>
    <w:rsid w:val="001B6D74"/>
    <w:rsid w:val="001B6F15"/>
    <w:rsid w:val="001B7234"/>
    <w:rsid w:val="001C0883"/>
    <w:rsid w:val="001C0E6B"/>
    <w:rsid w:val="001C1965"/>
    <w:rsid w:val="001C2785"/>
    <w:rsid w:val="001C37A8"/>
    <w:rsid w:val="001C3A1A"/>
    <w:rsid w:val="001C3C7D"/>
    <w:rsid w:val="001C4B55"/>
    <w:rsid w:val="001C6B56"/>
    <w:rsid w:val="001C77EA"/>
    <w:rsid w:val="001D166B"/>
    <w:rsid w:val="001D2979"/>
    <w:rsid w:val="001D3367"/>
    <w:rsid w:val="001D35AE"/>
    <w:rsid w:val="001D37E5"/>
    <w:rsid w:val="001D46F1"/>
    <w:rsid w:val="001D53CA"/>
    <w:rsid w:val="001D74A8"/>
    <w:rsid w:val="001D7C08"/>
    <w:rsid w:val="001D7E7C"/>
    <w:rsid w:val="001E04E6"/>
    <w:rsid w:val="001E04F0"/>
    <w:rsid w:val="001E204C"/>
    <w:rsid w:val="001E2727"/>
    <w:rsid w:val="001E2EF9"/>
    <w:rsid w:val="001E3515"/>
    <w:rsid w:val="001E3576"/>
    <w:rsid w:val="001E39A9"/>
    <w:rsid w:val="001E5378"/>
    <w:rsid w:val="001E5BBE"/>
    <w:rsid w:val="001E6C04"/>
    <w:rsid w:val="001E7702"/>
    <w:rsid w:val="001F0210"/>
    <w:rsid w:val="001F04B1"/>
    <w:rsid w:val="001F1F70"/>
    <w:rsid w:val="001F2A98"/>
    <w:rsid w:val="001F2D68"/>
    <w:rsid w:val="001F2F9D"/>
    <w:rsid w:val="001F3046"/>
    <w:rsid w:val="001F398F"/>
    <w:rsid w:val="001F3AFA"/>
    <w:rsid w:val="001F46CC"/>
    <w:rsid w:val="001F4720"/>
    <w:rsid w:val="001F47E7"/>
    <w:rsid w:val="001F4BC1"/>
    <w:rsid w:val="001F4E8B"/>
    <w:rsid w:val="001F594F"/>
    <w:rsid w:val="001F6178"/>
    <w:rsid w:val="002000D4"/>
    <w:rsid w:val="002002D2"/>
    <w:rsid w:val="002018FF"/>
    <w:rsid w:val="00201BE0"/>
    <w:rsid w:val="00201C7A"/>
    <w:rsid w:val="00203960"/>
    <w:rsid w:val="00203965"/>
    <w:rsid w:val="00204062"/>
    <w:rsid w:val="00205092"/>
    <w:rsid w:val="002073CF"/>
    <w:rsid w:val="002108C0"/>
    <w:rsid w:val="00211788"/>
    <w:rsid w:val="002121DE"/>
    <w:rsid w:val="00213A03"/>
    <w:rsid w:val="002141D7"/>
    <w:rsid w:val="002144FB"/>
    <w:rsid w:val="0021491F"/>
    <w:rsid w:val="00215823"/>
    <w:rsid w:val="00215C5B"/>
    <w:rsid w:val="002161BA"/>
    <w:rsid w:val="00220865"/>
    <w:rsid w:val="00221164"/>
    <w:rsid w:val="0022150D"/>
    <w:rsid w:val="00221523"/>
    <w:rsid w:val="00221DA9"/>
    <w:rsid w:val="00222042"/>
    <w:rsid w:val="0022210C"/>
    <w:rsid w:val="0022219B"/>
    <w:rsid w:val="00222E8F"/>
    <w:rsid w:val="00223406"/>
    <w:rsid w:val="00225B01"/>
    <w:rsid w:val="0022768A"/>
    <w:rsid w:val="00227AC9"/>
    <w:rsid w:val="00230F39"/>
    <w:rsid w:val="002317B4"/>
    <w:rsid w:val="00231ACF"/>
    <w:rsid w:val="00231CA9"/>
    <w:rsid w:val="0023427C"/>
    <w:rsid w:val="00235B14"/>
    <w:rsid w:val="002367D3"/>
    <w:rsid w:val="00236EFC"/>
    <w:rsid w:val="0023750B"/>
    <w:rsid w:val="00237773"/>
    <w:rsid w:val="0024039C"/>
    <w:rsid w:val="0024080A"/>
    <w:rsid w:val="00240B46"/>
    <w:rsid w:val="00240DD0"/>
    <w:rsid w:val="00240E9C"/>
    <w:rsid w:val="00242110"/>
    <w:rsid w:val="0024336F"/>
    <w:rsid w:val="00243496"/>
    <w:rsid w:val="00243899"/>
    <w:rsid w:val="00243AA3"/>
    <w:rsid w:val="00243B0B"/>
    <w:rsid w:val="00244B9A"/>
    <w:rsid w:val="00247029"/>
    <w:rsid w:val="00250B43"/>
    <w:rsid w:val="00251EE7"/>
    <w:rsid w:val="002524E8"/>
    <w:rsid w:val="002527E8"/>
    <w:rsid w:val="00253685"/>
    <w:rsid w:val="00253AE4"/>
    <w:rsid w:val="002541C2"/>
    <w:rsid w:val="00254215"/>
    <w:rsid w:val="00254B67"/>
    <w:rsid w:val="00255D1E"/>
    <w:rsid w:val="00255DFC"/>
    <w:rsid w:val="0025745F"/>
    <w:rsid w:val="002576E0"/>
    <w:rsid w:val="00257E5E"/>
    <w:rsid w:val="002609D9"/>
    <w:rsid w:val="002617C1"/>
    <w:rsid w:val="00261E03"/>
    <w:rsid w:val="00261EDE"/>
    <w:rsid w:val="00262466"/>
    <w:rsid w:val="00263217"/>
    <w:rsid w:val="00263287"/>
    <w:rsid w:val="00264B06"/>
    <w:rsid w:val="00265969"/>
    <w:rsid w:val="002669F1"/>
    <w:rsid w:val="002700C9"/>
    <w:rsid w:val="00270360"/>
    <w:rsid w:val="00270772"/>
    <w:rsid w:val="00270F8A"/>
    <w:rsid w:val="00271924"/>
    <w:rsid w:val="00272292"/>
    <w:rsid w:val="00273AFE"/>
    <w:rsid w:val="00274044"/>
    <w:rsid w:val="00274347"/>
    <w:rsid w:val="00275177"/>
    <w:rsid w:val="002757AB"/>
    <w:rsid w:val="00275BAB"/>
    <w:rsid w:val="00276998"/>
    <w:rsid w:val="00277744"/>
    <w:rsid w:val="00277E49"/>
    <w:rsid w:val="002804BE"/>
    <w:rsid w:val="00280FD5"/>
    <w:rsid w:val="00281219"/>
    <w:rsid w:val="00282145"/>
    <w:rsid w:val="00283F94"/>
    <w:rsid w:val="00284F86"/>
    <w:rsid w:val="00285CDC"/>
    <w:rsid w:val="00287DEC"/>
    <w:rsid w:val="00290FBC"/>
    <w:rsid w:val="00291325"/>
    <w:rsid w:val="00291F38"/>
    <w:rsid w:val="0029212A"/>
    <w:rsid w:val="00293881"/>
    <w:rsid w:val="002938A9"/>
    <w:rsid w:val="00293B3D"/>
    <w:rsid w:val="00294C91"/>
    <w:rsid w:val="00294E28"/>
    <w:rsid w:val="002958F0"/>
    <w:rsid w:val="0029685F"/>
    <w:rsid w:val="002972AE"/>
    <w:rsid w:val="00297EC3"/>
    <w:rsid w:val="002A0EC3"/>
    <w:rsid w:val="002A27CE"/>
    <w:rsid w:val="002A37BC"/>
    <w:rsid w:val="002A3E00"/>
    <w:rsid w:val="002A4D75"/>
    <w:rsid w:val="002A6689"/>
    <w:rsid w:val="002A79A8"/>
    <w:rsid w:val="002B00B1"/>
    <w:rsid w:val="002B01FB"/>
    <w:rsid w:val="002B119F"/>
    <w:rsid w:val="002B20A3"/>
    <w:rsid w:val="002B32D0"/>
    <w:rsid w:val="002B3345"/>
    <w:rsid w:val="002B36A8"/>
    <w:rsid w:val="002B374E"/>
    <w:rsid w:val="002B383F"/>
    <w:rsid w:val="002B3D2C"/>
    <w:rsid w:val="002B3EF1"/>
    <w:rsid w:val="002B3F99"/>
    <w:rsid w:val="002B424C"/>
    <w:rsid w:val="002B51A6"/>
    <w:rsid w:val="002B57D7"/>
    <w:rsid w:val="002B5F4A"/>
    <w:rsid w:val="002B7E91"/>
    <w:rsid w:val="002C0328"/>
    <w:rsid w:val="002C1323"/>
    <w:rsid w:val="002C1599"/>
    <w:rsid w:val="002C1F3E"/>
    <w:rsid w:val="002C2717"/>
    <w:rsid w:val="002C29A1"/>
    <w:rsid w:val="002C34FB"/>
    <w:rsid w:val="002C3DD0"/>
    <w:rsid w:val="002C4174"/>
    <w:rsid w:val="002C4A28"/>
    <w:rsid w:val="002C53F8"/>
    <w:rsid w:val="002C5A80"/>
    <w:rsid w:val="002C5E1F"/>
    <w:rsid w:val="002C62FC"/>
    <w:rsid w:val="002C6698"/>
    <w:rsid w:val="002D0149"/>
    <w:rsid w:val="002D120C"/>
    <w:rsid w:val="002D14A4"/>
    <w:rsid w:val="002D16EA"/>
    <w:rsid w:val="002D1BE2"/>
    <w:rsid w:val="002D2347"/>
    <w:rsid w:val="002D2ECA"/>
    <w:rsid w:val="002D37A5"/>
    <w:rsid w:val="002D3978"/>
    <w:rsid w:val="002D3BD9"/>
    <w:rsid w:val="002D4944"/>
    <w:rsid w:val="002D5F90"/>
    <w:rsid w:val="002D61A3"/>
    <w:rsid w:val="002D74C9"/>
    <w:rsid w:val="002D789A"/>
    <w:rsid w:val="002E01D0"/>
    <w:rsid w:val="002E03CD"/>
    <w:rsid w:val="002E1954"/>
    <w:rsid w:val="002E2F7D"/>
    <w:rsid w:val="002E3062"/>
    <w:rsid w:val="002E51EB"/>
    <w:rsid w:val="002E578B"/>
    <w:rsid w:val="002E604D"/>
    <w:rsid w:val="002E6357"/>
    <w:rsid w:val="002E785C"/>
    <w:rsid w:val="002E78C2"/>
    <w:rsid w:val="002E7AC2"/>
    <w:rsid w:val="002F306C"/>
    <w:rsid w:val="002F30BE"/>
    <w:rsid w:val="002F57AC"/>
    <w:rsid w:val="002F58E6"/>
    <w:rsid w:val="002F61B2"/>
    <w:rsid w:val="002F6780"/>
    <w:rsid w:val="002F6C83"/>
    <w:rsid w:val="002F71DD"/>
    <w:rsid w:val="00301F23"/>
    <w:rsid w:val="00302AE0"/>
    <w:rsid w:val="003033CB"/>
    <w:rsid w:val="003036DE"/>
    <w:rsid w:val="003055AB"/>
    <w:rsid w:val="00305C41"/>
    <w:rsid w:val="00305E0D"/>
    <w:rsid w:val="00307AB9"/>
    <w:rsid w:val="00310403"/>
    <w:rsid w:val="00310E15"/>
    <w:rsid w:val="00311280"/>
    <w:rsid w:val="00311945"/>
    <w:rsid w:val="00311A13"/>
    <w:rsid w:val="00312486"/>
    <w:rsid w:val="00313F06"/>
    <w:rsid w:val="003148C9"/>
    <w:rsid w:val="00314F5F"/>
    <w:rsid w:val="00315051"/>
    <w:rsid w:val="00316092"/>
    <w:rsid w:val="0031790F"/>
    <w:rsid w:val="00320238"/>
    <w:rsid w:val="00320676"/>
    <w:rsid w:val="00321166"/>
    <w:rsid w:val="00324E9F"/>
    <w:rsid w:val="00327697"/>
    <w:rsid w:val="00327FDD"/>
    <w:rsid w:val="00330053"/>
    <w:rsid w:val="003314BF"/>
    <w:rsid w:val="00331A53"/>
    <w:rsid w:val="0033275A"/>
    <w:rsid w:val="00333A16"/>
    <w:rsid w:val="00333DED"/>
    <w:rsid w:val="00335068"/>
    <w:rsid w:val="0033618C"/>
    <w:rsid w:val="00336D9C"/>
    <w:rsid w:val="00340CDB"/>
    <w:rsid w:val="003411C4"/>
    <w:rsid w:val="0034149D"/>
    <w:rsid w:val="003415A3"/>
    <w:rsid w:val="003420A9"/>
    <w:rsid w:val="00343151"/>
    <w:rsid w:val="003432DC"/>
    <w:rsid w:val="003439AD"/>
    <w:rsid w:val="00343A4C"/>
    <w:rsid w:val="00343EA1"/>
    <w:rsid w:val="00344AC6"/>
    <w:rsid w:val="00344B6A"/>
    <w:rsid w:val="00345089"/>
    <w:rsid w:val="00345101"/>
    <w:rsid w:val="003455F6"/>
    <w:rsid w:val="00345E34"/>
    <w:rsid w:val="00346095"/>
    <w:rsid w:val="003466FD"/>
    <w:rsid w:val="00346F16"/>
    <w:rsid w:val="00347859"/>
    <w:rsid w:val="00347F8E"/>
    <w:rsid w:val="0035059D"/>
    <w:rsid w:val="0035092B"/>
    <w:rsid w:val="00350FE1"/>
    <w:rsid w:val="00351B86"/>
    <w:rsid w:val="00352448"/>
    <w:rsid w:val="00352A52"/>
    <w:rsid w:val="00353067"/>
    <w:rsid w:val="003537DF"/>
    <w:rsid w:val="003538C8"/>
    <w:rsid w:val="00353B0C"/>
    <w:rsid w:val="00355E80"/>
    <w:rsid w:val="00357269"/>
    <w:rsid w:val="003575BE"/>
    <w:rsid w:val="003578FB"/>
    <w:rsid w:val="00357B8E"/>
    <w:rsid w:val="00357C2D"/>
    <w:rsid w:val="00360A9A"/>
    <w:rsid w:val="00361446"/>
    <w:rsid w:val="00361B39"/>
    <w:rsid w:val="00362095"/>
    <w:rsid w:val="003621F5"/>
    <w:rsid w:val="00362C6A"/>
    <w:rsid w:val="0036357B"/>
    <w:rsid w:val="00364EF9"/>
    <w:rsid w:val="00365D33"/>
    <w:rsid w:val="0036639D"/>
    <w:rsid w:val="0037081B"/>
    <w:rsid w:val="00371DA2"/>
    <w:rsid w:val="00375C54"/>
    <w:rsid w:val="003764B6"/>
    <w:rsid w:val="00376D57"/>
    <w:rsid w:val="00376EC3"/>
    <w:rsid w:val="003778AF"/>
    <w:rsid w:val="00381AE4"/>
    <w:rsid w:val="00382121"/>
    <w:rsid w:val="00383397"/>
    <w:rsid w:val="003841DC"/>
    <w:rsid w:val="00385EB6"/>
    <w:rsid w:val="00390E2D"/>
    <w:rsid w:val="00390F1B"/>
    <w:rsid w:val="0039157D"/>
    <w:rsid w:val="003A031A"/>
    <w:rsid w:val="003A0AD8"/>
    <w:rsid w:val="003A3271"/>
    <w:rsid w:val="003A33D0"/>
    <w:rsid w:val="003A3CD2"/>
    <w:rsid w:val="003A5A5C"/>
    <w:rsid w:val="003A608A"/>
    <w:rsid w:val="003A61F2"/>
    <w:rsid w:val="003A6277"/>
    <w:rsid w:val="003A668C"/>
    <w:rsid w:val="003A7497"/>
    <w:rsid w:val="003A7A01"/>
    <w:rsid w:val="003A7E22"/>
    <w:rsid w:val="003B0034"/>
    <w:rsid w:val="003B02E7"/>
    <w:rsid w:val="003B06E6"/>
    <w:rsid w:val="003B0A42"/>
    <w:rsid w:val="003B11B3"/>
    <w:rsid w:val="003B1347"/>
    <w:rsid w:val="003B1854"/>
    <w:rsid w:val="003B20AE"/>
    <w:rsid w:val="003B2C16"/>
    <w:rsid w:val="003B3612"/>
    <w:rsid w:val="003B3EB9"/>
    <w:rsid w:val="003B4250"/>
    <w:rsid w:val="003B4328"/>
    <w:rsid w:val="003B451D"/>
    <w:rsid w:val="003B45F5"/>
    <w:rsid w:val="003B517B"/>
    <w:rsid w:val="003B51A1"/>
    <w:rsid w:val="003C08FE"/>
    <w:rsid w:val="003C148E"/>
    <w:rsid w:val="003C2146"/>
    <w:rsid w:val="003C3CB6"/>
    <w:rsid w:val="003C5302"/>
    <w:rsid w:val="003C536D"/>
    <w:rsid w:val="003C5670"/>
    <w:rsid w:val="003C6B29"/>
    <w:rsid w:val="003C7891"/>
    <w:rsid w:val="003C7B08"/>
    <w:rsid w:val="003C7FD9"/>
    <w:rsid w:val="003D02EF"/>
    <w:rsid w:val="003D073D"/>
    <w:rsid w:val="003D15AA"/>
    <w:rsid w:val="003D397F"/>
    <w:rsid w:val="003D4954"/>
    <w:rsid w:val="003D57F2"/>
    <w:rsid w:val="003D5D5F"/>
    <w:rsid w:val="003D61CA"/>
    <w:rsid w:val="003E00A3"/>
    <w:rsid w:val="003E101E"/>
    <w:rsid w:val="003E1785"/>
    <w:rsid w:val="003E1858"/>
    <w:rsid w:val="003E2128"/>
    <w:rsid w:val="003E373D"/>
    <w:rsid w:val="003E3938"/>
    <w:rsid w:val="003E3CA0"/>
    <w:rsid w:val="003E4C75"/>
    <w:rsid w:val="003E4D76"/>
    <w:rsid w:val="003E59EB"/>
    <w:rsid w:val="003E5A52"/>
    <w:rsid w:val="003E61EB"/>
    <w:rsid w:val="003E645D"/>
    <w:rsid w:val="003E6E06"/>
    <w:rsid w:val="003E7E56"/>
    <w:rsid w:val="003E7F9E"/>
    <w:rsid w:val="003F0C90"/>
    <w:rsid w:val="003F1236"/>
    <w:rsid w:val="003F14FD"/>
    <w:rsid w:val="003F1CB2"/>
    <w:rsid w:val="003F2666"/>
    <w:rsid w:val="003F29EA"/>
    <w:rsid w:val="003F2F30"/>
    <w:rsid w:val="003F4E4C"/>
    <w:rsid w:val="003F507C"/>
    <w:rsid w:val="003F54D2"/>
    <w:rsid w:val="003F6426"/>
    <w:rsid w:val="003F6C4D"/>
    <w:rsid w:val="0040107B"/>
    <w:rsid w:val="00401337"/>
    <w:rsid w:val="004013C7"/>
    <w:rsid w:val="00401992"/>
    <w:rsid w:val="004019CC"/>
    <w:rsid w:val="004026CA"/>
    <w:rsid w:val="00403E31"/>
    <w:rsid w:val="004040C0"/>
    <w:rsid w:val="004041DA"/>
    <w:rsid w:val="004044B4"/>
    <w:rsid w:val="00404BB5"/>
    <w:rsid w:val="004056C7"/>
    <w:rsid w:val="00405C8E"/>
    <w:rsid w:val="004060C6"/>
    <w:rsid w:val="0040742F"/>
    <w:rsid w:val="00407518"/>
    <w:rsid w:val="00410890"/>
    <w:rsid w:val="00414319"/>
    <w:rsid w:val="00414F86"/>
    <w:rsid w:val="00415137"/>
    <w:rsid w:val="004158CA"/>
    <w:rsid w:val="00415C2B"/>
    <w:rsid w:val="00415CB4"/>
    <w:rsid w:val="00415FEB"/>
    <w:rsid w:val="00416BED"/>
    <w:rsid w:val="00416E36"/>
    <w:rsid w:val="00420BC1"/>
    <w:rsid w:val="00421D9C"/>
    <w:rsid w:val="00422BEF"/>
    <w:rsid w:val="0042510C"/>
    <w:rsid w:val="004256C6"/>
    <w:rsid w:val="0042651F"/>
    <w:rsid w:val="004267AE"/>
    <w:rsid w:val="00427224"/>
    <w:rsid w:val="00430203"/>
    <w:rsid w:val="0043022D"/>
    <w:rsid w:val="0043088F"/>
    <w:rsid w:val="00431729"/>
    <w:rsid w:val="00433663"/>
    <w:rsid w:val="004341A8"/>
    <w:rsid w:val="00434A10"/>
    <w:rsid w:val="00434DDA"/>
    <w:rsid w:val="00434FBC"/>
    <w:rsid w:val="004352B5"/>
    <w:rsid w:val="00435CF9"/>
    <w:rsid w:val="0043648D"/>
    <w:rsid w:val="004400A9"/>
    <w:rsid w:val="00444FE9"/>
    <w:rsid w:val="00445DD6"/>
    <w:rsid w:val="00446E5D"/>
    <w:rsid w:val="004470AD"/>
    <w:rsid w:val="00447DE1"/>
    <w:rsid w:val="00450794"/>
    <w:rsid w:val="00451515"/>
    <w:rsid w:val="00451695"/>
    <w:rsid w:val="0045192D"/>
    <w:rsid w:val="00451991"/>
    <w:rsid w:val="00452129"/>
    <w:rsid w:val="0045577D"/>
    <w:rsid w:val="00456B5B"/>
    <w:rsid w:val="00456CF0"/>
    <w:rsid w:val="00457697"/>
    <w:rsid w:val="00457773"/>
    <w:rsid w:val="00457DC6"/>
    <w:rsid w:val="0046038A"/>
    <w:rsid w:val="004633A2"/>
    <w:rsid w:val="00464555"/>
    <w:rsid w:val="0046663A"/>
    <w:rsid w:val="004669AE"/>
    <w:rsid w:val="00467254"/>
    <w:rsid w:val="00470A0B"/>
    <w:rsid w:val="004711ED"/>
    <w:rsid w:val="00472147"/>
    <w:rsid w:val="00472AC7"/>
    <w:rsid w:val="00472BE0"/>
    <w:rsid w:val="00475642"/>
    <w:rsid w:val="004768F6"/>
    <w:rsid w:val="00476A3F"/>
    <w:rsid w:val="00476A43"/>
    <w:rsid w:val="00476B93"/>
    <w:rsid w:val="00476BA8"/>
    <w:rsid w:val="004775A3"/>
    <w:rsid w:val="0047779C"/>
    <w:rsid w:val="00481009"/>
    <w:rsid w:val="00481EB7"/>
    <w:rsid w:val="00482301"/>
    <w:rsid w:val="00482A06"/>
    <w:rsid w:val="004848B5"/>
    <w:rsid w:val="00486C23"/>
    <w:rsid w:val="00487482"/>
    <w:rsid w:val="00490D9B"/>
    <w:rsid w:val="00491093"/>
    <w:rsid w:val="004928A3"/>
    <w:rsid w:val="00492AED"/>
    <w:rsid w:val="00492B99"/>
    <w:rsid w:val="00493E9A"/>
    <w:rsid w:val="00495166"/>
    <w:rsid w:val="00495982"/>
    <w:rsid w:val="00496D0E"/>
    <w:rsid w:val="00497965"/>
    <w:rsid w:val="004A0CE2"/>
    <w:rsid w:val="004A0DFA"/>
    <w:rsid w:val="004A1401"/>
    <w:rsid w:val="004A16CF"/>
    <w:rsid w:val="004A198D"/>
    <w:rsid w:val="004A1A8F"/>
    <w:rsid w:val="004A25FA"/>
    <w:rsid w:val="004A282B"/>
    <w:rsid w:val="004A37B5"/>
    <w:rsid w:val="004A3B63"/>
    <w:rsid w:val="004A3BD4"/>
    <w:rsid w:val="004A49D1"/>
    <w:rsid w:val="004A55C2"/>
    <w:rsid w:val="004A5F06"/>
    <w:rsid w:val="004A6452"/>
    <w:rsid w:val="004A69D6"/>
    <w:rsid w:val="004A7DA8"/>
    <w:rsid w:val="004B007E"/>
    <w:rsid w:val="004B1DF4"/>
    <w:rsid w:val="004B21B4"/>
    <w:rsid w:val="004B21BD"/>
    <w:rsid w:val="004B2537"/>
    <w:rsid w:val="004B2BAB"/>
    <w:rsid w:val="004B31BB"/>
    <w:rsid w:val="004B4C64"/>
    <w:rsid w:val="004B54FF"/>
    <w:rsid w:val="004B55B7"/>
    <w:rsid w:val="004B594C"/>
    <w:rsid w:val="004B6425"/>
    <w:rsid w:val="004B75E8"/>
    <w:rsid w:val="004C0452"/>
    <w:rsid w:val="004C1492"/>
    <w:rsid w:val="004C1F45"/>
    <w:rsid w:val="004C3C57"/>
    <w:rsid w:val="004C42EE"/>
    <w:rsid w:val="004C4302"/>
    <w:rsid w:val="004C46B9"/>
    <w:rsid w:val="004C4D8B"/>
    <w:rsid w:val="004C5B08"/>
    <w:rsid w:val="004C5C38"/>
    <w:rsid w:val="004C6582"/>
    <w:rsid w:val="004C74C6"/>
    <w:rsid w:val="004D06D8"/>
    <w:rsid w:val="004D102B"/>
    <w:rsid w:val="004D1435"/>
    <w:rsid w:val="004D21B9"/>
    <w:rsid w:val="004D33DD"/>
    <w:rsid w:val="004D36D4"/>
    <w:rsid w:val="004D3DB5"/>
    <w:rsid w:val="004D4020"/>
    <w:rsid w:val="004D47FF"/>
    <w:rsid w:val="004D4CB9"/>
    <w:rsid w:val="004D5B27"/>
    <w:rsid w:val="004D69C5"/>
    <w:rsid w:val="004E0305"/>
    <w:rsid w:val="004E0A57"/>
    <w:rsid w:val="004E0CCA"/>
    <w:rsid w:val="004E224B"/>
    <w:rsid w:val="004E33D1"/>
    <w:rsid w:val="004E4312"/>
    <w:rsid w:val="004E508C"/>
    <w:rsid w:val="004E5178"/>
    <w:rsid w:val="004E520C"/>
    <w:rsid w:val="004E587A"/>
    <w:rsid w:val="004E5A1B"/>
    <w:rsid w:val="004E7421"/>
    <w:rsid w:val="004E7F6C"/>
    <w:rsid w:val="004F0712"/>
    <w:rsid w:val="004F1569"/>
    <w:rsid w:val="004F2267"/>
    <w:rsid w:val="004F23F6"/>
    <w:rsid w:val="004F31D2"/>
    <w:rsid w:val="004F34D8"/>
    <w:rsid w:val="004F4530"/>
    <w:rsid w:val="004F597A"/>
    <w:rsid w:val="004F6667"/>
    <w:rsid w:val="004F753E"/>
    <w:rsid w:val="004F7932"/>
    <w:rsid w:val="00501516"/>
    <w:rsid w:val="00501843"/>
    <w:rsid w:val="00502D09"/>
    <w:rsid w:val="00502F82"/>
    <w:rsid w:val="005035A6"/>
    <w:rsid w:val="00504A40"/>
    <w:rsid w:val="005065B1"/>
    <w:rsid w:val="005065C1"/>
    <w:rsid w:val="00510315"/>
    <w:rsid w:val="00510F4A"/>
    <w:rsid w:val="00511193"/>
    <w:rsid w:val="00511675"/>
    <w:rsid w:val="00511B4A"/>
    <w:rsid w:val="00512552"/>
    <w:rsid w:val="00513385"/>
    <w:rsid w:val="00513389"/>
    <w:rsid w:val="005133A4"/>
    <w:rsid w:val="0051457B"/>
    <w:rsid w:val="005145BC"/>
    <w:rsid w:val="005154FB"/>
    <w:rsid w:val="005161BD"/>
    <w:rsid w:val="0051703C"/>
    <w:rsid w:val="0051783B"/>
    <w:rsid w:val="0051788C"/>
    <w:rsid w:val="00517D84"/>
    <w:rsid w:val="00520508"/>
    <w:rsid w:val="00522E2C"/>
    <w:rsid w:val="00523DA7"/>
    <w:rsid w:val="00524BFD"/>
    <w:rsid w:val="00527CA2"/>
    <w:rsid w:val="00530D73"/>
    <w:rsid w:val="00531700"/>
    <w:rsid w:val="00532833"/>
    <w:rsid w:val="00532CA7"/>
    <w:rsid w:val="00533464"/>
    <w:rsid w:val="00533C6A"/>
    <w:rsid w:val="00533F1A"/>
    <w:rsid w:val="00534201"/>
    <w:rsid w:val="00535093"/>
    <w:rsid w:val="0053710A"/>
    <w:rsid w:val="005401B2"/>
    <w:rsid w:val="00540713"/>
    <w:rsid w:val="00544331"/>
    <w:rsid w:val="005459B6"/>
    <w:rsid w:val="00545CF1"/>
    <w:rsid w:val="0054685A"/>
    <w:rsid w:val="005479C4"/>
    <w:rsid w:val="00547DF0"/>
    <w:rsid w:val="00550432"/>
    <w:rsid w:val="00551770"/>
    <w:rsid w:val="00553E1B"/>
    <w:rsid w:val="00554310"/>
    <w:rsid w:val="0055518D"/>
    <w:rsid w:val="005551AF"/>
    <w:rsid w:val="00555465"/>
    <w:rsid w:val="0055687C"/>
    <w:rsid w:val="00561800"/>
    <w:rsid w:val="00562E7D"/>
    <w:rsid w:val="005630E8"/>
    <w:rsid w:val="00563246"/>
    <w:rsid w:val="0056416C"/>
    <w:rsid w:val="00564BE6"/>
    <w:rsid w:val="005652EF"/>
    <w:rsid w:val="00565D99"/>
    <w:rsid w:val="005668D1"/>
    <w:rsid w:val="0056783D"/>
    <w:rsid w:val="00571C06"/>
    <w:rsid w:val="00572336"/>
    <w:rsid w:val="005728F9"/>
    <w:rsid w:val="00574451"/>
    <w:rsid w:val="00575833"/>
    <w:rsid w:val="005772AB"/>
    <w:rsid w:val="00580320"/>
    <w:rsid w:val="00580AD7"/>
    <w:rsid w:val="0058158A"/>
    <w:rsid w:val="005824F8"/>
    <w:rsid w:val="00582998"/>
    <w:rsid w:val="00582FF4"/>
    <w:rsid w:val="005835BC"/>
    <w:rsid w:val="005859E6"/>
    <w:rsid w:val="00586982"/>
    <w:rsid w:val="00586E3F"/>
    <w:rsid w:val="00587090"/>
    <w:rsid w:val="005900BA"/>
    <w:rsid w:val="005901D2"/>
    <w:rsid w:val="0059110B"/>
    <w:rsid w:val="0059115D"/>
    <w:rsid w:val="0059141C"/>
    <w:rsid w:val="0059190C"/>
    <w:rsid w:val="00592064"/>
    <w:rsid w:val="00592B6C"/>
    <w:rsid w:val="00594295"/>
    <w:rsid w:val="00594EF0"/>
    <w:rsid w:val="0059554C"/>
    <w:rsid w:val="00595647"/>
    <w:rsid w:val="00595924"/>
    <w:rsid w:val="00596373"/>
    <w:rsid w:val="00596439"/>
    <w:rsid w:val="0059661B"/>
    <w:rsid w:val="005969C8"/>
    <w:rsid w:val="005972A5"/>
    <w:rsid w:val="005A16EA"/>
    <w:rsid w:val="005A230E"/>
    <w:rsid w:val="005A271F"/>
    <w:rsid w:val="005A2C3C"/>
    <w:rsid w:val="005A385A"/>
    <w:rsid w:val="005A40DF"/>
    <w:rsid w:val="005A41A3"/>
    <w:rsid w:val="005A426E"/>
    <w:rsid w:val="005A64DD"/>
    <w:rsid w:val="005A6D6B"/>
    <w:rsid w:val="005A6E28"/>
    <w:rsid w:val="005A7E19"/>
    <w:rsid w:val="005B00E8"/>
    <w:rsid w:val="005B0384"/>
    <w:rsid w:val="005B0EC5"/>
    <w:rsid w:val="005B3368"/>
    <w:rsid w:val="005B5A29"/>
    <w:rsid w:val="005B601F"/>
    <w:rsid w:val="005B7E91"/>
    <w:rsid w:val="005C22F5"/>
    <w:rsid w:val="005C255B"/>
    <w:rsid w:val="005C35FE"/>
    <w:rsid w:val="005C45A2"/>
    <w:rsid w:val="005C461D"/>
    <w:rsid w:val="005C4A23"/>
    <w:rsid w:val="005C6854"/>
    <w:rsid w:val="005C6E67"/>
    <w:rsid w:val="005C7AA5"/>
    <w:rsid w:val="005D0217"/>
    <w:rsid w:val="005D0915"/>
    <w:rsid w:val="005D1D10"/>
    <w:rsid w:val="005D2253"/>
    <w:rsid w:val="005D2280"/>
    <w:rsid w:val="005D2A63"/>
    <w:rsid w:val="005D3921"/>
    <w:rsid w:val="005D454D"/>
    <w:rsid w:val="005D4D8C"/>
    <w:rsid w:val="005D5E42"/>
    <w:rsid w:val="005D6D1E"/>
    <w:rsid w:val="005D7323"/>
    <w:rsid w:val="005D7B40"/>
    <w:rsid w:val="005E06E7"/>
    <w:rsid w:val="005E10D7"/>
    <w:rsid w:val="005E16E1"/>
    <w:rsid w:val="005E1D48"/>
    <w:rsid w:val="005E2549"/>
    <w:rsid w:val="005E2C6A"/>
    <w:rsid w:val="005E51CA"/>
    <w:rsid w:val="005E6210"/>
    <w:rsid w:val="005E64B3"/>
    <w:rsid w:val="005E6BAE"/>
    <w:rsid w:val="005E7C10"/>
    <w:rsid w:val="005F1948"/>
    <w:rsid w:val="005F23DA"/>
    <w:rsid w:val="005F30EA"/>
    <w:rsid w:val="005F47C7"/>
    <w:rsid w:val="005F6435"/>
    <w:rsid w:val="005F6438"/>
    <w:rsid w:val="005F6B3C"/>
    <w:rsid w:val="005F6D67"/>
    <w:rsid w:val="005F7077"/>
    <w:rsid w:val="005F7819"/>
    <w:rsid w:val="0060050C"/>
    <w:rsid w:val="00600771"/>
    <w:rsid w:val="00604C7B"/>
    <w:rsid w:val="006054FC"/>
    <w:rsid w:val="00605ED1"/>
    <w:rsid w:val="00606653"/>
    <w:rsid w:val="006066B9"/>
    <w:rsid w:val="00606CDD"/>
    <w:rsid w:val="00606E93"/>
    <w:rsid w:val="006077A1"/>
    <w:rsid w:val="00610BB4"/>
    <w:rsid w:val="006114BF"/>
    <w:rsid w:val="00611A85"/>
    <w:rsid w:val="00613B2A"/>
    <w:rsid w:val="006146AF"/>
    <w:rsid w:val="0061528A"/>
    <w:rsid w:val="006169AD"/>
    <w:rsid w:val="00616ECC"/>
    <w:rsid w:val="00617B3D"/>
    <w:rsid w:val="0062233A"/>
    <w:rsid w:val="006248CB"/>
    <w:rsid w:val="00624FCF"/>
    <w:rsid w:val="006253EB"/>
    <w:rsid w:val="0062575A"/>
    <w:rsid w:val="00625A6C"/>
    <w:rsid w:val="0062697D"/>
    <w:rsid w:val="0062766F"/>
    <w:rsid w:val="00630840"/>
    <w:rsid w:val="006313FB"/>
    <w:rsid w:val="00631A4D"/>
    <w:rsid w:val="006320C5"/>
    <w:rsid w:val="006349E5"/>
    <w:rsid w:val="00634C21"/>
    <w:rsid w:val="00634E51"/>
    <w:rsid w:val="00637281"/>
    <w:rsid w:val="00637A33"/>
    <w:rsid w:val="00640086"/>
    <w:rsid w:val="0064064D"/>
    <w:rsid w:val="00640E45"/>
    <w:rsid w:val="00643310"/>
    <w:rsid w:val="006453D9"/>
    <w:rsid w:val="0064598A"/>
    <w:rsid w:val="00645A92"/>
    <w:rsid w:val="00646987"/>
    <w:rsid w:val="00647ED5"/>
    <w:rsid w:val="0065165A"/>
    <w:rsid w:val="00651759"/>
    <w:rsid w:val="00651867"/>
    <w:rsid w:val="00651FF3"/>
    <w:rsid w:val="006526C6"/>
    <w:rsid w:val="0065307A"/>
    <w:rsid w:val="00653A71"/>
    <w:rsid w:val="00654735"/>
    <w:rsid w:val="006563F8"/>
    <w:rsid w:val="00656B9A"/>
    <w:rsid w:val="00656FA1"/>
    <w:rsid w:val="00660ADB"/>
    <w:rsid w:val="00660C86"/>
    <w:rsid w:val="00660F55"/>
    <w:rsid w:val="00661299"/>
    <w:rsid w:val="006621C1"/>
    <w:rsid w:val="006625D8"/>
    <w:rsid w:val="00662A9B"/>
    <w:rsid w:val="00663F2A"/>
    <w:rsid w:val="00664C3C"/>
    <w:rsid w:val="00665D1D"/>
    <w:rsid w:val="006666C4"/>
    <w:rsid w:val="006678A3"/>
    <w:rsid w:val="006679F2"/>
    <w:rsid w:val="00670B2B"/>
    <w:rsid w:val="00670FD8"/>
    <w:rsid w:val="00671582"/>
    <w:rsid w:val="00671C1A"/>
    <w:rsid w:val="00673703"/>
    <w:rsid w:val="0067375C"/>
    <w:rsid w:val="00673817"/>
    <w:rsid w:val="00673DC7"/>
    <w:rsid w:val="0067537F"/>
    <w:rsid w:val="00676230"/>
    <w:rsid w:val="00676EA1"/>
    <w:rsid w:val="00677C0F"/>
    <w:rsid w:val="00683777"/>
    <w:rsid w:val="00683A44"/>
    <w:rsid w:val="00683CDB"/>
    <w:rsid w:val="0068567B"/>
    <w:rsid w:val="006873C2"/>
    <w:rsid w:val="006873E9"/>
    <w:rsid w:val="006878C8"/>
    <w:rsid w:val="00691BB1"/>
    <w:rsid w:val="0069276A"/>
    <w:rsid w:val="00692C68"/>
    <w:rsid w:val="00692FF7"/>
    <w:rsid w:val="00693FFA"/>
    <w:rsid w:val="0069539C"/>
    <w:rsid w:val="00695C76"/>
    <w:rsid w:val="006963CA"/>
    <w:rsid w:val="00696B73"/>
    <w:rsid w:val="006A24C4"/>
    <w:rsid w:val="006A261E"/>
    <w:rsid w:val="006A40FF"/>
    <w:rsid w:val="006A48A1"/>
    <w:rsid w:val="006A5936"/>
    <w:rsid w:val="006B1870"/>
    <w:rsid w:val="006B1901"/>
    <w:rsid w:val="006B1AC9"/>
    <w:rsid w:val="006B1F3B"/>
    <w:rsid w:val="006B2379"/>
    <w:rsid w:val="006B2423"/>
    <w:rsid w:val="006B3326"/>
    <w:rsid w:val="006B3B39"/>
    <w:rsid w:val="006B514F"/>
    <w:rsid w:val="006B589F"/>
    <w:rsid w:val="006B5A43"/>
    <w:rsid w:val="006B6CC1"/>
    <w:rsid w:val="006B6FC3"/>
    <w:rsid w:val="006B7F8C"/>
    <w:rsid w:val="006C1A7B"/>
    <w:rsid w:val="006C1F8B"/>
    <w:rsid w:val="006C23DA"/>
    <w:rsid w:val="006C3966"/>
    <w:rsid w:val="006C39F4"/>
    <w:rsid w:val="006C3FC9"/>
    <w:rsid w:val="006C4E75"/>
    <w:rsid w:val="006C4F56"/>
    <w:rsid w:val="006C63EA"/>
    <w:rsid w:val="006C6527"/>
    <w:rsid w:val="006C6F94"/>
    <w:rsid w:val="006C72B0"/>
    <w:rsid w:val="006C72E5"/>
    <w:rsid w:val="006C7365"/>
    <w:rsid w:val="006C7D77"/>
    <w:rsid w:val="006C7D85"/>
    <w:rsid w:val="006D0607"/>
    <w:rsid w:val="006D163E"/>
    <w:rsid w:val="006D1D93"/>
    <w:rsid w:val="006D2B94"/>
    <w:rsid w:val="006D2D5A"/>
    <w:rsid w:val="006D4EB2"/>
    <w:rsid w:val="006D54EE"/>
    <w:rsid w:val="006D601C"/>
    <w:rsid w:val="006D6F36"/>
    <w:rsid w:val="006D726D"/>
    <w:rsid w:val="006D7490"/>
    <w:rsid w:val="006D76CB"/>
    <w:rsid w:val="006E0A3B"/>
    <w:rsid w:val="006E1762"/>
    <w:rsid w:val="006E190F"/>
    <w:rsid w:val="006E1D0C"/>
    <w:rsid w:val="006E204C"/>
    <w:rsid w:val="006E37A3"/>
    <w:rsid w:val="006E38D0"/>
    <w:rsid w:val="006E598A"/>
    <w:rsid w:val="006E60B3"/>
    <w:rsid w:val="006E624A"/>
    <w:rsid w:val="006E6ADE"/>
    <w:rsid w:val="006E6D14"/>
    <w:rsid w:val="006E7F67"/>
    <w:rsid w:val="006F13A2"/>
    <w:rsid w:val="006F1CDF"/>
    <w:rsid w:val="006F210C"/>
    <w:rsid w:val="006F2D70"/>
    <w:rsid w:val="006F35D6"/>
    <w:rsid w:val="006F3876"/>
    <w:rsid w:val="006F3F6E"/>
    <w:rsid w:val="006F3FC2"/>
    <w:rsid w:val="006F43CB"/>
    <w:rsid w:val="006F4430"/>
    <w:rsid w:val="006F4988"/>
    <w:rsid w:val="006F520A"/>
    <w:rsid w:val="006F55EC"/>
    <w:rsid w:val="006F57AD"/>
    <w:rsid w:val="006F5F9C"/>
    <w:rsid w:val="006F6DA2"/>
    <w:rsid w:val="006F7313"/>
    <w:rsid w:val="006F78CB"/>
    <w:rsid w:val="006F7B0A"/>
    <w:rsid w:val="006F7BB6"/>
    <w:rsid w:val="00701491"/>
    <w:rsid w:val="00702907"/>
    <w:rsid w:val="0070414A"/>
    <w:rsid w:val="00704A96"/>
    <w:rsid w:val="00705A13"/>
    <w:rsid w:val="00705CA0"/>
    <w:rsid w:val="00706549"/>
    <w:rsid w:val="007067E4"/>
    <w:rsid w:val="00706EF4"/>
    <w:rsid w:val="007070FA"/>
    <w:rsid w:val="007105C6"/>
    <w:rsid w:val="00710D6E"/>
    <w:rsid w:val="0071100C"/>
    <w:rsid w:val="00712F6D"/>
    <w:rsid w:val="0071608A"/>
    <w:rsid w:val="00716EB4"/>
    <w:rsid w:val="00717071"/>
    <w:rsid w:val="0072038F"/>
    <w:rsid w:val="007233FB"/>
    <w:rsid w:val="00723D5E"/>
    <w:rsid w:val="00726760"/>
    <w:rsid w:val="007271A0"/>
    <w:rsid w:val="0072773A"/>
    <w:rsid w:val="007319B2"/>
    <w:rsid w:val="00732231"/>
    <w:rsid w:val="00732403"/>
    <w:rsid w:val="00732B88"/>
    <w:rsid w:val="00733C3F"/>
    <w:rsid w:val="00735973"/>
    <w:rsid w:val="00736EDD"/>
    <w:rsid w:val="0073727A"/>
    <w:rsid w:val="00737B48"/>
    <w:rsid w:val="00737EC8"/>
    <w:rsid w:val="0074039B"/>
    <w:rsid w:val="00740674"/>
    <w:rsid w:val="00742986"/>
    <w:rsid w:val="00742B2B"/>
    <w:rsid w:val="007439F0"/>
    <w:rsid w:val="00743B13"/>
    <w:rsid w:val="007459B5"/>
    <w:rsid w:val="007510F5"/>
    <w:rsid w:val="00751196"/>
    <w:rsid w:val="00751755"/>
    <w:rsid w:val="007520E7"/>
    <w:rsid w:val="00752405"/>
    <w:rsid w:val="00752DB9"/>
    <w:rsid w:val="0075320E"/>
    <w:rsid w:val="00753461"/>
    <w:rsid w:val="007538C1"/>
    <w:rsid w:val="00754769"/>
    <w:rsid w:val="00755BD5"/>
    <w:rsid w:val="00756A8D"/>
    <w:rsid w:val="00757492"/>
    <w:rsid w:val="00762879"/>
    <w:rsid w:val="00762AB4"/>
    <w:rsid w:val="007632A3"/>
    <w:rsid w:val="007634A5"/>
    <w:rsid w:val="00764C07"/>
    <w:rsid w:val="0076540A"/>
    <w:rsid w:val="00765A5C"/>
    <w:rsid w:val="0076765E"/>
    <w:rsid w:val="007700DF"/>
    <w:rsid w:val="007702F7"/>
    <w:rsid w:val="007737EE"/>
    <w:rsid w:val="0077433A"/>
    <w:rsid w:val="0077531F"/>
    <w:rsid w:val="0077562E"/>
    <w:rsid w:val="007756F4"/>
    <w:rsid w:val="00775E68"/>
    <w:rsid w:val="00777D78"/>
    <w:rsid w:val="00782ABB"/>
    <w:rsid w:val="00782BFF"/>
    <w:rsid w:val="00784273"/>
    <w:rsid w:val="00784B5F"/>
    <w:rsid w:val="007857F5"/>
    <w:rsid w:val="00786162"/>
    <w:rsid w:val="0078677F"/>
    <w:rsid w:val="00786B00"/>
    <w:rsid w:val="00787972"/>
    <w:rsid w:val="00787EE6"/>
    <w:rsid w:val="00791297"/>
    <w:rsid w:val="00791A42"/>
    <w:rsid w:val="00792282"/>
    <w:rsid w:val="0079252F"/>
    <w:rsid w:val="00793168"/>
    <w:rsid w:val="00794D76"/>
    <w:rsid w:val="007950D6"/>
    <w:rsid w:val="00795B6F"/>
    <w:rsid w:val="0079792B"/>
    <w:rsid w:val="007A0104"/>
    <w:rsid w:val="007A0584"/>
    <w:rsid w:val="007A1197"/>
    <w:rsid w:val="007A3E9D"/>
    <w:rsid w:val="007A693A"/>
    <w:rsid w:val="007A7B37"/>
    <w:rsid w:val="007A7CE2"/>
    <w:rsid w:val="007B082A"/>
    <w:rsid w:val="007B0CF9"/>
    <w:rsid w:val="007B0E49"/>
    <w:rsid w:val="007B133A"/>
    <w:rsid w:val="007B134B"/>
    <w:rsid w:val="007B139C"/>
    <w:rsid w:val="007B17F2"/>
    <w:rsid w:val="007B1D8B"/>
    <w:rsid w:val="007B20AE"/>
    <w:rsid w:val="007B2386"/>
    <w:rsid w:val="007B2A15"/>
    <w:rsid w:val="007B31E9"/>
    <w:rsid w:val="007B3940"/>
    <w:rsid w:val="007B3A3E"/>
    <w:rsid w:val="007B4407"/>
    <w:rsid w:val="007B48B3"/>
    <w:rsid w:val="007B4EFC"/>
    <w:rsid w:val="007B7C82"/>
    <w:rsid w:val="007C0828"/>
    <w:rsid w:val="007C0B56"/>
    <w:rsid w:val="007C1AE5"/>
    <w:rsid w:val="007C1C6C"/>
    <w:rsid w:val="007C2E98"/>
    <w:rsid w:val="007C2EE9"/>
    <w:rsid w:val="007C3093"/>
    <w:rsid w:val="007C3767"/>
    <w:rsid w:val="007C4709"/>
    <w:rsid w:val="007C52BF"/>
    <w:rsid w:val="007C5DFB"/>
    <w:rsid w:val="007C5FD6"/>
    <w:rsid w:val="007C6396"/>
    <w:rsid w:val="007C6DF9"/>
    <w:rsid w:val="007C6F24"/>
    <w:rsid w:val="007C70A4"/>
    <w:rsid w:val="007C77D4"/>
    <w:rsid w:val="007D00E5"/>
    <w:rsid w:val="007D184F"/>
    <w:rsid w:val="007D2151"/>
    <w:rsid w:val="007D2FCB"/>
    <w:rsid w:val="007D309C"/>
    <w:rsid w:val="007D349D"/>
    <w:rsid w:val="007D3AD6"/>
    <w:rsid w:val="007D4C77"/>
    <w:rsid w:val="007D4CBE"/>
    <w:rsid w:val="007D5CDF"/>
    <w:rsid w:val="007D73FD"/>
    <w:rsid w:val="007E0111"/>
    <w:rsid w:val="007E04F7"/>
    <w:rsid w:val="007E0EA8"/>
    <w:rsid w:val="007E1511"/>
    <w:rsid w:val="007E1517"/>
    <w:rsid w:val="007E2138"/>
    <w:rsid w:val="007E2A7E"/>
    <w:rsid w:val="007E3BB8"/>
    <w:rsid w:val="007E5788"/>
    <w:rsid w:val="007E6228"/>
    <w:rsid w:val="007E6BBD"/>
    <w:rsid w:val="007E6CA5"/>
    <w:rsid w:val="007E7C41"/>
    <w:rsid w:val="007F0582"/>
    <w:rsid w:val="007F15DC"/>
    <w:rsid w:val="007F1D66"/>
    <w:rsid w:val="007F2571"/>
    <w:rsid w:val="007F32EF"/>
    <w:rsid w:val="007F3441"/>
    <w:rsid w:val="007F3C05"/>
    <w:rsid w:val="007F400B"/>
    <w:rsid w:val="007F4990"/>
    <w:rsid w:val="007F57DD"/>
    <w:rsid w:val="007F7DAC"/>
    <w:rsid w:val="0080114F"/>
    <w:rsid w:val="0080128D"/>
    <w:rsid w:val="008021CE"/>
    <w:rsid w:val="008028E2"/>
    <w:rsid w:val="00802B93"/>
    <w:rsid w:val="0080448E"/>
    <w:rsid w:val="0080468E"/>
    <w:rsid w:val="00805001"/>
    <w:rsid w:val="0080589C"/>
    <w:rsid w:val="008058C4"/>
    <w:rsid w:val="008068F7"/>
    <w:rsid w:val="00807B9E"/>
    <w:rsid w:val="00811060"/>
    <w:rsid w:val="008112F5"/>
    <w:rsid w:val="00812444"/>
    <w:rsid w:val="0081470B"/>
    <w:rsid w:val="00814903"/>
    <w:rsid w:val="0081495F"/>
    <w:rsid w:val="00814DA3"/>
    <w:rsid w:val="00816B4B"/>
    <w:rsid w:val="008175C6"/>
    <w:rsid w:val="00817910"/>
    <w:rsid w:val="008213A7"/>
    <w:rsid w:val="00825CAD"/>
    <w:rsid w:val="00825FED"/>
    <w:rsid w:val="00826D31"/>
    <w:rsid w:val="008304BE"/>
    <w:rsid w:val="00831D9D"/>
    <w:rsid w:val="00833CC9"/>
    <w:rsid w:val="008352AE"/>
    <w:rsid w:val="0083677E"/>
    <w:rsid w:val="00836A67"/>
    <w:rsid w:val="00840290"/>
    <w:rsid w:val="0084061E"/>
    <w:rsid w:val="0084177D"/>
    <w:rsid w:val="00841D45"/>
    <w:rsid w:val="00843022"/>
    <w:rsid w:val="0084345B"/>
    <w:rsid w:val="008459BE"/>
    <w:rsid w:val="008462E7"/>
    <w:rsid w:val="008479A3"/>
    <w:rsid w:val="0085015A"/>
    <w:rsid w:val="00851DDA"/>
    <w:rsid w:val="00852A31"/>
    <w:rsid w:val="008548B8"/>
    <w:rsid w:val="00854F4E"/>
    <w:rsid w:val="00855ADA"/>
    <w:rsid w:val="00855BA2"/>
    <w:rsid w:val="008600CD"/>
    <w:rsid w:val="0086160C"/>
    <w:rsid w:val="00861858"/>
    <w:rsid w:val="00862514"/>
    <w:rsid w:val="008633D0"/>
    <w:rsid w:val="00863CC5"/>
    <w:rsid w:val="00863EB7"/>
    <w:rsid w:val="00864102"/>
    <w:rsid w:val="008643A6"/>
    <w:rsid w:val="00865FBA"/>
    <w:rsid w:val="0086601A"/>
    <w:rsid w:val="00866E7D"/>
    <w:rsid w:val="00867376"/>
    <w:rsid w:val="00867C68"/>
    <w:rsid w:val="00867E93"/>
    <w:rsid w:val="0087021A"/>
    <w:rsid w:val="0087021C"/>
    <w:rsid w:val="008712A2"/>
    <w:rsid w:val="008717D3"/>
    <w:rsid w:val="00871BE1"/>
    <w:rsid w:val="00873275"/>
    <w:rsid w:val="0087384A"/>
    <w:rsid w:val="00874474"/>
    <w:rsid w:val="00874954"/>
    <w:rsid w:val="00880174"/>
    <w:rsid w:val="00881CAD"/>
    <w:rsid w:val="00882233"/>
    <w:rsid w:val="0088486D"/>
    <w:rsid w:val="008856AC"/>
    <w:rsid w:val="0088581C"/>
    <w:rsid w:val="00885927"/>
    <w:rsid w:val="008867ED"/>
    <w:rsid w:val="00886E65"/>
    <w:rsid w:val="00887087"/>
    <w:rsid w:val="0088711A"/>
    <w:rsid w:val="00890361"/>
    <w:rsid w:val="008919C9"/>
    <w:rsid w:val="00891E80"/>
    <w:rsid w:val="00892080"/>
    <w:rsid w:val="008933FA"/>
    <w:rsid w:val="00893635"/>
    <w:rsid w:val="00893D4A"/>
    <w:rsid w:val="00893F2A"/>
    <w:rsid w:val="0089472D"/>
    <w:rsid w:val="0089555B"/>
    <w:rsid w:val="00895B0D"/>
    <w:rsid w:val="008961DD"/>
    <w:rsid w:val="008973DB"/>
    <w:rsid w:val="00897542"/>
    <w:rsid w:val="0089772A"/>
    <w:rsid w:val="00897A82"/>
    <w:rsid w:val="00897E09"/>
    <w:rsid w:val="00897FBD"/>
    <w:rsid w:val="008A0AA7"/>
    <w:rsid w:val="008A0CAE"/>
    <w:rsid w:val="008A310A"/>
    <w:rsid w:val="008A3C7E"/>
    <w:rsid w:val="008A7165"/>
    <w:rsid w:val="008B123B"/>
    <w:rsid w:val="008B13CA"/>
    <w:rsid w:val="008B1FEF"/>
    <w:rsid w:val="008B209B"/>
    <w:rsid w:val="008B537B"/>
    <w:rsid w:val="008C014F"/>
    <w:rsid w:val="008C09AF"/>
    <w:rsid w:val="008C2054"/>
    <w:rsid w:val="008C4086"/>
    <w:rsid w:val="008C4B3E"/>
    <w:rsid w:val="008C5132"/>
    <w:rsid w:val="008C523A"/>
    <w:rsid w:val="008C5F8A"/>
    <w:rsid w:val="008C6666"/>
    <w:rsid w:val="008C7D62"/>
    <w:rsid w:val="008D01C7"/>
    <w:rsid w:val="008D05EF"/>
    <w:rsid w:val="008D0700"/>
    <w:rsid w:val="008D0EE2"/>
    <w:rsid w:val="008D1371"/>
    <w:rsid w:val="008D141D"/>
    <w:rsid w:val="008D189A"/>
    <w:rsid w:val="008D221B"/>
    <w:rsid w:val="008D230C"/>
    <w:rsid w:val="008D44A0"/>
    <w:rsid w:val="008D4F3E"/>
    <w:rsid w:val="008D6B96"/>
    <w:rsid w:val="008D6BAF"/>
    <w:rsid w:val="008E093E"/>
    <w:rsid w:val="008E09CF"/>
    <w:rsid w:val="008E270F"/>
    <w:rsid w:val="008E2CA4"/>
    <w:rsid w:val="008E4041"/>
    <w:rsid w:val="008E5061"/>
    <w:rsid w:val="008E5B27"/>
    <w:rsid w:val="008E6813"/>
    <w:rsid w:val="008E6F6E"/>
    <w:rsid w:val="008E7F75"/>
    <w:rsid w:val="008F0721"/>
    <w:rsid w:val="008F084D"/>
    <w:rsid w:val="008F086C"/>
    <w:rsid w:val="008F0EBA"/>
    <w:rsid w:val="008F1176"/>
    <w:rsid w:val="008F1236"/>
    <w:rsid w:val="008F2C2D"/>
    <w:rsid w:val="008F378D"/>
    <w:rsid w:val="008F4849"/>
    <w:rsid w:val="008F4C2E"/>
    <w:rsid w:val="008F4E46"/>
    <w:rsid w:val="008F50F3"/>
    <w:rsid w:val="00900F64"/>
    <w:rsid w:val="00903579"/>
    <w:rsid w:val="009036E8"/>
    <w:rsid w:val="009036F1"/>
    <w:rsid w:val="00903793"/>
    <w:rsid w:val="00904B9F"/>
    <w:rsid w:val="00904EE0"/>
    <w:rsid w:val="00906A73"/>
    <w:rsid w:val="00906DBD"/>
    <w:rsid w:val="009073BF"/>
    <w:rsid w:val="00910E3F"/>
    <w:rsid w:val="00911A87"/>
    <w:rsid w:val="00911CDD"/>
    <w:rsid w:val="00913825"/>
    <w:rsid w:val="00913D95"/>
    <w:rsid w:val="00914A18"/>
    <w:rsid w:val="00914D7E"/>
    <w:rsid w:val="00916AD0"/>
    <w:rsid w:val="00920726"/>
    <w:rsid w:val="009211F4"/>
    <w:rsid w:val="00921217"/>
    <w:rsid w:val="00921F87"/>
    <w:rsid w:val="00923425"/>
    <w:rsid w:val="0092454F"/>
    <w:rsid w:val="00924C27"/>
    <w:rsid w:val="00924EA6"/>
    <w:rsid w:val="00925743"/>
    <w:rsid w:val="00925ED9"/>
    <w:rsid w:val="0092678F"/>
    <w:rsid w:val="00926A89"/>
    <w:rsid w:val="00927DEB"/>
    <w:rsid w:val="00931FC8"/>
    <w:rsid w:val="00933B51"/>
    <w:rsid w:val="009346C5"/>
    <w:rsid w:val="00934A30"/>
    <w:rsid w:val="00936955"/>
    <w:rsid w:val="009369A1"/>
    <w:rsid w:val="00937329"/>
    <w:rsid w:val="00937671"/>
    <w:rsid w:val="0093768C"/>
    <w:rsid w:val="00940C7C"/>
    <w:rsid w:val="009413D6"/>
    <w:rsid w:val="0094165A"/>
    <w:rsid w:val="00944741"/>
    <w:rsid w:val="00946360"/>
    <w:rsid w:val="00947625"/>
    <w:rsid w:val="00950CFA"/>
    <w:rsid w:val="00951E5A"/>
    <w:rsid w:val="00952540"/>
    <w:rsid w:val="00952D1D"/>
    <w:rsid w:val="0095416D"/>
    <w:rsid w:val="00954CFF"/>
    <w:rsid w:val="00954E6A"/>
    <w:rsid w:val="009558B9"/>
    <w:rsid w:val="009562CE"/>
    <w:rsid w:val="00956865"/>
    <w:rsid w:val="009613FB"/>
    <w:rsid w:val="00961D83"/>
    <w:rsid w:val="00963102"/>
    <w:rsid w:val="00964025"/>
    <w:rsid w:val="0096413C"/>
    <w:rsid w:val="00964C97"/>
    <w:rsid w:val="0096538D"/>
    <w:rsid w:val="009655D0"/>
    <w:rsid w:val="00966F3D"/>
    <w:rsid w:val="00967B5E"/>
    <w:rsid w:val="00970963"/>
    <w:rsid w:val="00970DF2"/>
    <w:rsid w:val="009711C2"/>
    <w:rsid w:val="0097152C"/>
    <w:rsid w:val="0097198C"/>
    <w:rsid w:val="00971A2E"/>
    <w:rsid w:val="00971D62"/>
    <w:rsid w:val="0097348E"/>
    <w:rsid w:val="0097362A"/>
    <w:rsid w:val="009745BC"/>
    <w:rsid w:val="0097497C"/>
    <w:rsid w:val="009752C9"/>
    <w:rsid w:val="009755BE"/>
    <w:rsid w:val="00976744"/>
    <w:rsid w:val="00976FD1"/>
    <w:rsid w:val="009771FB"/>
    <w:rsid w:val="00982362"/>
    <w:rsid w:val="0098359C"/>
    <w:rsid w:val="009835F7"/>
    <w:rsid w:val="009854E9"/>
    <w:rsid w:val="009855C2"/>
    <w:rsid w:val="0098564F"/>
    <w:rsid w:val="00986AB0"/>
    <w:rsid w:val="00990293"/>
    <w:rsid w:val="00991CC4"/>
    <w:rsid w:val="00993B0B"/>
    <w:rsid w:val="009A0171"/>
    <w:rsid w:val="009A0E91"/>
    <w:rsid w:val="009A31BA"/>
    <w:rsid w:val="009A3B25"/>
    <w:rsid w:val="009A3F10"/>
    <w:rsid w:val="009A4BD7"/>
    <w:rsid w:val="009A522E"/>
    <w:rsid w:val="009A559F"/>
    <w:rsid w:val="009A5764"/>
    <w:rsid w:val="009A5CA5"/>
    <w:rsid w:val="009A6DAD"/>
    <w:rsid w:val="009A774A"/>
    <w:rsid w:val="009A7794"/>
    <w:rsid w:val="009A7C3F"/>
    <w:rsid w:val="009B16DA"/>
    <w:rsid w:val="009B1C0C"/>
    <w:rsid w:val="009B2E04"/>
    <w:rsid w:val="009B3DD2"/>
    <w:rsid w:val="009B3E15"/>
    <w:rsid w:val="009B4BF3"/>
    <w:rsid w:val="009B5978"/>
    <w:rsid w:val="009B5CFD"/>
    <w:rsid w:val="009B6882"/>
    <w:rsid w:val="009B6CA6"/>
    <w:rsid w:val="009B6DE1"/>
    <w:rsid w:val="009B731A"/>
    <w:rsid w:val="009C037D"/>
    <w:rsid w:val="009C0FAD"/>
    <w:rsid w:val="009C1663"/>
    <w:rsid w:val="009C1975"/>
    <w:rsid w:val="009C27EF"/>
    <w:rsid w:val="009C2A58"/>
    <w:rsid w:val="009C3249"/>
    <w:rsid w:val="009C34E5"/>
    <w:rsid w:val="009C4844"/>
    <w:rsid w:val="009C7C21"/>
    <w:rsid w:val="009D01BD"/>
    <w:rsid w:val="009D0A86"/>
    <w:rsid w:val="009D0D7C"/>
    <w:rsid w:val="009D16C5"/>
    <w:rsid w:val="009D1B8A"/>
    <w:rsid w:val="009D2220"/>
    <w:rsid w:val="009D2539"/>
    <w:rsid w:val="009D325F"/>
    <w:rsid w:val="009D3562"/>
    <w:rsid w:val="009D3B52"/>
    <w:rsid w:val="009D420A"/>
    <w:rsid w:val="009D4C85"/>
    <w:rsid w:val="009D6562"/>
    <w:rsid w:val="009D66AC"/>
    <w:rsid w:val="009D6E69"/>
    <w:rsid w:val="009D7FB7"/>
    <w:rsid w:val="009E07B8"/>
    <w:rsid w:val="009E155E"/>
    <w:rsid w:val="009E1572"/>
    <w:rsid w:val="009E1ACD"/>
    <w:rsid w:val="009E26E6"/>
    <w:rsid w:val="009E2E2D"/>
    <w:rsid w:val="009E3B5B"/>
    <w:rsid w:val="009E3B61"/>
    <w:rsid w:val="009E3E96"/>
    <w:rsid w:val="009E3ECC"/>
    <w:rsid w:val="009E4983"/>
    <w:rsid w:val="009E5B06"/>
    <w:rsid w:val="009E5B94"/>
    <w:rsid w:val="009E6049"/>
    <w:rsid w:val="009E6EC5"/>
    <w:rsid w:val="009F0DD2"/>
    <w:rsid w:val="009F1896"/>
    <w:rsid w:val="009F1B20"/>
    <w:rsid w:val="009F1EF6"/>
    <w:rsid w:val="009F1F4F"/>
    <w:rsid w:val="009F2258"/>
    <w:rsid w:val="009F2BCB"/>
    <w:rsid w:val="009F314E"/>
    <w:rsid w:val="009F3F69"/>
    <w:rsid w:val="009F420D"/>
    <w:rsid w:val="009F4407"/>
    <w:rsid w:val="009F491C"/>
    <w:rsid w:val="009F4A57"/>
    <w:rsid w:val="009F5A85"/>
    <w:rsid w:val="009F7235"/>
    <w:rsid w:val="009F7AD7"/>
    <w:rsid w:val="00A00B74"/>
    <w:rsid w:val="00A012E9"/>
    <w:rsid w:val="00A0348D"/>
    <w:rsid w:val="00A04196"/>
    <w:rsid w:val="00A04BA1"/>
    <w:rsid w:val="00A06543"/>
    <w:rsid w:val="00A066F3"/>
    <w:rsid w:val="00A07BD9"/>
    <w:rsid w:val="00A100D1"/>
    <w:rsid w:val="00A1040B"/>
    <w:rsid w:val="00A10C75"/>
    <w:rsid w:val="00A113E0"/>
    <w:rsid w:val="00A1150F"/>
    <w:rsid w:val="00A11CC6"/>
    <w:rsid w:val="00A121D2"/>
    <w:rsid w:val="00A12543"/>
    <w:rsid w:val="00A134F6"/>
    <w:rsid w:val="00A1353F"/>
    <w:rsid w:val="00A140DF"/>
    <w:rsid w:val="00A15BBC"/>
    <w:rsid w:val="00A15C83"/>
    <w:rsid w:val="00A173B9"/>
    <w:rsid w:val="00A20004"/>
    <w:rsid w:val="00A20F38"/>
    <w:rsid w:val="00A21AD1"/>
    <w:rsid w:val="00A22C41"/>
    <w:rsid w:val="00A2309B"/>
    <w:rsid w:val="00A236DC"/>
    <w:rsid w:val="00A24D01"/>
    <w:rsid w:val="00A250DC"/>
    <w:rsid w:val="00A25627"/>
    <w:rsid w:val="00A25FD4"/>
    <w:rsid w:val="00A26776"/>
    <w:rsid w:val="00A26E74"/>
    <w:rsid w:val="00A27626"/>
    <w:rsid w:val="00A27EBE"/>
    <w:rsid w:val="00A3030E"/>
    <w:rsid w:val="00A3052E"/>
    <w:rsid w:val="00A317AA"/>
    <w:rsid w:val="00A32A7F"/>
    <w:rsid w:val="00A352EF"/>
    <w:rsid w:val="00A36A8D"/>
    <w:rsid w:val="00A36E4F"/>
    <w:rsid w:val="00A37E3A"/>
    <w:rsid w:val="00A40E8A"/>
    <w:rsid w:val="00A42BB7"/>
    <w:rsid w:val="00A43EB9"/>
    <w:rsid w:val="00A4409A"/>
    <w:rsid w:val="00A4527B"/>
    <w:rsid w:val="00A4537D"/>
    <w:rsid w:val="00A453D2"/>
    <w:rsid w:val="00A470BC"/>
    <w:rsid w:val="00A50F7F"/>
    <w:rsid w:val="00A54952"/>
    <w:rsid w:val="00A54EA4"/>
    <w:rsid w:val="00A55E55"/>
    <w:rsid w:val="00A563B5"/>
    <w:rsid w:val="00A56F9A"/>
    <w:rsid w:val="00A60D3D"/>
    <w:rsid w:val="00A615A5"/>
    <w:rsid w:val="00A62A1D"/>
    <w:rsid w:val="00A62DD8"/>
    <w:rsid w:val="00A64F32"/>
    <w:rsid w:val="00A65440"/>
    <w:rsid w:val="00A6676F"/>
    <w:rsid w:val="00A66C28"/>
    <w:rsid w:val="00A66E17"/>
    <w:rsid w:val="00A70B20"/>
    <w:rsid w:val="00A7442C"/>
    <w:rsid w:val="00A75E9C"/>
    <w:rsid w:val="00A7633A"/>
    <w:rsid w:val="00A76BC2"/>
    <w:rsid w:val="00A771AA"/>
    <w:rsid w:val="00A77260"/>
    <w:rsid w:val="00A80FAE"/>
    <w:rsid w:val="00A81883"/>
    <w:rsid w:val="00A81D47"/>
    <w:rsid w:val="00A83A51"/>
    <w:rsid w:val="00A84301"/>
    <w:rsid w:val="00A85B86"/>
    <w:rsid w:val="00A85E4A"/>
    <w:rsid w:val="00A86707"/>
    <w:rsid w:val="00A86C5B"/>
    <w:rsid w:val="00A86CE7"/>
    <w:rsid w:val="00A87549"/>
    <w:rsid w:val="00A8794A"/>
    <w:rsid w:val="00A87E6A"/>
    <w:rsid w:val="00A87ED7"/>
    <w:rsid w:val="00A90473"/>
    <w:rsid w:val="00A907F0"/>
    <w:rsid w:val="00A90F60"/>
    <w:rsid w:val="00A90F90"/>
    <w:rsid w:val="00A91898"/>
    <w:rsid w:val="00A92CC4"/>
    <w:rsid w:val="00A92F45"/>
    <w:rsid w:val="00A942CD"/>
    <w:rsid w:val="00A94352"/>
    <w:rsid w:val="00A94D16"/>
    <w:rsid w:val="00A94D89"/>
    <w:rsid w:val="00A95A0C"/>
    <w:rsid w:val="00A96091"/>
    <w:rsid w:val="00A970F8"/>
    <w:rsid w:val="00A971DF"/>
    <w:rsid w:val="00A974FD"/>
    <w:rsid w:val="00AA0B27"/>
    <w:rsid w:val="00AA0DD0"/>
    <w:rsid w:val="00AA0EEF"/>
    <w:rsid w:val="00AA14CE"/>
    <w:rsid w:val="00AA1929"/>
    <w:rsid w:val="00AA3726"/>
    <w:rsid w:val="00AA4AD6"/>
    <w:rsid w:val="00AA559E"/>
    <w:rsid w:val="00AA66DE"/>
    <w:rsid w:val="00AA6BEF"/>
    <w:rsid w:val="00AA7149"/>
    <w:rsid w:val="00AA71DD"/>
    <w:rsid w:val="00AB0455"/>
    <w:rsid w:val="00AB098F"/>
    <w:rsid w:val="00AB1239"/>
    <w:rsid w:val="00AB2CB0"/>
    <w:rsid w:val="00AB33CC"/>
    <w:rsid w:val="00AB3C83"/>
    <w:rsid w:val="00AB5FCF"/>
    <w:rsid w:val="00AB6224"/>
    <w:rsid w:val="00AB6B45"/>
    <w:rsid w:val="00AB6E8C"/>
    <w:rsid w:val="00AB7D63"/>
    <w:rsid w:val="00AC2620"/>
    <w:rsid w:val="00AC2900"/>
    <w:rsid w:val="00AC3B2F"/>
    <w:rsid w:val="00AC4409"/>
    <w:rsid w:val="00AC4CD2"/>
    <w:rsid w:val="00AC4DA7"/>
    <w:rsid w:val="00AC5023"/>
    <w:rsid w:val="00AC5846"/>
    <w:rsid w:val="00AC5D1A"/>
    <w:rsid w:val="00AC6789"/>
    <w:rsid w:val="00AC6AE4"/>
    <w:rsid w:val="00AC70F1"/>
    <w:rsid w:val="00AD041E"/>
    <w:rsid w:val="00AD0D5C"/>
    <w:rsid w:val="00AD1122"/>
    <w:rsid w:val="00AD22AE"/>
    <w:rsid w:val="00AD2364"/>
    <w:rsid w:val="00AD2A57"/>
    <w:rsid w:val="00AD2DCA"/>
    <w:rsid w:val="00AD310B"/>
    <w:rsid w:val="00AD405F"/>
    <w:rsid w:val="00AD48A2"/>
    <w:rsid w:val="00AD52D3"/>
    <w:rsid w:val="00AD68ED"/>
    <w:rsid w:val="00AD72B0"/>
    <w:rsid w:val="00AD7454"/>
    <w:rsid w:val="00AE0857"/>
    <w:rsid w:val="00AE15FC"/>
    <w:rsid w:val="00AE1F4E"/>
    <w:rsid w:val="00AE273B"/>
    <w:rsid w:val="00AE302F"/>
    <w:rsid w:val="00AE377A"/>
    <w:rsid w:val="00AE4EA1"/>
    <w:rsid w:val="00AE6075"/>
    <w:rsid w:val="00AE7F85"/>
    <w:rsid w:val="00AF0203"/>
    <w:rsid w:val="00AF0DD1"/>
    <w:rsid w:val="00AF0E36"/>
    <w:rsid w:val="00AF206F"/>
    <w:rsid w:val="00AF26EB"/>
    <w:rsid w:val="00AF32B6"/>
    <w:rsid w:val="00AF6EF8"/>
    <w:rsid w:val="00AF7AA0"/>
    <w:rsid w:val="00B02370"/>
    <w:rsid w:val="00B02CC2"/>
    <w:rsid w:val="00B051D1"/>
    <w:rsid w:val="00B053BC"/>
    <w:rsid w:val="00B06226"/>
    <w:rsid w:val="00B100B9"/>
    <w:rsid w:val="00B108F0"/>
    <w:rsid w:val="00B12A70"/>
    <w:rsid w:val="00B13B63"/>
    <w:rsid w:val="00B13BCB"/>
    <w:rsid w:val="00B13CE0"/>
    <w:rsid w:val="00B14E3C"/>
    <w:rsid w:val="00B158CD"/>
    <w:rsid w:val="00B166C9"/>
    <w:rsid w:val="00B17563"/>
    <w:rsid w:val="00B17A55"/>
    <w:rsid w:val="00B17D40"/>
    <w:rsid w:val="00B17F2A"/>
    <w:rsid w:val="00B2042D"/>
    <w:rsid w:val="00B22C71"/>
    <w:rsid w:val="00B2391C"/>
    <w:rsid w:val="00B2431E"/>
    <w:rsid w:val="00B2490E"/>
    <w:rsid w:val="00B25E9D"/>
    <w:rsid w:val="00B268BF"/>
    <w:rsid w:val="00B26B4A"/>
    <w:rsid w:val="00B27058"/>
    <w:rsid w:val="00B274A9"/>
    <w:rsid w:val="00B27D85"/>
    <w:rsid w:val="00B3028F"/>
    <w:rsid w:val="00B3106C"/>
    <w:rsid w:val="00B313CF"/>
    <w:rsid w:val="00B314C4"/>
    <w:rsid w:val="00B31FE4"/>
    <w:rsid w:val="00B3299E"/>
    <w:rsid w:val="00B32E67"/>
    <w:rsid w:val="00B34DCF"/>
    <w:rsid w:val="00B35343"/>
    <w:rsid w:val="00B36BE1"/>
    <w:rsid w:val="00B407F6"/>
    <w:rsid w:val="00B41623"/>
    <w:rsid w:val="00B4289B"/>
    <w:rsid w:val="00B42A52"/>
    <w:rsid w:val="00B42C09"/>
    <w:rsid w:val="00B42D97"/>
    <w:rsid w:val="00B44FC4"/>
    <w:rsid w:val="00B46CD6"/>
    <w:rsid w:val="00B471B5"/>
    <w:rsid w:val="00B508FC"/>
    <w:rsid w:val="00B50EA4"/>
    <w:rsid w:val="00B517EB"/>
    <w:rsid w:val="00B53223"/>
    <w:rsid w:val="00B53563"/>
    <w:rsid w:val="00B5359F"/>
    <w:rsid w:val="00B5487C"/>
    <w:rsid w:val="00B548FE"/>
    <w:rsid w:val="00B563E3"/>
    <w:rsid w:val="00B5650E"/>
    <w:rsid w:val="00B57E29"/>
    <w:rsid w:val="00B607B2"/>
    <w:rsid w:val="00B609ED"/>
    <w:rsid w:val="00B61207"/>
    <w:rsid w:val="00B62266"/>
    <w:rsid w:val="00B64336"/>
    <w:rsid w:val="00B64FC6"/>
    <w:rsid w:val="00B64FD4"/>
    <w:rsid w:val="00B674B9"/>
    <w:rsid w:val="00B703D9"/>
    <w:rsid w:val="00B704DD"/>
    <w:rsid w:val="00B70CC0"/>
    <w:rsid w:val="00B70ED1"/>
    <w:rsid w:val="00B71522"/>
    <w:rsid w:val="00B7154C"/>
    <w:rsid w:val="00B7183B"/>
    <w:rsid w:val="00B73314"/>
    <w:rsid w:val="00B73522"/>
    <w:rsid w:val="00B74740"/>
    <w:rsid w:val="00B75B40"/>
    <w:rsid w:val="00B76239"/>
    <w:rsid w:val="00B76368"/>
    <w:rsid w:val="00B769E0"/>
    <w:rsid w:val="00B80222"/>
    <w:rsid w:val="00B80ADC"/>
    <w:rsid w:val="00B8233F"/>
    <w:rsid w:val="00B823F8"/>
    <w:rsid w:val="00B826B5"/>
    <w:rsid w:val="00B85F63"/>
    <w:rsid w:val="00B8609B"/>
    <w:rsid w:val="00B87C40"/>
    <w:rsid w:val="00B87D3B"/>
    <w:rsid w:val="00B9035C"/>
    <w:rsid w:val="00B90626"/>
    <w:rsid w:val="00B9161C"/>
    <w:rsid w:val="00B919B6"/>
    <w:rsid w:val="00B91E20"/>
    <w:rsid w:val="00B929D0"/>
    <w:rsid w:val="00B92C2A"/>
    <w:rsid w:val="00B95EFD"/>
    <w:rsid w:val="00B96472"/>
    <w:rsid w:val="00BA0A40"/>
    <w:rsid w:val="00BA12D0"/>
    <w:rsid w:val="00BA1B66"/>
    <w:rsid w:val="00BA3018"/>
    <w:rsid w:val="00BA41F1"/>
    <w:rsid w:val="00BA47C1"/>
    <w:rsid w:val="00BA72FD"/>
    <w:rsid w:val="00BA7641"/>
    <w:rsid w:val="00BA76DC"/>
    <w:rsid w:val="00BA7EAC"/>
    <w:rsid w:val="00BA7EDA"/>
    <w:rsid w:val="00BB0B59"/>
    <w:rsid w:val="00BB0EC0"/>
    <w:rsid w:val="00BB1666"/>
    <w:rsid w:val="00BB1752"/>
    <w:rsid w:val="00BB2D3C"/>
    <w:rsid w:val="00BB439F"/>
    <w:rsid w:val="00BB46E1"/>
    <w:rsid w:val="00BB4BE9"/>
    <w:rsid w:val="00BB50AD"/>
    <w:rsid w:val="00BB5E92"/>
    <w:rsid w:val="00BB6201"/>
    <w:rsid w:val="00BB6829"/>
    <w:rsid w:val="00BB6A90"/>
    <w:rsid w:val="00BB6F5B"/>
    <w:rsid w:val="00BB77B7"/>
    <w:rsid w:val="00BB78D7"/>
    <w:rsid w:val="00BB79F7"/>
    <w:rsid w:val="00BB7EAC"/>
    <w:rsid w:val="00BC0C1A"/>
    <w:rsid w:val="00BC1FAB"/>
    <w:rsid w:val="00BC5940"/>
    <w:rsid w:val="00BC59A9"/>
    <w:rsid w:val="00BC61C8"/>
    <w:rsid w:val="00BC61EC"/>
    <w:rsid w:val="00BC638C"/>
    <w:rsid w:val="00BC693B"/>
    <w:rsid w:val="00BC6AFA"/>
    <w:rsid w:val="00BD00F9"/>
    <w:rsid w:val="00BD11B6"/>
    <w:rsid w:val="00BD1BCF"/>
    <w:rsid w:val="00BD1E8E"/>
    <w:rsid w:val="00BD27CD"/>
    <w:rsid w:val="00BD2BFD"/>
    <w:rsid w:val="00BD38BA"/>
    <w:rsid w:val="00BD3A26"/>
    <w:rsid w:val="00BD4059"/>
    <w:rsid w:val="00BD407D"/>
    <w:rsid w:val="00BD447A"/>
    <w:rsid w:val="00BD4B53"/>
    <w:rsid w:val="00BD574E"/>
    <w:rsid w:val="00BD59A2"/>
    <w:rsid w:val="00BD5E14"/>
    <w:rsid w:val="00BD5F90"/>
    <w:rsid w:val="00BD642C"/>
    <w:rsid w:val="00BD6518"/>
    <w:rsid w:val="00BD7662"/>
    <w:rsid w:val="00BE0115"/>
    <w:rsid w:val="00BE06F4"/>
    <w:rsid w:val="00BE22C9"/>
    <w:rsid w:val="00BE2B43"/>
    <w:rsid w:val="00BE4AE7"/>
    <w:rsid w:val="00BE4E36"/>
    <w:rsid w:val="00BE5369"/>
    <w:rsid w:val="00BE77D8"/>
    <w:rsid w:val="00BE7B0B"/>
    <w:rsid w:val="00BF0B06"/>
    <w:rsid w:val="00BF0F95"/>
    <w:rsid w:val="00BF2786"/>
    <w:rsid w:val="00BF39BE"/>
    <w:rsid w:val="00BF4ACE"/>
    <w:rsid w:val="00BF5F33"/>
    <w:rsid w:val="00BF6523"/>
    <w:rsid w:val="00BF6F3C"/>
    <w:rsid w:val="00BF7034"/>
    <w:rsid w:val="00BF7B39"/>
    <w:rsid w:val="00C00FEF"/>
    <w:rsid w:val="00C02398"/>
    <w:rsid w:val="00C02F7F"/>
    <w:rsid w:val="00C06FD6"/>
    <w:rsid w:val="00C07740"/>
    <w:rsid w:val="00C104D2"/>
    <w:rsid w:val="00C109AB"/>
    <w:rsid w:val="00C112C1"/>
    <w:rsid w:val="00C13C88"/>
    <w:rsid w:val="00C14455"/>
    <w:rsid w:val="00C148C9"/>
    <w:rsid w:val="00C14917"/>
    <w:rsid w:val="00C14A6B"/>
    <w:rsid w:val="00C15247"/>
    <w:rsid w:val="00C15F71"/>
    <w:rsid w:val="00C163D4"/>
    <w:rsid w:val="00C17074"/>
    <w:rsid w:val="00C20362"/>
    <w:rsid w:val="00C20708"/>
    <w:rsid w:val="00C20789"/>
    <w:rsid w:val="00C2104F"/>
    <w:rsid w:val="00C2113E"/>
    <w:rsid w:val="00C213B6"/>
    <w:rsid w:val="00C213C2"/>
    <w:rsid w:val="00C214ED"/>
    <w:rsid w:val="00C21798"/>
    <w:rsid w:val="00C21A4F"/>
    <w:rsid w:val="00C227DF"/>
    <w:rsid w:val="00C22E69"/>
    <w:rsid w:val="00C232BF"/>
    <w:rsid w:val="00C235AA"/>
    <w:rsid w:val="00C23AD3"/>
    <w:rsid w:val="00C25AE4"/>
    <w:rsid w:val="00C26310"/>
    <w:rsid w:val="00C27556"/>
    <w:rsid w:val="00C3054D"/>
    <w:rsid w:val="00C30B43"/>
    <w:rsid w:val="00C30E4A"/>
    <w:rsid w:val="00C3105E"/>
    <w:rsid w:val="00C310E2"/>
    <w:rsid w:val="00C3132A"/>
    <w:rsid w:val="00C32C7F"/>
    <w:rsid w:val="00C333B7"/>
    <w:rsid w:val="00C3460E"/>
    <w:rsid w:val="00C3485C"/>
    <w:rsid w:val="00C3607D"/>
    <w:rsid w:val="00C36242"/>
    <w:rsid w:val="00C36BE1"/>
    <w:rsid w:val="00C373F4"/>
    <w:rsid w:val="00C411BE"/>
    <w:rsid w:val="00C4182C"/>
    <w:rsid w:val="00C4263E"/>
    <w:rsid w:val="00C435E1"/>
    <w:rsid w:val="00C43718"/>
    <w:rsid w:val="00C44A4F"/>
    <w:rsid w:val="00C451CA"/>
    <w:rsid w:val="00C46F1A"/>
    <w:rsid w:val="00C47425"/>
    <w:rsid w:val="00C4762D"/>
    <w:rsid w:val="00C4774F"/>
    <w:rsid w:val="00C47B71"/>
    <w:rsid w:val="00C5051A"/>
    <w:rsid w:val="00C51895"/>
    <w:rsid w:val="00C52ECF"/>
    <w:rsid w:val="00C54E05"/>
    <w:rsid w:val="00C55A40"/>
    <w:rsid w:val="00C55C1C"/>
    <w:rsid w:val="00C560F3"/>
    <w:rsid w:val="00C561E2"/>
    <w:rsid w:val="00C56A42"/>
    <w:rsid w:val="00C56EE2"/>
    <w:rsid w:val="00C57E27"/>
    <w:rsid w:val="00C60235"/>
    <w:rsid w:val="00C628F5"/>
    <w:rsid w:val="00C64031"/>
    <w:rsid w:val="00C6460F"/>
    <w:rsid w:val="00C6465B"/>
    <w:rsid w:val="00C650BC"/>
    <w:rsid w:val="00C651C9"/>
    <w:rsid w:val="00C6538A"/>
    <w:rsid w:val="00C661A0"/>
    <w:rsid w:val="00C66860"/>
    <w:rsid w:val="00C66D95"/>
    <w:rsid w:val="00C70298"/>
    <w:rsid w:val="00C705B4"/>
    <w:rsid w:val="00C70F6D"/>
    <w:rsid w:val="00C726A9"/>
    <w:rsid w:val="00C7377A"/>
    <w:rsid w:val="00C73C2A"/>
    <w:rsid w:val="00C73E97"/>
    <w:rsid w:val="00C749AD"/>
    <w:rsid w:val="00C74D5F"/>
    <w:rsid w:val="00C7681E"/>
    <w:rsid w:val="00C805CF"/>
    <w:rsid w:val="00C81483"/>
    <w:rsid w:val="00C814B2"/>
    <w:rsid w:val="00C81962"/>
    <w:rsid w:val="00C82834"/>
    <w:rsid w:val="00C828AB"/>
    <w:rsid w:val="00C82BFD"/>
    <w:rsid w:val="00C84CF4"/>
    <w:rsid w:val="00C850F4"/>
    <w:rsid w:val="00C87A14"/>
    <w:rsid w:val="00C90262"/>
    <w:rsid w:val="00C91D7A"/>
    <w:rsid w:val="00C91EE3"/>
    <w:rsid w:val="00C91FC0"/>
    <w:rsid w:val="00C92360"/>
    <w:rsid w:val="00C93616"/>
    <w:rsid w:val="00C9391A"/>
    <w:rsid w:val="00C94C63"/>
    <w:rsid w:val="00C95A0F"/>
    <w:rsid w:val="00C95B16"/>
    <w:rsid w:val="00CA0498"/>
    <w:rsid w:val="00CA2CBC"/>
    <w:rsid w:val="00CA45EB"/>
    <w:rsid w:val="00CA667F"/>
    <w:rsid w:val="00CA668F"/>
    <w:rsid w:val="00CB195F"/>
    <w:rsid w:val="00CB1B93"/>
    <w:rsid w:val="00CB1F73"/>
    <w:rsid w:val="00CB2A0B"/>
    <w:rsid w:val="00CB41E1"/>
    <w:rsid w:val="00CB4C36"/>
    <w:rsid w:val="00CB4D03"/>
    <w:rsid w:val="00CB5FB0"/>
    <w:rsid w:val="00CB7002"/>
    <w:rsid w:val="00CB70A9"/>
    <w:rsid w:val="00CB70E1"/>
    <w:rsid w:val="00CB7165"/>
    <w:rsid w:val="00CB7414"/>
    <w:rsid w:val="00CB7E59"/>
    <w:rsid w:val="00CC05B2"/>
    <w:rsid w:val="00CC0E61"/>
    <w:rsid w:val="00CC2363"/>
    <w:rsid w:val="00CC2937"/>
    <w:rsid w:val="00CC2C72"/>
    <w:rsid w:val="00CC2D91"/>
    <w:rsid w:val="00CC31B9"/>
    <w:rsid w:val="00CC5128"/>
    <w:rsid w:val="00CC56D8"/>
    <w:rsid w:val="00CC5898"/>
    <w:rsid w:val="00CC5CA4"/>
    <w:rsid w:val="00CC6282"/>
    <w:rsid w:val="00CC65E4"/>
    <w:rsid w:val="00CC7A5F"/>
    <w:rsid w:val="00CC7D16"/>
    <w:rsid w:val="00CD14C8"/>
    <w:rsid w:val="00CD16C2"/>
    <w:rsid w:val="00CD1971"/>
    <w:rsid w:val="00CD2658"/>
    <w:rsid w:val="00CD2C4A"/>
    <w:rsid w:val="00CD3D3F"/>
    <w:rsid w:val="00CD47BE"/>
    <w:rsid w:val="00CD53B5"/>
    <w:rsid w:val="00CD5D1F"/>
    <w:rsid w:val="00CD7227"/>
    <w:rsid w:val="00CD728A"/>
    <w:rsid w:val="00CD7BE0"/>
    <w:rsid w:val="00CE053F"/>
    <w:rsid w:val="00CE0884"/>
    <w:rsid w:val="00CE0D90"/>
    <w:rsid w:val="00CE0DFB"/>
    <w:rsid w:val="00CE0E73"/>
    <w:rsid w:val="00CE1F65"/>
    <w:rsid w:val="00CE206A"/>
    <w:rsid w:val="00CE3097"/>
    <w:rsid w:val="00CE4613"/>
    <w:rsid w:val="00CE472E"/>
    <w:rsid w:val="00CE4A33"/>
    <w:rsid w:val="00CE4F88"/>
    <w:rsid w:val="00CE516C"/>
    <w:rsid w:val="00CE5704"/>
    <w:rsid w:val="00CE5A14"/>
    <w:rsid w:val="00CE67BC"/>
    <w:rsid w:val="00CE79B9"/>
    <w:rsid w:val="00CF0179"/>
    <w:rsid w:val="00CF16DA"/>
    <w:rsid w:val="00CF3280"/>
    <w:rsid w:val="00CF3E60"/>
    <w:rsid w:val="00CF445D"/>
    <w:rsid w:val="00CF4A60"/>
    <w:rsid w:val="00CF5336"/>
    <w:rsid w:val="00CF568D"/>
    <w:rsid w:val="00CF61F0"/>
    <w:rsid w:val="00CF69C7"/>
    <w:rsid w:val="00CF702E"/>
    <w:rsid w:val="00CF70E2"/>
    <w:rsid w:val="00CF7460"/>
    <w:rsid w:val="00CF75C2"/>
    <w:rsid w:val="00D007E9"/>
    <w:rsid w:val="00D00BDC"/>
    <w:rsid w:val="00D00C1F"/>
    <w:rsid w:val="00D037CB"/>
    <w:rsid w:val="00D03D00"/>
    <w:rsid w:val="00D03F94"/>
    <w:rsid w:val="00D04BC7"/>
    <w:rsid w:val="00D05179"/>
    <w:rsid w:val="00D0643D"/>
    <w:rsid w:val="00D07207"/>
    <w:rsid w:val="00D074FA"/>
    <w:rsid w:val="00D07EED"/>
    <w:rsid w:val="00D11105"/>
    <w:rsid w:val="00D11575"/>
    <w:rsid w:val="00D11945"/>
    <w:rsid w:val="00D12ED4"/>
    <w:rsid w:val="00D12FCB"/>
    <w:rsid w:val="00D137CC"/>
    <w:rsid w:val="00D148EB"/>
    <w:rsid w:val="00D152DE"/>
    <w:rsid w:val="00D153FC"/>
    <w:rsid w:val="00D1662C"/>
    <w:rsid w:val="00D16C09"/>
    <w:rsid w:val="00D17116"/>
    <w:rsid w:val="00D20D5F"/>
    <w:rsid w:val="00D21B6B"/>
    <w:rsid w:val="00D2330D"/>
    <w:rsid w:val="00D23365"/>
    <w:rsid w:val="00D233A1"/>
    <w:rsid w:val="00D235BD"/>
    <w:rsid w:val="00D24023"/>
    <w:rsid w:val="00D241C8"/>
    <w:rsid w:val="00D24324"/>
    <w:rsid w:val="00D25A88"/>
    <w:rsid w:val="00D2688E"/>
    <w:rsid w:val="00D27721"/>
    <w:rsid w:val="00D27BD1"/>
    <w:rsid w:val="00D27C68"/>
    <w:rsid w:val="00D27F36"/>
    <w:rsid w:val="00D27F6D"/>
    <w:rsid w:val="00D3137F"/>
    <w:rsid w:val="00D3274B"/>
    <w:rsid w:val="00D328FD"/>
    <w:rsid w:val="00D33C1D"/>
    <w:rsid w:val="00D341FB"/>
    <w:rsid w:val="00D34FD7"/>
    <w:rsid w:val="00D35386"/>
    <w:rsid w:val="00D3602A"/>
    <w:rsid w:val="00D36921"/>
    <w:rsid w:val="00D37191"/>
    <w:rsid w:val="00D376E1"/>
    <w:rsid w:val="00D403E4"/>
    <w:rsid w:val="00D41ECD"/>
    <w:rsid w:val="00D42161"/>
    <w:rsid w:val="00D42367"/>
    <w:rsid w:val="00D428A9"/>
    <w:rsid w:val="00D43433"/>
    <w:rsid w:val="00D44F9F"/>
    <w:rsid w:val="00D47748"/>
    <w:rsid w:val="00D47A44"/>
    <w:rsid w:val="00D47F39"/>
    <w:rsid w:val="00D47F56"/>
    <w:rsid w:val="00D50253"/>
    <w:rsid w:val="00D509C2"/>
    <w:rsid w:val="00D50D87"/>
    <w:rsid w:val="00D512EE"/>
    <w:rsid w:val="00D51B56"/>
    <w:rsid w:val="00D5390E"/>
    <w:rsid w:val="00D546FC"/>
    <w:rsid w:val="00D56043"/>
    <w:rsid w:val="00D56119"/>
    <w:rsid w:val="00D57C59"/>
    <w:rsid w:val="00D605DE"/>
    <w:rsid w:val="00D606A2"/>
    <w:rsid w:val="00D60992"/>
    <w:rsid w:val="00D6186B"/>
    <w:rsid w:val="00D630D7"/>
    <w:rsid w:val="00D63289"/>
    <w:rsid w:val="00D64410"/>
    <w:rsid w:val="00D64B85"/>
    <w:rsid w:val="00D65980"/>
    <w:rsid w:val="00D65F9D"/>
    <w:rsid w:val="00D65FF9"/>
    <w:rsid w:val="00D66C1F"/>
    <w:rsid w:val="00D679A0"/>
    <w:rsid w:val="00D734F8"/>
    <w:rsid w:val="00D73B65"/>
    <w:rsid w:val="00D74046"/>
    <w:rsid w:val="00D75744"/>
    <w:rsid w:val="00D759DD"/>
    <w:rsid w:val="00D75C24"/>
    <w:rsid w:val="00D76779"/>
    <w:rsid w:val="00D76B65"/>
    <w:rsid w:val="00D77A93"/>
    <w:rsid w:val="00D77BDB"/>
    <w:rsid w:val="00D77FB2"/>
    <w:rsid w:val="00D80C79"/>
    <w:rsid w:val="00D80F03"/>
    <w:rsid w:val="00D81D62"/>
    <w:rsid w:val="00D8274F"/>
    <w:rsid w:val="00D83C6E"/>
    <w:rsid w:val="00D846D9"/>
    <w:rsid w:val="00D84EA6"/>
    <w:rsid w:val="00D85A5D"/>
    <w:rsid w:val="00D860EF"/>
    <w:rsid w:val="00D86B82"/>
    <w:rsid w:val="00D86ED2"/>
    <w:rsid w:val="00D874C6"/>
    <w:rsid w:val="00D87C57"/>
    <w:rsid w:val="00D90AF1"/>
    <w:rsid w:val="00D90B50"/>
    <w:rsid w:val="00D91EBC"/>
    <w:rsid w:val="00D92D5B"/>
    <w:rsid w:val="00D92E08"/>
    <w:rsid w:val="00D935D9"/>
    <w:rsid w:val="00D977FF"/>
    <w:rsid w:val="00DA0EB1"/>
    <w:rsid w:val="00DA154A"/>
    <w:rsid w:val="00DA2140"/>
    <w:rsid w:val="00DA3024"/>
    <w:rsid w:val="00DA3222"/>
    <w:rsid w:val="00DA387A"/>
    <w:rsid w:val="00DA3DB7"/>
    <w:rsid w:val="00DA447F"/>
    <w:rsid w:val="00DA4544"/>
    <w:rsid w:val="00DA4E53"/>
    <w:rsid w:val="00DA563C"/>
    <w:rsid w:val="00DA56BD"/>
    <w:rsid w:val="00DA66F3"/>
    <w:rsid w:val="00DA7C53"/>
    <w:rsid w:val="00DB0433"/>
    <w:rsid w:val="00DB2661"/>
    <w:rsid w:val="00DB30C2"/>
    <w:rsid w:val="00DB44AB"/>
    <w:rsid w:val="00DB5CA8"/>
    <w:rsid w:val="00DB6031"/>
    <w:rsid w:val="00DB6494"/>
    <w:rsid w:val="00DB6C66"/>
    <w:rsid w:val="00DB6D69"/>
    <w:rsid w:val="00DB6E56"/>
    <w:rsid w:val="00DB6F3C"/>
    <w:rsid w:val="00DB743F"/>
    <w:rsid w:val="00DC0444"/>
    <w:rsid w:val="00DC05DD"/>
    <w:rsid w:val="00DC0A2D"/>
    <w:rsid w:val="00DC1644"/>
    <w:rsid w:val="00DC181E"/>
    <w:rsid w:val="00DC382F"/>
    <w:rsid w:val="00DC5218"/>
    <w:rsid w:val="00DC63A2"/>
    <w:rsid w:val="00DC65BC"/>
    <w:rsid w:val="00DC6F65"/>
    <w:rsid w:val="00DC7AAD"/>
    <w:rsid w:val="00DD06FE"/>
    <w:rsid w:val="00DD081D"/>
    <w:rsid w:val="00DD2609"/>
    <w:rsid w:val="00DD2DCC"/>
    <w:rsid w:val="00DD2F29"/>
    <w:rsid w:val="00DD361B"/>
    <w:rsid w:val="00DD3913"/>
    <w:rsid w:val="00DD4922"/>
    <w:rsid w:val="00DD5618"/>
    <w:rsid w:val="00DD79BB"/>
    <w:rsid w:val="00DD7A32"/>
    <w:rsid w:val="00DE0448"/>
    <w:rsid w:val="00DE0530"/>
    <w:rsid w:val="00DE163D"/>
    <w:rsid w:val="00DE1EF8"/>
    <w:rsid w:val="00DE3746"/>
    <w:rsid w:val="00DE3B1B"/>
    <w:rsid w:val="00DE5B3D"/>
    <w:rsid w:val="00DE705B"/>
    <w:rsid w:val="00DF1261"/>
    <w:rsid w:val="00DF1D33"/>
    <w:rsid w:val="00DF1F6F"/>
    <w:rsid w:val="00DF20CA"/>
    <w:rsid w:val="00DF4D63"/>
    <w:rsid w:val="00DF4EE8"/>
    <w:rsid w:val="00DF54CE"/>
    <w:rsid w:val="00DF6434"/>
    <w:rsid w:val="00DF6497"/>
    <w:rsid w:val="00DF7703"/>
    <w:rsid w:val="00E000E3"/>
    <w:rsid w:val="00E00CCA"/>
    <w:rsid w:val="00E02007"/>
    <w:rsid w:val="00E034E7"/>
    <w:rsid w:val="00E04101"/>
    <w:rsid w:val="00E049BC"/>
    <w:rsid w:val="00E05537"/>
    <w:rsid w:val="00E05859"/>
    <w:rsid w:val="00E06783"/>
    <w:rsid w:val="00E06A38"/>
    <w:rsid w:val="00E06F04"/>
    <w:rsid w:val="00E0719D"/>
    <w:rsid w:val="00E071C7"/>
    <w:rsid w:val="00E1035B"/>
    <w:rsid w:val="00E10E67"/>
    <w:rsid w:val="00E12069"/>
    <w:rsid w:val="00E13280"/>
    <w:rsid w:val="00E135A7"/>
    <w:rsid w:val="00E13655"/>
    <w:rsid w:val="00E1466A"/>
    <w:rsid w:val="00E14743"/>
    <w:rsid w:val="00E14B85"/>
    <w:rsid w:val="00E14C9A"/>
    <w:rsid w:val="00E153C1"/>
    <w:rsid w:val="00E15E0A"/>
    <w:rsid w:val="00E200F2"/>
    <w:rsid w:val="00E230A9"/>
    <w:rsid w:val="00E23215"/>
    <w:rsid w:val="00E23293"/>
    <w:rsid w:val="00E23A39"/>
    <w:rsid w:val="00E24E0E"/>
    <w:rsid w:val="00E25692"/>
    <w:rsid w:val="00E25E30"/>
    <w:rsid w:val="00E27AE2"/>
    <w:rsid w:val="00E30638"/>
    <w:rsid w:val="00E30CB8"/>
    <w:rsid w:val="00E319F1"/>
    <w:rsid w:val="00E3263E"/>
    <w:rsid w:val="00E3268B"/>
    <w:rsid w:val="00E33083"/>
    <w:rsid w:val="00E34E41"/>
    <w:rsid w:val="00E357C7"/>
    <w:rsid w:val="00E363D8"/>
    <w:rsid w:val="00E41731"/>
    <w:rsid w:val="00E42671"/>
    <w:rsid w:val="00E43365"/>
    <w:rsid w:val="00E465EB"/>
    <w:rsid w:val="00E46C11"/>
    <w:rsid w:val="00E4719C"/>
    <w:rsid w:val="00E50D89"/>
    <w:rsid w:val="00E51580"/>
    <w:rsid w:val="00E528F5"/>
    <w:rsid w:val="00E529F0"/>
    <w:rsid w:val="00E52F71"/>
    <w:rsid w:val="00E53421"/>
    <w:rsid w:val="00E557F7"/>
    <w:rsid w:val="00E563B8"/>
    <w:rsid w:val="00E5698B"/>
    <w:rsid w:val="00E576D7"/>
    <w:rsid w:val="00E60CE1"/>
    <w:rsid w:val="00E6157C"/>
    <w:rsid w:val="00E61D4C"/>
    <w:rsid w:val="00E61E5D"/>
    <w:rsid w:val="00E620AC"/>
    <w:rsid w:val="00E63DA3"/>
    <w:rsid w:val="00E644B9"/>
    <w:rsid w:val="00E66008"/>
    <w:rsid w:val="00E73011"/>
    <w:rsid w:val="00E73736"/>
    <w:rsid w:val="00E74C57"/>
    <w:rsid w:val="00E7572E"/>
    <w:rsid w:val="00E7573D"/>
    <w:rsid w:val="00E75C5A"/>
    <w:rsid w:val="00E7695E"/>
    <w:rsid w:val="00E76AE6"/>
    <w:rsid w:val="00E77F45"/>
    <w:rsid w:val="00E80693"/>
    <w:rsid w:val="00E80AB0"/>
    <w:rsid w:val="00E82B2D"/>
    <w:rsid w:val="00E83192"/>
    <w:rsid w:val="00E83BCF"/>
    <w:rsid w:val="00E83E58"/>
    <w:rsid w:val="00E84209"/>
    <w:rsid w:val="00E84388"/>
    <w:rsid w:val="00E848D6"/>
    <w:rsid w:val="00E84CB7"/>
    <w:rsid w:val="00E84ED0"/>
    <w:rsid w:val="00E84EEF"/>
    <w:rsid w:val="00E853FC"/>
    <w:rsid w:val="00E8584E"/>
    <w:rsid w:val="00E868CD"/>
    <w:rsid w:val="00E87703"/>
    <w:rsid w:val="00E9089D"/>
    <w:rsid w:val="00E91597"/>
    <w:rsid w:val="00E919D8"/>
    <w:rsid w:val="00E9339E"/>
    <w:rsid w:val="00E94290"/>
    <w:rsid w:val="00E953FC"/>
    <w:rsid w:val="00E960C9"/>
    <w:rsid w:val="00E97EDA"/>
    <w:rsid w:val="00EA0DA1"/>
    <w:rsid w:val="00EA1064"/>
    <w:rsid w:val="00EA18BB"/>
    <w:rsid w:val="00EA1D96"/>
    <w:rsid w:val="00EA1E03"/>
    <w:rsid w:val="00EA1E45"/>
    <w:rsid w:val="00EA5402"/>
    <w:rsid w:val="00EA557D"/>
    <w:rsid w:val="00EA747D"/>
    <w:rsid w:val="00EB2524"/>
    <w:rsid w:val="00EB2AD9"/>
    <w:rsid w:val="00EB3F89"/>
    <w:rsid w:val="00EB48F8"/>
    <w:rsid w:val="00EB509C"/>
    <w:rsid w:val="00EB637C"/>
    <w:rsid w:val="00EB648C"/>
    <w:rsid w:val="00EB6586"/>
    <w:rsid w:val="00EB6EDA"/>
    <w:rsid w:val="00EB74E0"/>
    <w:rsid w:val="00EC0019"/>
    <w:rsid w:val="00EC039F"/>
    <w:rsid w:val="00EC0AD2"/>
    <w:rsid w:val="00EC12EA"/>
    <w:rsid w:val="00EC1E74"/>
    <w:rsid w:val="00EC2983"/>
    <w:rsid w:val="00EC4BA6"/>
    <w:rsid w:val="00EC5C2D"/>
    <w:rsid w:val="00EC5EC6"/>
    <w:rsid w:val="00EC6027"/>
    <w:rsid w:val="00EC68F2"/>
    <w:rsid w:val="00EC7109"/>
    <w:rsid w:val="00ED1B7C"/>
    <w:rsid w:val="00ED42D0"/>
    <w:rsid w:val="00ED495D"/>
    <w:rsid w:val="00ED59CD"/>
    <w:rsid w:val="00ED75A2"/>
    <w:rsid w:val="00EE0C1C"/>
    <w:rsid w:val="00EE134F"/>
    <w:rsid w:val="00EE14A9"/>
    <w:rsid w:val="00EE2EAF"/>
    <w:rsid w:val="00EE3E0A"/>
    <w:rsid w:val="00EE5397"/>
    <w:rsid w:val="00EE5402"/>
    <w:rsid w:val="00EE5BBE"/>
    <w:rsid w:val="00EE5F03"/>
    <w:rsid w:val="00EE6016"/>
    <w:rsid w:val="00EE69BB"/>
    <w:rsid w:val="00EE7711"/>
    <w:rsid w:val="00EE78E6"/>
    <w:rsid w:val="00EF0B31"/>
    <w:rsid w:val="00EF11A5"/>
    <w:rsid w:val="00EF16CE"/>
    <w:rsid w:val="00EF23AD"/>
    <w:rsid w:val="00EF444E"/>
    <w:rsid w:val="00EF54B7"/>
    <w:rsid w:val="00EF5B12"/>
    <w:rsid w:val="00EF64CF"/>
    <w:rsid w:val="00EF7B80"/>
    <w:rsid w:val="00F00D59"/>
    <w:rsid w:val="00F00DE0"/>
    <w:rsid w:val="00F00FB4"/>
    <w:rsid w:val="00F0190E"/>
    <w:rsid w:val="00F01910"/>
    <w:rsid w:val="00F027A5"/>
    <w:rsid w:val="00F02E27"/>
    <w:rsid w:val="00F03C96"/>
    <w:rsid w:val="00F04B9C"/>
    <w:rsid w:val="00F05EBE"/>
    <w:rsid w:val="00F0660D"/>
    <w:rsid w:val="00F07801"/>
    <w:rsid w:val="00F07D6F"/>
    <w:rsid w:val="00F10E22"/>
    <w:rsid w:val="00F1132F"/>
    <w:rsid w:val="00F1167D"/>
    <w:rsid w:val="00F11EFF"/>
    <w:rsid w:val="00F12159"/>
    <w:rsid w:val="00F130EF"/>
    <w:rsid w:val="00F13AB5"/>
    <w:rsid w:val="00F13B01"/>
    <w:rsid w:val="00F14EF9"/>
    <w:rsid w:val="00F1574A"/>
    <w:rsid w:val="00F15959"/>
    <w:rsid w:val="00F2061E"/>
    <w:rsid w:val="00F20E08"/>
    <w:rsid w:val="00F213AA"/>
    <w:rsid w:val="00F21908"/>
    <w:rsid w:val="00F225B1"/>
    <w:rsid w:val="00F22AA0"/>
    <w:rsid w:val="00F22CEF"/>
    <w:rsid w:val="00F22F70"/>
    <w:rsid w:val="00F23F97"/>
    <w:rsid w:val="00F2413F"/>
    <w:rsid w:val="00F2494C"/>
    <w:rsid w:val="00F24EAF"/>
    <w:rsid w:val="00F25DF9"/>
    <w:rsid w:val="00F2600B"/>
    <w:rsid w:val="00F26513"/>
    <w:rsid w:val="00F27466"/>
    <w:rsid w:val="00F279AE"/>
    <w:rsid w:val="00F30460"/>
    <w:rsid w:val="00F3057B"/>
    <w:rsid w:val="00F3060C"/>
    <w:rsid w:val="00F30D91"/>
    <w:rsid w:val="00F31652"/>
    <w:rsid w:val="00F31EB4"/>
    <w:rsid w:val="00F331D5"/>
    <w:rsid w:val="00F337C3"/>
    <w:rsid w:val="00F33B3F"/>
    <w:rsid w:val="00F34A09"/>
    <w:rsid w:val="00F34DDD"/>
    <w:rsid w:val="00F34FDA"/>
    <w:rsid w:val="00F355EC"/>
    <w:rsid w:val="00F35634"/>
    <w:rsid w:val="00F35C15"/>
    <w:rsid w:val="00F35DEC"/>
    <w:rsid w:val="00F36F54"/>
    <w:rsid w:val="00F370A1"/>
    <w:rsid w:val="00F404D0"/>
    <w:rsid w:val="00F41804"/>
    <w:rsid w:val="00F434FC"/>
    <w:rsid w:val="00F4386F"/>
    <w:rsid w:val="00F439AE"/>
    <w:rsid w:val="00F44AF4"/>
    <w:rsid w:val="00F46215"/>
    <w:rsid w:val="00F468A1"/>
    <w:rsid w:val="00F503CB"/>
    <w:rsid w:val="00F50FF6"/>
    <w:rsid w:val="00F510CE"/>
    <w:rsid w:val="00F52253"/>
    <w:rsid w:val="00F527F7"/>
    <w:rsid w:val="00F52B35"/>
    <w:rsid w:val="00F52C82"/>
    <w:rsid w:val="00F53348"/>
    <w:rsid w:val="00F533A9"/>
    <w:rsid w:val="00F53698"/>
    <w:rsid w:val="00F538DA"/>
    <w:rsid w:val="00F53926"/>
    <w:rsid w:val="00F549F6"/>
    <w:rsid w:val="00F55647"/>
    <w:rsid w:val="00F55F3F"/>
    <w:rsid w:val="00F60365"/>
    <w:rsid w:val="00F607D3"/>
    <w:rsid w:val="00F62005"/>
    <w:rsid w:val="00F62975"/>
    <w:rsid w:val="00F639D4"/>
    <w:rsid w:val="00F6498B"/>
    <w:rsid w:val="00F650B1"/>
    <w:rsid w:val="00F65521"/>
    <w:rsid w:val="00F67128"/>
    <w:rsid w:val="00F6781A"/>
    <w:rsid w:val="00F67E4A"/>
    <w:rsid w:val="00F70205"/>
    <w:rsid w:val="00F70772"/>
    <w:rsid w:val="00F71696"/>
    <w:rsid w:val="00F729D4"/>
    <w:rsid w:val="00F730A6"/>
    <w:rsid w:val="00F74B29"/>
    <w:rsid w:val="00F74F49"/>
    <w:rsid w:val="00F75395"/>
    <w:rsid w:val="00F7715F"/>
    <w:rsid w:val="00F776E8"/>
    <w:rsid w:val="00F800A0"/>
    <w:rsid w:val="00F80138"/>
    <w:rsid w:val="00F80CF7"/>
    <w:rsid w:val="00F8385D"/>
    <w:rsid w:val="00F84AE1"/>
    <w:rsid w:val="00F84FF5"/>
    <w:rsid w:val="00F85D91"/>
    <w:rsid w:val="00F867CE"/>
    <w:rsid w:val="00F87E85"/>
    <w:rsid w:val="00F9203C"/>
    <w:rsid w:val="00F9249C"/>
    <w:rsid w:val="00F936F1"/>
    <w:rsid w:val="00F9437F"/>
    <w:rsid w:val="00F94408"/>
    <w:rsid w:val="00F94414"/>
    <w:rsid w:val="00F954AB"/>
    <w:rsid w:val="00FA087C"/>
    <w:rsid w:val="00FA1155"/>
    <w:rsid w:val="00FA1339"/>
    <w:rsid w:val="00FA31FE"/>
    <w:rsid w:val="00FA5203"/>
    <w:rsid w:val="00FA6D3B"/>
    <w:rsid w:val="00FA7114"/>
    <w:rsid w:val="00FA7320"/>
    <w:rsid w:val="00FA7D80"/>
    <w:rsid w:val="00FB0932"/>
    <w:rsid w:val="00FB329E"/>
    <w:rsid w:val="00FB54C8"/>
    <w:rsid w:val="00FB5EF7"/>
    <w:rsid w:val="00FB5FF2"/>
    <w:rsid w:val="00FB6168"/>
    <w:rsid w:val="00FB6FF2"/>
    <w:rsid w:val="00FC00A2"/>
    <w:rsid w:val="00FC0528"/>
    <w:rsid w:val="00FC054D"/>
    <w:rsid w:val="00FC0875"/>
    <w:rsid w:val="00FC12BA"/>
    <w:rsid w:val="00FC1893"/>
    <w:rsid w:val="00FC1B28"/>
    <w:rsid w:val="00FC1FD7"/>
    <w:rsid w:val="00FC25D5"/>
    <w:rsid w:val="00FC2E0D"/>
    <w:rsid w:val="00FC41D0"/>
    <w:rsid w:val="00FC4E81"/>
    <w:rsid w:val="00FC72A3"/>
    <w:rsid w:val="00FC745F"/>
    <w:rsid w:val="00FC7597"/>
    <w:rsid w:val="00FD1A90"/>
    <w:rsid w:val="00FD1D7B"/>
    <w:rsid w:val="00FD22B0"/>
    <w:rsid w:val="00FD2610"/>
    <w:rsid w:val="00FD2787"/>
    <w:rsid w:val="00FD4185"/>
    <w:rsid w:val="00FD4DFB"/>
    <w:rsid w:val="00FD4F10"/>
    <w:rsid w:val="00FD5E06"/>
    <w:rsid w:val="00FD6DF1"/>
    <w:rsid w:val="00FD7202"/>
    <w:rsid w:val="00FD7963"/>
    <w:rsid w:val="00FD7CE9"/>
    <w:rsid w:val="00FE0226"/>
    <w:rsid w:val="00FE27A3"/>
    <w:rsid w:val="00FE2895"/>
    <w:rsid w:val="00FE3777"/>
    <w:rsid w:val="00FE4493"/>
    <w:rsid w:val="00FE449D"/>
    <w:rsid w:val="00FE472A"/>
    <w:rsid w:val="00FE57DF"/>
    <w:rsid w:val="00FE5804"/>
    <w:rsid w:val="00FE62D5"/>
    <w:rsid w:val="00FE6966"/>
    <w:rsid w:val="00FE7073"/>
    <w:rsid w:val="00FE763E"/>
    <w:rsid w:val="00FE7704"/>
    <w:rsid w:val="00FE7917"/>
    <w:rsid w:val="00FF20CF"/>
    <w:rsid w:val="00FF494D"/>
    <w:rsid w:val="00FF4F4A"/>
    <w:rsid w:val="00FF74F5"/>
    <w:rsid w:val="00FF771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5A767636"/>
  <w15:chartTrackingRefBased/>
  <w15:docId w15:val="{D4617399-2997-4D47-9D6D-F544D05E1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E190F"/>
  </w:style>
  <w:style w:type="paragraph" w:styleId="Heading1">
    <w:name w:val="heading 1"/>
    <w:basedOn w:val="Normal"/>
    <w:next w:val="Normal"/>
    <w:link w:val="Heading1Char"/>
    <w:uiPriority w:val="9"/>
    <w:qFormat/>
    <w:rsid w:val="006E190F"/>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semiHidden/>
    <w:unhideWhenUsed/>
    <w:qFormat/>
    <w:rsid w:val="006E190F"/>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6E190F"/>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6E190F"/>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6E190F"/>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6E190F"/>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6E190F"/>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6E190F"/>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6E190F"/>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15E0A"/>
    <w:rPr>
      <w:sz w:val="16"/>
      <w:szCs w:val="16"/>
    </w:rPr>
  </w:style>
  <w:style w:type="paragraph" w:styleId="CommentText">
    <w:name w:val="annotation text"/>
    <w:basedOn w:val="Normal"/>
    <w:link w:val="CommentTextChar"/>
    <w:uiPriority w:val="99"/>
    <w:unhideWhenUsed/>
    <w:rsid w:val="00E15E0A"/>
    <w:pPr>
      <w:spacing w:line="240" w:lineRule="auto"/>
    </w:pPr>
    <w:rPr>
      <w:sz w:val="20"/>
      <w:szCs w:val="20"/>
    </w:rPr>
  </w:style>
  <w:style w:type="character" w:customStyle="1" w:styleId="CommentTextChar">
    <w:name w:val="Comment Text Char"/>
    <w:basedOn w:val="DefaultParagraphFont"/>
    <w:link w:val="CommentText"/>
    <w:uiPriority w:val="99"/>
    <w:rsid w:val="00E15E0A"/>
    <w:rPr>
      <w:sz w:val="20"/>
      <w:szCs w:val="20"/>
    </w:rPr>
  </w:style>
  <w:style w:type="paragraph" w:styleId="CommentSubject">
    <w:name w:val="annotation subject"/>
    <w:basedOn w:val="CommentText"/>
    <w:next w:val="CommentText"/>
    <w:link w:val="CommentSubjectChar"/>
    <w:uiPriority w:val="99"/>
    <w:semiHidden/>
    <w:unhideWhenUsed/>
    <w:rsid w:val="00E15E0A"/>
    <w:rPr>
      <w:b/>
      <w:bCs/>
    </w:rPr>
  </w:style>
  <w:style w:type="character" w:customStyle="1" w:styleId="CommentSubjectChar">
    <w:name w:val="Comment Subject Char"/>
    <w:basedOn w:val="CommentTextChar"/>
    <w:link w:val="CommentSubject"/>
    <w:uiPriority w:val="99"/>
    <w:semiHidden/>
    <w:rsid w:val="00E15E0A"/>
    <w:rPr>
      <w:b/>
      <w:bCs/>
      <w:sz w:val="20"/>
      <w:szCs w:val="20"/>
    </w:rPr>
  </w:style>
  <w:style w:type="paragraph" w:styleId="BalloonText">
    <w:name w:val="Balloon Text"/>
    <w:basedOn w:val="Normal"/>
    <w:link w:val="BalloonTextChar"/>
    <w:uiPriority w:val="99"/>
    <w:semiHidden/>
    <w:unhideWhenUsed/>
    <w:rsid w:val="00E15E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5E0A"/>
    <w:rPr>
      <w:rFonts w:ascii="Segoe UI" w:hAnsi="Segoe UI" w:cs="Segoe UI"/>
      <w:sz w:val="18"/>
      <w:szCs w:val="18"/>
    </w:rPr>
  </w:style>
  <w:style w:type="character" w:styleId="Hyperlink">
    <w:name w:val="Hyperlink"/>
    <w:basedOn w:val="DefaultParagraphFont"/>
    <w:uiPriority w:val="99"/>
    <w:unhideWhenUsed/>
    <w:rsid w:val="00DE3B1B"/>
    <w:rPr>
      <w:color w:val="0000FF"/>
      <w:u w:val="single"/>
    </w:rPr>
  </w:style>
  <w:style w:type="character" w:styleId="Emphasis">
    <w:name w:val="Emphasis"/>
    <w:basedOn w:val="DefaultParagraphFont"/>
    <w:uiPriority w:val="20"/>
    <w:qFormat/>
    <w:rsid w:val="006E190F"/>
    <w:rPr>
      <w:i/>
      <w:iCs/>
      <w:color w:val="70AD47" w:themeColor="accent6"/>
    </w:rPr>
  </w:style>
  <w:style w:type="paragraph" w:styleId="Header">
    <w:name w:val="header"/>
    <w:basedOn w:val="Normal"/>
    <w:link w:val="HeaderChar"/>
    <w:uiPriority w:val="99"/>
    <w:unhideWhenUsed/>
    <w:rsid w:val="00D03D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3D00"/>
  </w:style>
  <w:style w:type="paragraph" w:styleId="Footer">
    <w:name w:val="footer"/>
    <w:basedOn w:val="Normal"/>
    <w:link w:val="FooterChar"/>
    <w:uiPriority w:val="99"/>
    <w:unhideWhenUsed/>
    <w:rsid w:val="00D03D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3D00"/>
  </w:style>
  <w:style w:type="character" w:customStyle="1" w:styleId="Heading1Char">
    <w:name w:val="Heading 1 Char"/>
    <w:basedOn w:val="DefaultParagraphFont"/>
    <w:link w:val="Heading1"/>
    <w:uiPriority w:val="9"/>
    <w:rsid w:val="006E190F"/>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semiHidden/>
    <w:rsid w:val="006E190F"/>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semiHidden/>
    <w:rsid w:val="006E190F"/>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6E190F"/>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6E190F"/>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6E190F"/>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6E190F"/>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6E190F"/>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6E190F"/>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6E190F"/>
    <w:pPr>
      <w:spacing w:line="240" w:lineRule="auto"/>
    </w:pPr>
    <w:rPr>
      <w:b/>
      <w:bCs/>
      <w:smallCaps/>
      <w:color w:val="595959" w:themeColor="text1" w:themeTint="A6"/>
    </w:rPr>
  </w:style>
  <w:style w:type="paragraph" w:styleId="Title">
    <w:name w:val="Title"/>
    <w:basedOn w:val="Normal"/>
    <w:next w:val="Normal"/>
    <w:link w:val="TitleChar"/>
    <w:uiPriority w:val="10"/>
    <w:qFormat/>
    <w:rsid w:val="006E190F"/>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6E190F"/>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6E190F"/>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6E190F"/>
    <w:rPr>
      <w:rFonts w:asciiTheme="majorHAnsi" w:eastAsiaTheme="majorEastAsia" w:hAnsiTheme="majorHAnsi" w:cstheme="majorBidi"/>
      <w:sz w:val="30"/>
      <w:szCs w:val="30"/>
    </w:rPr>
  </w:style>
  <w:style w:type="character" w:styleId="Strong">
    <w:name w:val="Strong"/>
    <w:basedOn w:val="DefaultParagraphFont"/>
    <w:uiPriority w:val="22"/>
    <w:qFormat/>
    <w:rsid w:val="006E190F"/>
    <w:rPr>
      <w:b/>
      <w:bCs/>
    </w:rPr>
  </w:style>
  <w:style w:type="paragraph" w:styleId="NoSpacing">
    <w:name w:val="No Spacing"/>
    <w:uiPriority w:val="1"/>
    <w:qFormat/>
    <w:rsid w:val="006E190F"/>
    <w:pPr>
      <w:spacing w:after="0" w:line="240" w:lineRule="auto"/>
    </w:pPr>
  </w:style>
  <w:style w:type="paragraph" w:styleId="Quote">
    <w:name w:val="Quote"/>
    <w:basedOn w:val="Normal"/>
    <w:next w:val="Normal"/>
    <w:link w:val="QuoteChar"/>
    <w:uiPriority w:val="29"/>
    <w:qFormat/>
    <w:rsid w:val="006E190F"/>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6E190F"/>
    <w:rPr>
      <w:i/>
      <w:iCs/>
      <w:color w:val="262626" w:themeColor="text1" w:themeTint="D9"/>
    </w:rPr>
  </w:style>
  <w:style w:type="paragraph" w:styleId="IntenseQuote">
    <w:name w:val="Intense Quote"/>
    <w:basedOn w:val="Normal"/>
    <w:next w:val="Normal"/>
    <w:link w:val="IntenseQuoteChar"/>
    <w:uiPriority w:val="30"/>
    <w:qFormat/>
    <w:rsid w:val="006E190F"/>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6E190F"/>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6E190F"/>
    <w:rPr>
      <w:i/>
      <w:iCs/>
    </w:rPr>
  </w:style>
  <w:style w:type="character" w:styleId="IntenseEmphasis">
    <w:name w:val="Intense Emphasis"/>
    <w:basedOn w:val="DefaultParagraphFont"/>
    <w:uiPriority w:val="21"/>
    <w:qFormat/>
    <w:rsid w:val="006E190F"/>
    <w:rPr>
      <w:b/>
      <w:bCs/>
      <w:i/>
      <w:iCs/>
    </w:rPr>
  </w:style>
  <w:style w:type="character" w:styleId="SubtleReference">
    <w:name w:val="Subtle Reference"/>
    <w:basedOn w:val="DefaultParagraphFont"/>
    <w:uiPriority w:val="31"/>
    <w:qFormat/>
    <w:rsid w:val="006E190F"/>
    <w:rPr>
      <w:smallCaps/>
      <w:color w:val="595959" w:themeColor="text1" w:themeTint="A6"/>
    </w:rPr>
  </w:style>
  <w:style w:type="character" w:styleId="IntenseReference">
    <w:name w:val="Intense Reference"/>
    <w:basedOn w:val="DefaultParagraphFont"/>
    <w:uiPriority w:val="32"/>
    <w:qFormat/>
    <w:rsid w:val="006E190F"/>
    <w:rPr>
      <w:b/>
      <w:bCs/>
      <w:smallCaps/>
      <w:color w:val="70AD47" w:themeColor="accent6"/>
    </w:rPr>
  </w:style>
  <w:style w:type="character" w:styleId="BookTitle">
    <w:name w:val="Book Title"/>
    <w:basedOn w:val="DefaultParagraphFont"/>
    <w:uiPriority w:val="33"/>
    <w:qFormat/>
    <w:rsid w:val="006E190F"/>
    <w:rPr>
      <w:b/>
      <w:bCs/>
      <w:caps w:val="0"/>
      <w:smallCaps/>
      <w:spacing w:val="7"/>
      <w:sz w:val="21"/>
      <w:szCs w:val="21"/>
    </w:rPr>
  </w:style>
  <w:style w:type="paragraph" w:styleId="TOCHeading">
    <w:name w:val="TOC Heading"/>
    <w:basedOn w:val="Heading1"/>
    <w:next w:val="Normal"/>
    <w:uiPriority w:val="39"/>
    <w:semiHidden/>
    <w:unhideWhenUsed/>
    <w:qFormat/>
    <w:rsid w:val="006E190F"/>
    <w:pPr>
      <w:outlineLvl w:val="9"/>
    </w:pPr>
  </w:style>
  <w:style w:type="paragraph" w:styleId="Revision">
    <w:name w:val="Revision"/>
    <w:hidden/>
    <w:uiPriority w:val="99"/>
    <w:semiHidden/>
    <w:rsid w:val="0029685F"/>
    <w:pPr>
      <w:spacing w:after="0" w:line="240" w:lineRule="auto"/>
    </w:pPr>
  </w:style>
  <w:style w:type="character" w:customStyle="1" w:styleId="UnresolvedMention1">
    <w:name w:val="Unresolved Mention1"/>
    <w:basedOn w:val="DefaultParagraphFont"/>
    <w:uiPriority w:val="99"/>
    <w:semiHidden/>
    <w:unhideWhenUsed/>
    <w:rsid w:val="004E0A57"/>
    <w:rPr>
      <w:color w:val="605E5C"/>
      <w:shd w:val="clear" w:color="auto" w:fill="E1DFDD"/>
    </w:rPr>
  </w:style>
  <w:style w:type="paragraph" w:customStyle="1" w:styleId="EndNoteBibliographyTitle">
    <w:name w:val="EndNote Bibliography Title"/>
    <w:basedOn w:val="Normal"/>
    <w:link w:val="EndNoteBibliographyTitleChar"/>
    <w:rsid w:val="00231ACF"/>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231ACF"/>
    <w:rPr>
      <w:rFonts w:ascii="Calibri" w:hAnsi="Calibri" w:cs="Calibri"/>
      <w:noProof/>
      <w:sz w:val="20"/>
    </w:rPr>
  </w:style>
  <w:style w:type="paragraph" w:customStyle="1" w:styleId="EndNoteBibliography">
    <w:name w:val="EndNote Bibliography"/>
    <w:basedOn w:val="Normal"/>
    <w:link w:val="EndNoteBibliographyChar"/>
    <w:rsid w:val="00231ACF"/>
    <w:pPr>
      <w:spacing w:line="240" w:lineRule="auto"/>
    </w:pPr>
    <w:rPr>
      <w:rFonts w:ascii="Calibri" w:hAnsi="Calibri" w:cs="Calibri"/>
      <w:noProof/>
      <w:sz w:val="20"/>
    </w:rPr>
  </w:style>
  <w:style w:type="character" w:customStyle="1" w:styleId="EndNoteBibliographyChar">
    <w:name w:val="EndNote Bibliography Char"/>
    <w:basedOn w:val="DefaultParagraphFont"/>
    <w:link w:val="EndNoteBibliography"/>
    <w:rsid w:val="00231ACF"/>
    <w:rPr>
      <w:rFonts w:ascii="Calibri" w:hAnsi="Calibri" w:cs="Calibri"/>
      <w:noProof/>
      <w:sz w:val="20"/>
    </w:rPr>
  </w:style>
  <w:style w:type="paragraph" w:styleId="ListParagraph">
    <w:name w:val="List Paragraph"/>
    <w:basedOn w:val="Normal"/>
    <w:uiPriority w:val="34"/>
    <w:qFormat/>
    <w:rsid w:val="005969C8"/>
    <w:pPr>
      <w:spacing w:after="160" w:line="256" w:lineRule="auto"/>
      <w:ind w:left="720"/>
      <w:contextualSpacing/>
    </w:pPr>
    <w:rPr>
      <w:rFonts w:eastAsiaTheme="minorHAnsi"/>
      <w:sz w:val="22"/>
      <w:szCs w:val="22"/>
    </w:rPr>
  </w:style>
  <w:style w:type="paragraph" w:customStyle="1" w:styleId="f-body">
    <w:name w:val="f-body"/>
    <w:basedOn w:val="Normal"/>
    <w:rsid w:val="002757AB"/>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DocumentMap">
    <w:name w:val="Document Map"/>
    <w:basedOn w:val="Normal"/>
    <w:link w:val="DocumentMapChar"/>
    <w:uiPriority w:val="99"/>
    <w:semiHidden/>
    <w:unhideWhenUsed/>
    <w:rsid w:val="00D874C6"/>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874C6"/>
    <w:rPr>
      <w:rFonts w:ascii="Times New Roman" w:hAnsi="Times New Roman" w:cs="Times New Roman"/>
      <w:sz w:val="24"/>
      <w:szCs w:val="24"/>
    </w:rPr>
  </w:style>
  <w:style w:type="character" w:customStyle="1" w:styleId="UnresolvedMention2">
    <w:name w:val="Unresolved Mention2"/>
    <w:basedOn w:val="DefaultParagraphFont"/>
    <w:uiPriority w:val="99"/>
    <w:rsid w:val="000963CF"/>
    <w:rPr>
      <w:color w:val="605E5C"/>
      <w:shd w:val="clear" w:color="auto" w:fill="E1DFDD"/>
    </w:rPr>
  </w:style>
  <w:style w:type="character" w:styleId="LineNumber">
    <w:name w:val="line number"/>
    <w:basedOn w:val="DefaultParagraphFont"/>
    <w:uiPriority w:val="99"/>
    <w:semiHidden/>
    <w:unhideWhenUsed/>
    <w:rsid w:val="00533F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96970">
      <w:bodyDiv w:val="1"/>
      <w:marLeft w:val="0"/>
      <w:marRight w:val="0"/>
      <w:marTop w:val="0"/>
      <w:marBottom w:val="0"/>
      <w:divBdr>
        <w:top w:val="none" w:sz="0" w:space="0" w:color="auto"/>
        <w:left w:val="none" w:sz="0" w:space="0" w:color="auto"/>
        <w:bottom w:val="none" w:sz="0" w:space="0" w:color="auto"/>
        <w:right w:val="none" w:sz="0" w:space="0" w:color="auto"/>
      </w:divBdr>
    </w:div>
    <w:div w:id="112603164">
      <w:bodyDiv w:val="1"/>
      <w:marLeft w:val="0"/>
      <w:marRight w:val="0"/>
      <w:marTop w:val="0"/>
      <w:marBottom w:val="0"/>
      <w:divBdr>
        <w:top w:val="none" w:sz="0" w:space="0" w:color="auto"/>
        <w:left w:val="none" w:sz="0" w:space="0" w:color="auto"/>
        <w:bottom w:val="none" w:sz="0" w:space="0" w:color="auto"/>
        <w:right w:val="none" w:sz="0" w:space="0" w:color="auto"/>
      </w:divBdr>
    </w:div>
    <w:div w:id="136650189">
      <w:bodyDiv w:val="1"/>
      <w:marLeft w:val="0"/>
      <w:marRight w:val="0"/>
      <w:marTop w:val="0"/>
      <w:marBottom w:val="0"/>
      <w:divBdr>
        <w:top w:val="none" w:sz="0" w:space="0" w:color="auto"/>
        <w:left w:val="none" w:sz="0" w:space="0" w:color="auto"/>
        <w:bottom w:val="none" w:sz="0" w:space="0" w:color="auto"/>
        <w:right w:val="none" w:sz="0" w:space="0" w:color="auto"/>
      </w:divBdr>
    </w:div>
    <w:div w:id="261180896">
      <w:bodyDiv w:val="1"/>
      <w:marLeft w:val="0"/>
      <w:marRight w:val="0"/>
      <w:marTop w:val="0"/>
      <w:marBottom w:val="0"/>
      <w:divBdr>
        <w:top w:val="none" w:sz="0" w:space="0" w:color="auto"/>
        <w:left w:val="none" w:sz="0" w:space="0" w:color="auto"/>
        <w:bottom w:val="none" w:sz="0" w:space="0" w:color="auto"/>
        <w:right w:val="none" w:sz="0" w:space="0" w:color="auto"/>
      </w:divBdr>
    </w:div>
    <w:div w:id="365910790">
      <w:bodyDiv w:val="1"/>
      <w:marLeft w:val="0"/>
      <w:marRight w:val="0"/>
      <w:marTop w:val="0"/>
      <w:marBottom w:val="0"/>
      <w:divBdr>
        <w:top w:val="none" w:sz="0" w:space="0" w:color="auto"/>
        <w:left w:val="none" w:sz="0" w:space="0" w:color="auto"/>
        <w:bottom w:val="none" w:sz="0" w:space="0" w:color="auto"/>
        <w:right w:val="none" w:sz="0" w:space="0" w:color="auto"/>
      </w:divBdr>
      <w:divsChild>
        <w:div w:id="2086954955">
          <w:marLeft w:val="0"/>
          <w:marRight w:val="0"/>
          <w:marTop w:val="0"/>
          <w:marBottom w:val="0"/>
          <w:divBdr>
            <w:top w:val="none" w:sz="0" w:space="0" w:color="auto"/>
            <w:left w:val="none" w:sz="0" w:space="0" w:color="auto"/>
            <w:bottom w:val="none" w:sz="0" w:space="0" w:color="auto"/>
            <w:right w:val="none" w:sz="0" w:space="0" w:color="auto"/>
          </w:divBdr>
        </w:div>
        <w:div w:id="2138058429">
          <w:marLeft w:val="0"/>
          <w:marRight w:val="0"/>
          <w:marTop w:val="0"/>
          <w:marBottom w:val="0"/>
          <w:divBdr>
            <w:top w:val="none" w:sz="0" w:space="0" w:color="auto"/>
            <w:left w:val="none" w:sz="0" w:space="0" w:color="auto"/>
            <w:bottom w:val="none" w:sz="0" w:space="0" w:color="auto"/>
            <w:right w:val="none" w:sz="0" w:space="0" w:color="auto"/>
          </w:divBdr>
        </w:div>
      </w:divsChild>
    </w:div>
    <w:div w:id="607590468">
      <w:bodyDiv w:val="1"/>
      <w:marLeft w:val="0"/>
      <w:marRight w:val="0"/>
      <w:marTop w:val="0"/>
      <w:marBottom w:val="0"/>
      <w:divBdr>
        <w:top w:val="none" w:sz="0" w:space="0" w:color="auto"/>
        <w:left w:val="none" w:sz="0" w:space="0" w:color="auto"/>
        <w:bottom w:val="none" w:sz="0" w:space="0" w:color="auto"/>
        <w:right w:val="none" w:sz="0" w:space="0" w:color="auto"/>
      </w:divBdr>
    </w:div>
    <w:div w:id="659117920">
      <w:bodyDiv w:val="1"/>
      <w:marLeft w:val="0"/>
      <w:marRight w:val="0"/>
      <w:marTop w:val="0"/>
      <w:marBottom w:val="0"/>
      <w:divBdr>
        <w:top w:val="none" w:sz="0" w:space="0" w:color="auto"/>
        <w:left w:val="none" w:sz="0" w:space="0" w:color="auto"/>
        <w:bottom w:val="none" w:sz="0" w:space="0" w:color="auto"/>
        <w:right w:val="none" w:sz="0" w:space="0" w:color="auto"/>
      </w:divBdr>
    </w:div>
    <w:div w:id="690452719">
      <w:bodyDiv w:val="1"/>
      <w:marLeft w:val="0"/>
      <w:marRight w:val="0"/>
      <w:marTop w:val="0"/>
      <w:marBottom w:val="0"/>
      <w:divBdr>
        <w:top w:val="none" w:sz="0" w:space="0" w:color="auto"/>
        <w:left w:val="none" w:sz="0" w:space="0" w:color="auto"/>
        <w:bottom w:val="none" w:sz="0" w:space="0" w:color="auto"/>
        <w:right w:val="none" w:sz="0" w:space="0" w:color="auto"/>
      </w:divBdr>
    </w:div>
    <w:div w:id="691226315">
      <w:bodyDiv w:val="1"/>
      <w:marLeft w:val="0"/>
      <w:marRight w:val="0"/>
      <w:marTop w:val="0"/>
      <w:marBottom w:val="0"/>
      <w:divBdr>
        <w:top w:val="none" w:sz="0" w:space="0" w:color="auto"/>
        <w:left w:val="none" w:sz="0" w:space="0" w:color="auto"/>
        <w:bottom w:val="none" w:sz="0" w:space="0" w:color="auto"/>
        <w:right w:val="none" w:sz="0" w:space="0" w:color="auto"/>
      </w:divBdr>
    </w:div>
    <w:div w:id="746222927">
      <w:bodyDiv w:val="1"/>
      <w:marLeft w:val="0"/>
      <w:marRight w:val="0"/>
      <w:marTop w:val="0"/>
      <w:marBottom w:val="0"/>
      <w:divBdr>
        <w:top w:val="none" w:sz="0" w:space="0" w:color="auto"/>
        <w:left w:val="none" w:sz="0" w:space="0" w:color="auto"/>
        <w:bottom w:val="none" w:sz="0" w:space="0" w:color="auto"/>
        <w:right w:val="none" w:sz="0" w:space="0" w:color="auto"/>
      </w:divBdr>
    </w:div>
    <w:div w:id="751587946">
      <w:bodyDiv w:val="1"/>
      <w:marLeft w:val="0"/>
      <w:marRight w:val="0"/>
      <w:marTop w:val="0"/>
      <w:marBottom w:val="0"/>
      <w:divBdr>
        <w:top w:val="none" w:sz="0" w:space="0" w:color="auto"/>
        <w:left w:val="none" w:sz="0" w:space="0" w:color="auto"/>
        <w:bottom w:val="none" w:sz="0" w:space="0" w:color="auto"/>
        <w:right w:val="none" w:sz="0" w:space="0" w:color="auto"/>
      </w:divBdr>
    </w:div>
    <w:div w:id="863323277">
      <w:bodyDiv w:val="1"/>
      <w:marLeft w:val="0"/>
      <w:marRight w:val="0"/>
      <w:marTop w:val="0"/>
      <w:marBottom w:val="0"/>
      <w:divBdr>
        <w:top w:val="none" w:sz="0" w:space="0" w:color="auto"/>
        <w:left w:val="none" w:sz="0" w:space="0" w:color="auto"/>
        <w:bottom w:val="none" w:sz="0" w:space="0" w:color="auto"/>
        <w:right w:val="none" w:sz="0" w:space="0" w:color="auto"/>
      </w:divBdr>
    </w:div>
    <w:div w:id="946277924">
      <w:bodyDiv w:val="1"/>
      <w:marLeft w:val="0"/>
      <w:marRight w:val="0"/>
      <w:marTop w:val="0"/>
      <w:marBottom w:val="0"/>
      <w:divBdr>
        <w:top w:val="none" w:sz="0" w:space="0" w:color="auto"/>
        <w:left w:val="none" w:sz="0" w:space="0" w:color="auto"/>
        <w:bottom w:val="none" w:sz="0" w:space="0" w:color="auto"/>
        <w:right w:val="none" w:sz="0" w:space="0" w:color="auto"/>
      </w:divBdr>
    </w:div>
    <w:div w:id="1019772625">
      <w:bodyDiv w:val="1"/>
      <w:marLeft w:val="0"/>
      <w:marRight w:val="0"/>
      <w:marTop w:val="0"/>
      <w:marBottom w:val="0"/>
      <w:divBdr>
        <w:top w:val="none" w:sz="0" w:space="0" w:color="auto"/>
        <w:left w:val="none" w:sz="0" w:space="0" w:color="auto"/>
        <w:bottom w:val="none" w:sz="0" w:space="0" w:color="auto"/>
        <w:right w:val="none" w:sz="0" w:space="0" w:color="auto"/>
      </w:divBdr>
    </w:div>
    <w:div w:id="1112431839">
      <w:bodyDiv w:val="1"/>
      <w:marLeft w:val="0"/>
      <w:marRight w:val="0"/>
      <w:marTop w:val="0"/>
      <w:marBottom w:val="0"/>
      <w:divBdr>
        <w:top w:val="none" w:sz="0" w:space="0" w:color="auto"/>
        <w:left w:val="none" w:sz="0" w:space="0" w:color="auto"/>
        <w:bottom w:val="none" w:sz="0" w:space="0" w:color="auto"/>
        <w:right w:val="none" w:sz="0" w:space="0" w:color="auto"/>
      </w:divBdr>
    </w:div>
    <w:div w:id="1239439301">
      <w:bodyDiv w:val="1"/>
      <w:marLeft w:val="0"/>
      <w:marRight w:val="0"/>
      <w:marTop w:val="0"/>
      <w:marBottom w:val="0"/>
      <w:divBdr>
        <w:top w:val="none" w:sz="0" w:space="0" w:color="auto"/>
        <w:left w:val="none" w:sz="0" w:space="0" w:color="auto"/>
        <w:bottom w:val="none" w:sz="0" w:space="0" w:color="auto"/>
        <w:right w:val="none" w:sz="0" w:space="0" w:color="auto"/>
      </w:divBdr>
    </w:div>
    <w:div w:id="1293049766">
      <w:bodyDiv w:val="1"/>
      <w:marLeft w:val="0"/>
      <w:marRight w:val="0"/>
      <w:marTop w:val="0"/>
      <w:marBottom w:val="0"/>
      <w:divBdr>
        <w:top w:val="none" w:sz="0" w:space="0" w:color="auto"/>
        <w:left w:val="none" w:sz="0" w:space="0" w:color="auto"/>
        <w:bottom w:val="none" w:sz="0" w:space="0" w:color="auto"/>
        <w:right w:val="none" w:sz="0" w:space="0" w:color="auto"/>
      </w:divBdr>
    </w:div>
    <w:div w:id="1320886056">
      <w:bodyDiv w:val="1"/>
      <w:marLeft w:val="0"/>
      <w:marRight w:val="0"/>
      <w:marTop w:val="0"/>
      <w:marBottom w:val="0"/>
      <w:divBdr>
        <w:top w:val="none" w:sz="0" w:space="0" w:color="auto"/>
        <w:left w:val="none" w:sz="0" w:space="0" w:color="auto"/>
        <w:bottom w:val="none" w:sz="0" w:space="0" w:color="auto"/>
        <w:right w:val="none" w:sz="0" w:space="0" w:color="auto"/>
      </w:divBdr>
    </w:div>
    <w:div w:id="1530680512">
      <w:bodyDiv w:val="1"/>
      <w:marLeft w:val="0"/>
      <w:marRight w:val="0"/>
      <w:marTop w:val="0"/>
      <w:marBottom w:val="0"/>
      <w:divBdr>
        <w:top w:val="none" w:sz="0" w:space="0" w:color="auto"/>
        <w:left w:val="none" w:sz="0" w:space="0" w:color="auto"/>
        <w:bottom w:val="none" w:sz="0" w:space="0" w:color="auto"/>
        <w:right w:val="none" w:sz="0" w:space="0" w:color="auto"/>
      </w:divBdr>
    </w:div>
    <w:div w:id="1571497409">
      <w:bodyDiv w:val="1"/>
      <w:marLeft w:val="0"/>
      <w:marRight w:val="0"/>
      <w:marTop w:val="0"/>
      <w:marBottom w:val="0"/>
      <w:divBdr>
        <w:top w:val="none" w:sz="0" w:space="0" w:color="auto"/>
        <w:left w:val="none" w:sz="0" w:space="0" w:color="auto"/>
        <w:bottom w:val="none" w:sz="0" w:space="0" w:color="auto"/>
        <w:right w:val="none" w:sz="0" w:space="0" w:color="auto"/>
      </w:divBdr>
    </w:div>
    <w:div w:id="1571694906">
      <w:bodyDiv w:val="1"/>
      <w:marLeft w:val="0"/>
      <w:marRight w:val="0"/>
      <w:marTop w:val="0"/>
      <w:marBottom w:val="0"/>
      <w:divBdr>
        <w:top w:val="none" w:sz="0" w:space="0" w:color="auto"/>
        <w:left w:val="none" w:sz="0" w:space="0" w:color="auto"/>
        <w:bottom w:val="none" w:sz="0" w:space="0" w:color="auto"/>
        <w:right w:val="none" w:sz="0" w:space="0" w:color="auto"/>
      </w:divBdr>
    </w:div>
    <w:div w:id="1600724113">
      <w:bodyDiv w:val="1"/>
      <w:marLeft w:val="0"/>
      <w:marRight w:val="0"/>
      <w:marTop w:val="0"/>
      <w:marBottom w:val="0"/>
      <w:divBdr>
        <w:top w:val="none" w:sz="0" w:space="0" w:color="auto"/>
        <w:left w:val="none" w:sz="0" w:space="0" w:color="auto"/>
        <w:bottom w:val="none" w:sz="0" w:space="0" w:color="auto"/>
        <w:right w:val="none" w:sz="0" w:space="0" w:color="auto"/>
      </w:divBdr>
    </w:div>
    <w:div w:id="1700161167">
      <w:bodyDiv w:val="1"/>
      <w:marLeft w:val="0"/>
      <w:marRight w:val="0"/>
      <w:marTop w:val="0"/>
      <w:marBottom w:val="0"/>
      <w:divBdr>
        <w:top w:val="none" w:sz="0" w:space="0" w:color="auto"/>
        <w:left w:val="none" w:sz="0" w:space="0" w:color="auto"/>
        <w:bottom w:val="none" w:sz="0" w:space="0" w:color="auto"/>
        <w:right w:val="none" w:sz="0" w:space="0" w:color="auto"/>
      </w:divBdr>
    </w:div>
    <w:div w:id="1814832823">
      <w:bodyDiv w:val="1"/>
      <w:marLeft w:val="0"/>
      <w:marRight w:val="0"/>
      <w:marTop w:val="0"/>
      <w:marBottom w:val="0"/>
      <w:divBdr>
        <w:top w:val="none" w:sz="0" w:space="0" w:color="auto"/>
        <w:left w:val="none" w:sz="0" w:space="0" w:color="auto"/>
        <w:bottom w:val="none" w:sz="0" w:space="0" w:color="auto"/>
        <w:right w:val="none" w:sz="0" w:space="0" w:color="auto"/>
      </w:divBdr>
    </w:div>
    <w:div w:id="2015255702">
      <w:bodyDiv w:val="1"/>
      <w:marLeft w:val="0"/>
      <w:marRight w:val="0"/>
      <w:marTop w:val="0"/>
      <w:marBottom w:val="0"/>
      <w:divBdr>
        <w:top w:val="none" w:sz="0" w:space="0" w:color="auto"/>
        <w:left w:val="none" w:sz="0" w:space="0" w:color="auto"/>
        <w:bottom w:val="none" w:sz="0" w:space="0" w:color="auto"/>
        <w:right w:val="none" w:sz="0" w:space="0" w:color="auto"/>
      </w:divBdr>
    </w:div>
    <w:div w:id="2015842050">
      <w:bodyDiv w:val="1"/>
      <w:marLeft w:val="0"/>
      <w:marRight w:val="0"/>
      <w:marTop w:val="0"/>
      <w:marBottom w:val="0"/>
      <w:divBdr>
        <w:top w:val="none" w:sz="0" w:space="0" w:color="auto"/>
        <w:left w:val="none" w:sz="0" w:space="0" w:color="auto"/>
        <w:bottom w:val="none" w:sz="0" w:space="0" w:color="auto"/>
        <w:right w:val="none" w:sz="0" w:space="0" w:color="auto"/>
      </w:divBdr>
    </w:div>
    <w:div w:id="2039774959">
      <w:bodyDiv w:val="1"/>
      <w:marLeft w:val="0"/>
      <w:marRight w:val="0"/>
      <w:marTop w:val="0"/>
      <w:marBottom w:val="0"/>
      <w:divBdr>
        <w:top w:val="none" w:sz="0" w:space="0" w:color="auto"/>
        <w:left w:val="none" w:sz="0" w:space="0" w:color="auto"/>
        <w:bottom w:val="none" w:sz="0" w:space="0" w:color="auto"/>
        <w:right w:val="none" w:sz="0" w:space="0" w:color="auto"/>
      </w:divBdr>
    </w:div>
    <w:div w:id="2102793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dc.cancer.gov)"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broadinstitute/inferCNV"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806F7D0D1CE2B4A8BF9FD4AD582AFD6" ma:contentTypeVersion="8" ma:contentTypeDescription="Create a new document." ma:contentTypeScope="" ma:versionID="ff0deaefca19e7ecb47c73ce3109e5a6">
  <xsd:schema xmlns:xsd="http://www.w3.org/2001/XMLSchema" xmlns:xs="http://www.w3.org/2001/XMLSchema" xmlns:p="http://schemas.microsoft.com/office/2006/metadata/properties" xmlns:ns3="3fd6950c-56ce-4830-8d34-bb5bdbd15ae6" xmlns:ns4="64baa12b-d08a-46de-96a1-3296e73a1ce4" targetNamespace="http://schemas.microsoft.com/office/2006/metadata/properties" ma:root="true" ma:fieldsID="ee4b3c19a39d06df6074a5806fcf1b0c" ns3:_="" ns4:_="">
    <xsd:import namespace="3fd6950c-56ce-4830-8d34-bb5bdbd15ae6"/>
    <xsd:import namespace="64baa12b-d08a-46de-96a1-3296e73a1ce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d6950c-56ce-4830-8d34-bb5bdbd15a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4baa12b-d08a-46de-96a1-3296e73a1ce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1AAF9-9477-4382-BC27-A972B6C47A75}">
  <ds:schemaRefs>
    <ds:schemaRef ds:uri="3fd6950c-56ce-4830-8d34-bb5bdbd15ae6"/>
    <ds:schemaRef ds:uri="http://schemas.microsoft.com/office/2006/documentManagement/types"/>
    <ds:schemaRef ds:uri="http://schemas.microsoft.com/office/2006/metadata/properties"/>
    <ds:schemaRef ds:uri="64baa12b-d08a-46de-96a1-3296e73a1ce4"/>
    <ds:schemaRef ds:uri="http://purl.org/dc/terms/"/>
    <ds:schemaRef ds:uri="http://purl.org/dc/elements/1.1/"/>
    <ds:schemaRef ds:uri="http://purl.org/dc/dcmitype/"/>
    <ds:schemaRef ds:uri="http://schemas.microsoft.com/office/infopath/2007/PartnerControls"/>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EF21CED1-604B-4B2B-9035-171C61C7AB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d6950c-56ce-4830-8d34-bb5bdbd15ae6"/>
    <ds:schemaRef ds:uri="64baa12b-d08a-46de-96a1-3296e73a1c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7896F5D-64BA-40AA-8032-2AADF9D6812D}">
  <ds:schemaRefs>
    <ds:schemaRef ds:uri="http://schemas.microsoft.com/sharepoint/v3/contenttype/forms"/>
  </ds:schemaRefs>
</ds:datastoreItem>
</file>

<file path=customXml/itemProps4.xml><?xml version="1.0" encoding="utf-8"?>
<ds:datastoreItem xmlns:ds="http://schemas.openxmlformats.org/officeDocument/2006/customXml" ds:itemID="{3F81693C-D73C-499C-8ADD-F494362A7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886</Words>
  <Characters>28048</Characters>
  <Application>Microsoft Office Word</Application>
  <DocSecurity>0</DocSecurity>
  <Lines>233</Lines>
  <Paragraphs>63</Paragraphs>
  <ScaleCrop>false</ScaleCrop>
  <HeadingPairs>
    <vt:vector size="2" baseType="variant">
      <vt:variant>
        <vt:lpstr>Title</vt:lpstr>
      </vt:variant>
      <vt:variant>
        <vt:i4>1</vt:i4>
      </vt:variant>
    </vt:vector>
  </HeadingPairs>
  <TitlesOfParts>
    <vt:vector size="1" baseType="lpstr">
      <vt:lpstr/>
    </vt:vector>
  </TitlesOfParts>
  <Company>M.D. Anderson Cancer Center</Company>
  <LinksUpToDate>false</LinksUpToDate>
  <CharactersWithSpaces>31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jab Fayed,Ansam</dc:creator>
  <cp:keywords/>
  <dc:description/>
  <cp:lastModifiedBy>Sinjab Fayed,Ansam</cp:lastModifiedBy>
  <cp:revision>3</cp:revision>
  <dcterms:created xsi:type="dcterms:W3CDTF">2021-04-30T00:00:00Z</dcterms:created>
  <dcterms:modified xsi:type="dcterms:W3CDTF">2021-04-30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06F7D0D1CE2B4A8BF9FD4AD582AFD6</vt:lpwstr>
  </property>
</Properties>
</file>